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9959FA" w14:textId="332EF063" w:rsidR="00F30124" w:rsidRPr="008D5E57" w:rsidRDefault="00F30124" w:rsidP="008D5E57">
      <w:pPr>
        <w:spacing w:line="360" w:lineRule="auto"/>
        <w:jc w:val="center"/>
        <w:rPr>
          <w:b/>
        </w:rPr>
      </w:pPr>
      <w:r w:rsidRPr="002F38D4">
        <w:rPr>
          <w:b/>
        </w:rPr>
        <w:t>The analysis of the effect of compound exercise fitness on blood lipids of individuals in plateau</w:t>
      </w:r>
    </w:p>
    <w:p w14:paraId="7520E03E" w14:textId="77777777" w:rsidR="006D6198" w:rsidRDefault="006D6198" w:rsidP="00724666">
      <w:pPr>
        <w:spacing w:line="360" w:lineRule="auto"/>
        <w:jc w:val="both"/>
        <w:rPr>
          <w:b/>
        </w:rPr>
      </w:pPr>
    </w:p>
    <w:p w14:paraId="279BA98C" w14:textId="585FFAAF" w:rsidR="00724666" w:rsidRPr="002F38D4" w:rsidRDefault="00D22D28" w:rsidP="00724666">
      <w:pPr>
        <w:spacing w:line="360" w:lineRule="auto"/>
        <w:jc w:val="both"/>
        <w:rPr>
          <w:b/>
        </w:rPr>
      </w:pPr>
      <w:r w:rsidRPr="002F38D4">
        <w:rPr>
          <w:b/>
        </w:rPr>
        <w:t>Abstract</w:t>
      </w:r>
    </w:p>
    <w:p w14:paraId="4D3E9C9A" w14:textId="1487D16A" w:rsidR="006C36E2" w:rsidRDefault="00432585" w:rsidP="004707A6">
      <w:pPr>
        <w:spacing w:line="360" w:lineRule="auto"/>
        <w:jc w:val="both"/>
      </w:pPr>
      <w:r w:rsidRPr="002F38D4">
        <w:t>Our research objectives</w:t>
      </w:r>
      <w:r w:rsidRPr="002F38D4">
        <w:rPr>
          <w:rFonts w:eastAsia="Meiryo"/>
        </w:rPr>
        <w:t xml:space="preserve"> were to determine how compound exercise fitness affects blood </w:t>
      </w:r>
      <w:r w:rsidR="00E76099" w:rsidRPr="002F38D4">
        <w:rPr>
          <w:rFonts w:eastAsia="Meiryo"/>
        </w:rPr>
        <w:t>lipid profiles</w:t>
      </w:r>
      <w:r w:rsidRPr="002F38D4">
        <w:rPr>
          <w:rFonts w:eastAsia="Meiryo"/>
        </w:rPr>
        <w:t xml:space="preserve"> of </w:t>
      </w:r>
      <w:r w:rsidR="00414170">
        <w:rPr>
          <w:rFonts w:eastAsia="Meiryo"/>
        </w:rPr>
        <w:t>various</w:t>
      </w:r>
      <w:r w:rsidR="006356AD" w:rsidRPr="002F38D4">
        <w:rPr>
          <w:rFonts w:eastAsia="Meiryo"/>
        </w:rPr>
        <w:t xml:space="preserve"> age groups of</w:t>
      </w:r>
      <w:r w:rsidRPr="002F38D4">
        <w:rPr>
          <w:rFonts w:eastAsia="Meiryo"/>
        </w:rPr>
        <w:t xml:space="preserve"> m</w:t>
      </w:r>
      <w:r w:rsidR="0047693D">
        <w:rPr>
          <w:rFonts w:eastAsia="Meiryo"/>
        </w:rPr>
        <w:t>ales</w:t>
      </w:r>
      <w:r w:rsidR="006356AD" w:rsidRPr="002F38D4">
        <w:rPr>
          <w:rFonts w:eastAsia="Meiryo"/>
        </w:rPr>
        <w:t xml:space="preserve"> and </w:t>
      </w:r>
      <w:r w:rsidR="0047693D">
        <w:rPr>
          <w:rFonts w:eastAsia="Meiryo"/>
        </w:rPr>
        <w:t>females</w:t>
      </w:r>
      <w:r w:rsidR="00E76099" w:rsidRPr="002F38D4">
        <w:rPr>
          <w:rFonts w:eastAsia="Meiryo"/>
        </w:rPr>
        <w:t xml:space="preserve"> in plateau.</w:t>
      </w:r>
      <w:r w:rsidRPr="002F38D4">
        <w:t xml:space="preserve"> </w:t>
      </w:r>
      <w:r w:rsidR="00F55849" w:rsidRPr="00F55849">
        <w:t>Electronic database searches, cross-referencing, and expert assessment were used to find studies.</w:t>
      </w:r>
      <w:r w:rsidRPr="00AB4DBF">
        <w:t xml:space="preserve"> </w:t>
      </w:r>
      <w:r w:rsidRPr="002F38D4">
        <w:t xml:space="preserve">We </w:t>
      </w:r>
      <w:r w:rsidR="00F55849" w:rsidRPr="002F38D4">
        <w:t>chose</w:t>
      </w:r>
      <w:r w:rsidRPr="002F38D4">
        <w:t xml:space="preserve"> </w:t>
      </w:r>
      <w:r w:rsidR="00F55849" w:rsidRPr="002F38D4">
        <w:t>several</w:t>
      </w:r>
      <w:r w:rsidRPr="002F38D4">
        <w:t xml:space="preserve"> studies based on the following criteria: (1) randomized controlled trials, (2) compound exercise</w:t>
      </w:r>
      <w:r w:rsidR="00AA0205" w:rsidRPr="002F38D4">
        <w:t xml:space="preserve"> fitness</w:t>
      </w:r>
      <w:r w:rsidRPr="002F38D4">
        <w:t xml:space="preserve">, (3) </w:t>
      </w:r>
      <w:r w:rsidRPr="00CF48E3">
        <w:t xml:space="preserve">intervention </w:t>
      </w:r>
      <w:r w:rsidRPr="00CF48E3">
        <w:sym w:font="Symbol" w:char="F0B3"/>
      </w:r>
      <w:r w:rsidR="00CF48E3" w:rsidRPr="00CF48E3">
        <w:t xml:space="preserve"> 8 – 24 </w:t>
      </w:r>
      <w:r w:rsidRPr="00CF48E3">
        <w:t xml:space="preserve">weeks, </w:t>
      </w:r>
      <w:r w:rsidRPr="002F38D4">
        <w:t xml:space="preserve">(4) </w:t>
      </w:r>
      <w:r w:rsidR="006356AD" w:rsidRPr="002F38D4">
        <w:t>different age groups of</w:t>
      </w:r>
      <w:r w:rsidRPr="002F38D4">
        <w:t xml:space="preserve"> men</w:t>
      </w:r>
      <w:r w:rsidR="000C6C19" w:rsidRPr="002F38D4">
        <w:t xml:space="preserve"> and women</w:t>
      </w:r>
      <w:r w:rsidRPr="002F38D4">
        <w:t>, (5) studies published in English/any language, (</w:t>
      </w:r>
      <w:r w:rsidR="000C6C19" w:rsidRPr="002F38D4">
        <w:t>6</w:t>
      </w:r>
      <w:r w:rsidRPr="002F38D4">
        <w:t xml:space="preserve">) studies published between </w:t>
      </w:r>
      <w:r w:rsidR="009E1B34" w:rsidRPr="002F38D4">
        <w:t>2006</w:t>
      </w:r>
      <w:r w:rsidRPr="002F38D4">
        <w:t xml:space="preserve"> and </w:t>
      </w:r>
      <w:r w:rsidR="009E1B34" w:rsidRPr="002F38D4">
        <w:t>2022</w:t>
      </w:r>
      <w:r w:rsidRPr="002F38D4">
        <w:t>, (</w:t>
      </w:r>
      <w:r w:rsidR="009E1B34" w:rsidRPr="002F38D4">
        <w:t>7</w:t>
      </w:r>
      <w:r w:rsidRPr="002F38D4">
        <w:t xml:space="preserve">) </w:t>
      </w:r>
      <w:r w:rsidR="0047693D" w:rsidRPr="0047693D">
        <w:t xml:space="preserve">evaluation of at least one </w:t>
      </w:r>
      <w:r w:rsidR="0047693D">
        <w:t xml:space="preserve">or more </w:t>
      </w:r>
      <w:r w:rsidR="0047693D" w:rsidRPr="0047693D">
        <w:t xml:space="preserve">of the </w:t>
      </w:r>
      <w:r w:rsidR="00E42C58">
        <w:t xml:space="preserve">following </w:t>
      </w:r>
      <w:r w:rsidR="0047693D" w:rsidRPr="0047693D">
        <w:t>lipid and lipoprotein levels listed</w:t>
      </w:r>
      <w:r w:rsidRPr="002F38D4">
        <w:t xml:space="preserve">: total cholesterol (TC), high-density lipoprotein cholesterol (HDL-C), low-density lipoprotein cholesterol (LDL-C), and triglycerides (TG). </w:t>
      </w:r>
      <w:r w:rsidR="00F55849" w:rsidRPr="00F55849">
        <w:t xml:space="preserve">The degree of the impact that exercise has on the different lipids was evaluated with the help of the effect size assessment known as Cohen's d. </w:t>
      </w:r>
      <w:r w:rsidR="0089125B">
        <w:t>For</w:t>
      </w:r>
      <w:r w:rsidR="00D1018E" w:rsidRPr="00356D07">
        <w:t xml:space="preserve"> </w:t>
      </w:r>
      <w:r w:rsidR="00C961FB">
        <w:t>TC</w:t>
      </w:r>
      <w:r w:rsidR="00D1018E" w:rsidRPr="00356D07">
        <w:t xml:space="preserve">, </w:t>
      </w:r>
      <w:r w:rsidR="00C573E6" w:rsidRPr="00356D07">
        <w:t>less</w:t>
      </w:r>
      <w:r w:rsidR="00680FC7" w:rsidRPr="00356D07">
        <w:t xml:space="preserve"> than 50%</w:t>
      </w:r>
      <w:r w:rsidR="0089125B" w:rsidRPr="0089125B">
        <w:t xml:space="preserve"> </w:t>
      </w:r>
      <w:r w:rsidR="00D1018E" w:rsidRPr="00356D07">
        <w:t>of the studies indicated</w:t>
      </w:r>
      <w:r w:rsidR="00680FC7" w:rsidRPr="00356D07">
        <w:t xml:space="preserve"> a positive impact</w:t>
      </w:r>
      <w:r w:rsidR="0089125B">
        <w:t>,</w:t>
      </w:r>
      <w:r w:rsidR="00680FC7" w:rsidRPr="00356D07">
        <w:t xml:space="preserve"> </w:t>
      </w:r>
      <w:r w:rsidR="00E901EC">
        <w:t xml:space="preserve">and </w:t>
      </w:r>
      <w:r w:rsidR="00EA3FFA">
        <w:t>m</w:t>
      </w:r>
      <w:r w:rsidR="00EA3FFA" w:rsidRPr="00356D07">
        <w:t>ore than 80%</w:t>
      </w:r>
      <w:r w:rsidR="00EA3FFA">
        <w:t xml:space="preserve"> </w:t>
      </w:r>
      <w:r w:rsidR="006D0B70" w:rsidRPr="00356D07">
        <w:t xml:space="preserve">of the studies reported </w:t>
      </w:r>
      <w:r w:rsidR="00F921F9">
        <w:t xml:space="preserve">a </w:t>
      </w:r>
      <w:r w:rsidR="006D0B70" w:rsidRPr="00356D07">
        <w:t>positive</w:t>
      </w:r>
      <w:r w:rsidR="00F921F9">
        <w:t xml:space="preserve"> impact</w:t>
      </w:r>
      <w:r w:rsidR="00E901EC" w:rsidRPr="00E901EC">
        <w:t xml:space="preserve"> </w:t>
      </w:r>
      <w:r w:rsidR="00E901EC">
        <w:t xml:space="preserve">for </w:t>
      </w:r>
      <w:r w:rsidR="00E901EC" w:rsidRPr="00356D07">
        <w:t>HDL-C</w:t>
      </w:r>
      <w:r w:rsidR="006D0B70" w:rsidRPr="00356D07">
        <w:t xml:space="preserve">, </w:t>
      </w:r>
      <w:r w:rsidR="0067399E">
        <w:t xml:space="preserve">furthermore, </w:t>
      </w:r>
      <w:r w:rsidR="00E901EC" w:rsidRPr="00356D07">
        <w:t>50%</w:t>
      </w:r>
      <w:r w:rsidR="00E901EC">
        <w:t xml:space="preserve"> was</w:t>
      </w:r>
      <w:r w:rsidR="00D1018E" w:rsidRPr="00356D07">
        <w:t xml:space="preserve"> observed </w:t>
      </w:r>
      <w:r w:rsidR="00E901EC">
        <w:t>for</w:t>
      </w:r>
      <w:r w:rsidR="00D1018E" w:rsidRPr="00356D07">
        <w:t xml:space="preserve"> LDL-C </w:t>
      </w:r>
      <w:r w:rsidR="00F921F9">
        <w:t xml:space="preserve">and finally </w:t>
      </w:r>
      <w:r w:rsidR="00F921F9" w:rsidRPr="00356D07">
        <w:t>54%</w:t>
      </w:r>
      <w:r w:rsidR="00F921F9">
        <w:t xml:space="preserve"> for </w:t>
      </w:r>
      <w:r w:rsidR="00C961FB">
        <w:t>TG</w:t>
      </w:r>
      <w:r w:rsidR="00F921F9">
        <w:t xml:space="preserve">. </w:t>
      </w:r>
      <w:r w:rsidR="002F6C96" w:rsidRPr="00356D07">
        <w:t xml:space="preserve"> </w:t>
      </w:r>
      <w:r w:rsidR="008D5E57" w:rsidRPr="00050E35">
        <w:t xml:space="preserve">We conclude that though most of the selected studies reported </w:t>
      </w:r>
      <w:r w:rsidR="008429AF">
        <w:t xml:space="preserve">a </w:t>
      </w:r>
      <w:r w:rsidR="008D5E57" w:rsidRPr="00050E35">
        <w:t xml:space="preserve">beneficial effect of </w:t>
      </w:r>
      <w:r w:rsidR="008D5E57" w:rsidRPr="00ED602F">
        <w:t xml:space="preserve">exercises on lipids levels, our study observed more negative effect sizes compared to </w:t>
      </w:r>
      <w:r w:rsidR="008429AF" w:rsidRPr="00ED602F">
        <w:t>positive</w:t>
      </w:r>
      <w:r w:rsidR="008D5E57" w:rsidRPr="00ED602F">
        <w:t xml:space="preserve"> effect sizes</w:t>
      </w:r>
      <w:r w:rsidR="008F7E00">
        <w:t xml:space="preserve"> </w:t>
      </w:r>
      <w:r w:rsidR="008D5E57" w:rsidRPr="00ED602F">
        <w:t xml:space="preserve">which might have affected the outcome of various lipids </w:t>
      </w:r>
      <w:r w:rsidR="008429AF" w:rsidRPr="00ED602F">
        <w:t>concentrations</w:t>
      </w:r>
      <w:r w:rsidR="006C36E2">
        <w:t>.</w:t>
      </w:r>
    </w:p>
    <w:p w14:paraId="760281BB" w14:textId="1B986898" w:rsidR="008D5E57" w:rsidRDefault="008D5E57" w:rsidP="004707A6">
      <w:pPr>
        <w:spacing w:line="360" w:lineRule="auto"/>
        <w:jc w:val="both"/>
        <w:rPr>
          <w:b/>
        </w:rPr>
      </w:pPr>
      <w:r w:rsidRPr="00ED602F">
        <w:rPr>
          <w:b/>
        </w:rPr>
        <w:t xml:space="preserve"> </w:t>
      </w:r>
    </w:p>
    <w:p w14:paraId="1A4D497F" w14:textId="77777777" w:rsidR="008429AF" w:rsidRPr="008429AF" w:rsidRDefault="008429AF" w:rsidP="004707A6">
      <w:pPr>
        <w:spacing w:line="360" w:lineRule="auto"/>
        <w:jc w:val="both"/>
      </w:pPr>
    </w:p>
    <w:p w14:paraId="114B2D77" w14:textId="02229DA4" w:rsidR="00C961FB" w:rsidRDefault="00022433" w:rsidP="004707A6">
      <w:pPr>
        <w:spacing w:line="360" w:lineRule="auto"/>
        <w:jc w:val="both"/>
      </w:pPr>
      <w:r w:rsidRPr="002F38D4">
        <w:rPr>
          <w:b/>
        </w:rPr>
        <w:t>Keywords:</w:t>
      </w:r>
      <w:r w:rsidRPr="002F38D4">
        <w:t xml:space="preserve"> Blood lipids, compound exercise</w:t>
      </w:r>
      <w:r w:rsidR="00605D9C">
        <w:t>, meta-analysis</w:t>
      </w:r>
    </w:p>
    <w:p w14:paraId="05065F1E" w14:textId="607BC0C4" w:rsidR="006C36E2" w:rsidRDefault="006C36E2" w:rsidP="004707A6">
      <w:pPr>
        <w:spacing w:line="360" w:lineRule="auto"/>
        <w:jc w:val="both"/>
      </w:pPr>
    </w:p>
    <w:p w14:paraId="069EF8E3" w14:textId="19BB8BE3" w:rsidR="006C36E2" w:rsidRDefault="006C36E2" w:rsidP="004707A6">
      <w:pPr>
        <w:spacing w:line="360" w:lineRule="auto"/>
        <w:jc w:val="both"/>
      </w:pPr>
    </w:p>
    <w:p w14:paraId="4AF22FF9" w14:textId="48273940" w:rsidR="00F921F9" w:rsidRDefault="00F921F9" w:rsidP="004707A6">
      <w:pPr>
        <w:spacing w:line="360" w:lineRule="auto"/>
        <w:jc w:val="both"/>
      </w:pPr>
    </w:p>
    <w:p w14:paraId="23CC2544" w14:textId="69BE7373" w:rsidR="00F921F9" w:rsidRDefault="00F921F9" w:rsidP="004707A6">
      <w:pPr>
        <w:spacing w:line="360" w:lineRule="auto"/>
        <w:jc w:val="both"/>
      </w:pPr>
    </w:p>
    <w:p w14:paraId="4A5FE323" w14:textId="5B997FD1" w:rsidR="00F921F9" w:rsidRDefault="00F921F9" w:rsidP="004707A6">
      <w:pPr>
        <w:spacing w:line="360" w:lineRule="auto"/>
        <w:jc w:val="both"/>
      </w:pPr>
    </w:p>
    <w:p w14:paraId="2AC9676B" w14:textId="0B913C55" w:rsidR="00F921F9" w:rsidRDefault="00F921F9" w:rsidP="004707A6">
      <w:pPr>
        <w:spacing w:line="360" w:lineRule="auto"/>
        <w:jc w:val="both"/>
      </w:pPr>
    </w:p>
    <w:p w14:paraId="5DC42ECB" w14:textId="4A43F823" w:rsidR="00F921F9" w:rsidRDefault="00F921F9" w:rsidP="004707A6">
      <w:pPr>
        <w:spacing w:line="360" w:lineRule="auto"/>
        <w:jc w:val="both"/>
      </w:pPr>
    </w:p>
    <w:p w14:paraId="2C93411D" w14:textId="36B680FD" w:rsidR="00F921F9" w:rsidRDefault="00F921F9" w:rsidP="004707A6">
      <w:pPr>
        <w:spacing w:line="360" w:lineRule="auto"/>
        <w:jc w:val="both"/>
      </w:pPr>
    </w:p>
    <w:p w14:paraId="127F27CE" w14:textId="77777777" w:rsidR="00192902" w:rsidRDefault="00192902" w:rsidP="004707A6">
      <w:pPr>
        <w:spacing w:line="360" w:lineRule="auto"/>
        <w:jc w:val="both"/>
      </w:pPr>
    </w:p>
    <w:p w14:paraId="32F9EC34" w14:textId="77777777" w:rsidR="00F921F9" w:rsidRDefault="00F921F9" w:rsidP="004707A6">
      <w:pPr>
        <w:spacing w:line="360" w:lineRule="auto"/>
        <w:jc w:val="both"/>
      </w:pPr>
    </w:p>
    <w:p w14:paraId="466EE8EA" w14:textId="77777777" w:rsidR="00684940" w:rsidRDefault="00684940" w:rsidP="004707A6">
      <w:pPr>
        <w:spacing w:line="360" w:lineRule="auto"/>
        <w:jc w:val="both"/>
      </w:pPr>
    </w:p>
    <w:p w14:paraId="4C742B4A" w14:textId="7AE72A35" w:rsidR="008D7049" w:rsidRPr="00C961FB" w:rsidRDefault="00514719" w:rsidP="004707A6">
      <w:pPr>
        <w:spacing w:line="360" w:lineRule="auto"/>
        <w:jc w:val="both"/>
      </w:pPr>
      <w:r w:rsidRPr="000C276A">
        <w:rPr>
          <w:b/>
        </w:rPr>
        <w:lastRenderedPageBreak/>
        <w:t xml:space="preserve">Section 1: </w:t>
      </w:r>
      <w:r w:rsidR="008D7049" w:rsidRPr="000C276A">
        <w:rPr>
          <w:b/>
        </w:rPr>
        <w:t>Introduction</w:t>
      </w:r>
    </w:p>
    <w:p w14:paraId="25C88745" w14:textId="00C0541D" w:rsidR="000B1BC6" w:rsidRPr="002F38D4" w:rsidRDefault="00647660" w:rsidP="00EA4B4B">
      <w:pPr>
        <w:spacing w:line="360" w:lineRule="auto"/>
        <w:jc w:val="both"/>
        <w:rPr>
          <w:shd w:val="clear" w:color="auto" w:fill="FFFFFF"/>
        </w:rPr>
      </w:pPr>
      <w:r w:rsidRPr="002F38D4">
        <w:t>E</w:t>
      </w:r>
      <w:r w:rsidR="008A40AF" w:rsidRPr="002F38D4">
        <w:t>xercise alters how the body processes all macronutrients, including lipids, by causing a number of cellular and organismal changes.</w:t>
      </w:r>
      <w:r w:rsidR="00655562" w:rsidRPr="002F38D4">
        <w:t xml:space="preserve"> </w:t>
      </w:r>
      <w:r w:rsidR="003F1233" w:rsidRPr="002F38D4">
        <w:t>For</w:t>
      </w:r>
      <w:r w:rsidR="00275E62" w:rsidRPr="002F38D4">
        <w:t xml:space="preserve"> years, exercise fitness has been</w:t>
      </w:r>
      <w:r w:rsidR="00D52E4D" w:rsidRPr="002F38D4">
        <w:t xml:space="preserve"> utilized</w:t>
      </w:r>
      <w:r w:rsidR="003F1233" w:rsidRPr="002F38D4">
        <w:t xml:space="preserve"> </w:t>
      </w:r>
      <w:r w:rsidR="000B1BC6" w:rsidRPr="002F38D4">
        <w:t xml:space="preserve">for various health reasons </w:t>
      </w:r>
      <w:r w:rsidR="00C40800" w:rsidRPr="002F38D4">
        <w:t>and as a replacement or a contributing factor to drug effectiveness</w:t>
      </w:r>
      <w:r w:rsidR="000B1BC6" w:rsidRPr="002F38D4">
        <w:t>.</w:t>
      </w:r>
      <w:r w:rsidR="00D52E4D" w:rsidRPr="002F38D4">
        <w:t xml:space="preserve"> </w:t>
      </w:r>
      <w:r w:rsidR="000B1BC6" w:rsidRPr="002F38D4">
        <w:t xml:space="preserve">The type of compound exercises used in previous studies </w:t>
      </w:r>
      <w:r w:rsidR="00C40800" w:rsidRPr="002F38D4">
        <w:t>varies</w:t>
      </w:r>
      <w:r w:rsidR="000B1BC6" w:rsidRPr="002F38D4">
        <w:t xml:space="preserve"> according to the use of multiple muscles, different levels of compatibility, and different genders, for example, compound exercises such as squats and deadlift </w:t>
      </w:r>
      <w:r w:rsidR="000B1BC6" w:rsidRPr="002F38D4">
        <w:fldChar w:fldCharType="begin" w:fldLock="1"/>
      </w:r>
      <w:r w:rsidR="005F7402">
        <w:instrText>ADDIN CSL_CITATION {"citationItems":[{"id":"ITEM-1","itemData":{"DOI":"10.1519/JSC.0000000000002140","ISSN":"15334295","PMID":"28704311","abstract":"Anecdotally, it is believed that the deadlift exercise brings about greater levels of central fatigue than other exercises; however, no empirical evidence exists to support this view. In addition, little is known about the acute endocrine response to heavy deadlift exercise and how this may differ from other similar compound exercises. Therefore, the aim of this study was to identify and compare the acute, neuromuscular and endocrine responses to squat and deadlift exercises. Ten resistance-trained males completed 8 sets of 2 repetitions at 95% of 1 repetition maximum. Maximum voluntary isometric contraction (MVIC) force of the quadriceps, along with measures of central (voluntary activation [VA] and surface electromyography) and peripheral (electrically evoked control stimulus) fatigue were made before and 5 and 30 minutes after exercise. In addition, salivary testosterone and cortisol were measured at these same time points. MVIC was reduced after the completion of both exercises (p = 0.007); however, no difference between exercises was evident. Similarly, although VA changed over time (p = 0.0001), no difference was observed between exercises. As a measure of peripheral fatigue, force from the control stimulus changed over time (p = 0.003) with a greater decrease evident after the squat (p = 0.034). Electromyography was reduced over time (p = 0.048) but no difference was seen between exercises. No change was seen in testosterone and cortisol. Although a greater absolute load and larger volume load were completed for the deadlift, no difference in central fatigue was evident between the 2 compound exercises. The greater peripheral fatigue observed after squat exercise may be due to the greater work completed by the quadriceps with this exercise. These results suggest that separate periodization, tapering, and programming considerations may be unnecessary when using the squat and deadlift to develop muscular strength.","author":[{"dropping-particle":"","family":"Barnes","given":"Matthew J.","non-dropping-particle":"","parse-names":false,"suffix":""},{"dropping-particle":"","family":"Miller","given":"Adam","non-dropping-particle":"","parse-names":false,"suffix":""},{"dropping-particle":"","family":"Reeve","given":"Daniel","non-dropping-particle":"","parse-names":false,"suffix":""},{"dropping-particle":"","family":"Stewart","given":"Robin J.C.","non-dropping-particle":"","parse-names":false,"suffix":""}],"container-title":"Journal of Strength and Conditioning Research","id":"ITEM-1","issue":"9","issued":{"date-parts":[["2019"]]},"page":"2381-2387","title":"Acute Neuromuscular and Endocrine Responses To Two Different Compound Exercises: Squat Vs. Deadlift","type":"article-journal","volume":"33"},"uris":["http://www.mendeley.com/documents/?uuid=c9bbb041-14ea-4cf3-8641-2c6e2c232722"]}],"mendeley":{"formattedCitation":"(1)","plainTextFormattedCitation":"(1)","previouslyFormattedCitation":"(Barnes &lt;i&gt;et al.&lt;/i&gt;, 2019)"},"properties":{"noteIndex":0},"schema":"https://github.com/citation-style-language/schema/raw/master/csl-citation.json"}</w:instrText>
      </w:r>
      <w:r w:rsidR="000B1BC6" w:rsidRPr="002F38D4">
        <w:fldChar w:fldCharType="separate"/>
      </w:r>
      <w:r w:rsidR="005F7402" w:rsidRPr="005F7402">
        <w:rPr>
          <w:noProof/>
        </w:rPr>
        <w:t>(1)</w:t>
      </w:r>
      <w:r w:rsidR="000B1BC6" w:rsidRPr="002F38D4">
        <w:fldChar w:fldCharType="end"/>
      </w:r>
      <w:r w:rsidR="000B1BC6" w:rsidRPr="002F38D4">
        <w:t xml:space="preserve">. </w:t>
      </w:r>
      <w:r w:rsidR="007F00EB" w:rsidRPr="00F55849">
        <w:t>Although chronic adaptation may develop over time, once an individual has reached a plateau in their training, additional heavy training will not improve their performance any further</w:t>
      </w:r>
      <w:r w:rsidR="007F00EB">
        <w:t xml:space="preserve"> because t</w:t>
      </w:r>
      <w:r w:rsidR="007F00EB" w:rsidRPr="00F55849">
        <w:t>hese individuals have typically trained for a number of years</w:t>
      </w:r>
      <w:r w:rsidR="007F00EB">
        <w:t xml:space="preserve"> </w:t>
      </w:r>
      <w:r w:rsidR="00220053" w:rsidRPr="002F38D4">
        <w:fldChar w:fldCharType="begin" w:fldLock="1"/>
      </w:r>
      <w:r w:rsidR="005F7402">
        <w:instrText>ADDIN CSL_CITATION {"citationItems":[{"id":"ITEM-1","itemData":{"DOI":"10.3390/ijerph19031722","ISSN":"16604601","PMID":"35162745","abstract":"The plateau effect in training is a significant obstacle for professional athletes and average subjects. It evolves from both the muscle-nerve-axis-associated performance and various cardi-orespiratory parameters. Compensatory adaptation mechanisms contribute to a lack of continuous improvement with most exercise regimens. Attempts to overcome this plateau in exercise have been only partially successful, and it remains a significant unmet need in both healthy subjects and those suffering from chronic neuromuscular, cardiopulmonary, and metabolic diseases. Variability patterns characterize many biological processes, from cellular to organ levels. The present review dis-cusses the significant obstacles in overcoming the plateau in training and establishes a platform to implement subject-tailored variability patterns to prevent and overcome this plateau in muscle and cardiorespiratory performance.","author":[{"dropping-particle":"","family":"Gelman","given":"Ram","non-dropping-particle":"","parse-names":false,"suffix":""},{"dropping-particle":"","family":"Berg","given":"Marc","non-dropping-particle":"","parse-names":false,"suffix":""},{"dropping-particle":"","family":"Ilan","given":"Yaron","non-dropping-particle":"","parse-names":false,"suffix":""}],"container-title":"International Journal of Environmental Research and Public Health","id":"ITEM-1","issue":"3","issued":{"date-parts":[["2022"]]},"title":"A Subject-Tailored Variability-Based Platform for Overcoming the Plateau Effect in Sports Training: A Narrative Review","type":"article-journal","volume":"19"},"uris":["http://www.mendeley.com/documents/?uuid=e86bb9e4-b873-45a2-acef-d89250ed167c"]}],"mendeley":{"formattedCitation":"(2)","plainTextFormattedCitation":"(2)","previouslyFormattedCitation":"(Gelman, Berg and Ilan, 2022)"},"properties":{"noteIndex":0},"schema":"https://github.com/citation-style-language/schema/raw/master/csl-citation.json"}</w:instrText>
      </w:r>
      <w:r w:rsidR="00220053" w:rsidRPr="002F38D4">
        <w:fldChar w:fldCharType="separate"/>
      </w:r>
      <w:r w:rsidR="005F7402" w:rsidRPr="005F7402">
        <w:rPr>
          <w:noProof/>
        </w:rPr>
        <w:t>(2)</w:t>
      </w:r>
      <w:r w:rsidR="00220053" w:rsidRPr="002F38D4">
        <w:fldChar w:fldCharType="end"/>
      </w:r>
      <w:r w:rsidR="007102C7" w:rsidRPr="002F38D4">
        <w:t xml:space="preserve">. </w:t>
      </w:r>
    </w:p>
    <w:p w14:paraId="76DDC79C" w14:textId="0A42E6E5" w:rsidR="00272239" w:rsidRPr="002F38D4" w:rsidRDefault="007F00EB" w:rsidP="00B02A32">
      <w:pPr>
        <w:spacing w:line="360" w:lineRule="auto"/>
        <w:ind w:firstLine="720"/>
        <w:jc w:val="both"/>
      </w:pPr>
      <w:r w:rsidRPr="007F00EB">
        <w:t xml:space="preserve">Even though the </w:t>
      </w:r>
      <w:r w:rsidR="005E4F45" w:rsidRPr="007F00EB">
        <w:t>influence</w:t>
      </w:r>
      <w:r w:rsidRPr="007F00EB">
        <w:t xml:space="preserve"> of exercise on blood lipids has been studied </w:t>
      </w:r>
      <w:r w:rsidR="005E4F45" w:rsidRPr="007F00EB">
        <w:t>widely</w:t>
      </w:r>
      <w:r w:rsidRPr="007F00EB">
        <w:t xml:space="preserve">, relatively </w:t>
      </w:r>
      <w:r w:rsidR="00D70488">
        <w:t>there is not much known</w:t>
      </w:r>
      <w:r w:rsidRPr="007F00EB">
        <w:t xml:space="preserve"> about the impact that compound exercise fitness has on blood lipids in individuals who have reached a plateau in their fitness</w:t>
      </w:r>
      <w:r>
        <w:t xml:space="preserve">. </w:t>
      </w:r>
      <w:r w:rsidRPr="007F00EB">
        <w:t>In light of this, the objective of this study was to conduct a literature review on the effect of compound exercise in order to gain a better understanding of the processes by which this type of exercise contributes to changes in the levels of blood lipids and lipoproteins.</w:t>
      </w:r>
      <w:r>
        <w:t xml:space="preserve"> </w:t>
      </w:r>
      <w:r w:rsidR="0004296C" w:rsidRPr="002F38D4">
        <w:t>P</w:t>
      </w:r>
      <w:r w:rsidR="00456868" w:rsidRPr="002F38D4">
        <w:t xml:space="preserve">ublished data on the relationship between compound exercise and lipid and lipoprotein levels </w:t>
      </w:r>
      <w:r w:rsidR="0004296C" w:rsidRPr="002F38D4">
        <w:t>have</w:t>
      </w:r>
      <w:r w:rsidR="00456868" w:rsidRPr="002F38D4">
        <w:t xml:space="preserve"> reported favorable and unfavorable effects </w:t>
      </w:r>
      <w:r w:rsidR="00335DA4" w:rsidRPr="002F38D4">
        <w:fldChar w:fldCharType="begin" w:fldLock="1"/>
      </w:r>
      <w:r w:rsidR="005F7402">
        <w:instrText>ADDIN CSL_CITATION {"citationItems":[{"id":"ITEM-1","itemData":{"DOI":"10.1016/j.scispo.2022.07.005","ISSN":"17784131","abstract":"Objectives: Cardiovascular illnesses are well-known to be among the leading causes of death worldwide. HDL, LDL, total cholesterol (TC), and triglyceride (TG), which make up the blood lipid profile are all indications of cardiovascular disease. Although exercise is known to improve these biomarkers, it is not clear which type of exercise is more effective in improving the blood lipid profile. News: The present study aimed to examine which type of exercise is best for improving blood lipid profiles. Using the meta-analysis technique, data from the Google Scholar database, PubMed, and ClinicalTrials.gov were extracted until November 2021. Mean differences (MDs) were pooled using random or fixed-effects models according to the degree of heterogeneity of the respective outcomes. Eighteen studies [total of 562 participants (260 females and 182 males) (3 studies not specifying male-female numbers)] that met the inclusion criteria were grouped and evaluated. Results and conclusion: Meta-analysis results showed that aerobic exercise significantly decreased TC and TG (MD = 14.06 mg/d 95% CI [−0.80 to 27.33] p = 0.04; MD = 23.82 mg/d 95% CI [13.27 to 34.38] p &lt; 0.00001), anaerobic exercise decreased LDL, TC, and TG (MD = 16.91 mg/d 95% CI [1.49 to 32.34] p = 0.03; MD = 15.13 mg/d 95% CI [0.68 to 29.57] p = 0.04; MD) = 32.47 mg/d 95% CI [27.89 to 37.05] p &lt; 0.00001) and resistance exercise significantly decreased TG (MD = 29.07 mg/d 95% CI [9.09 to 49.05] p = 0.004). The anaerobic exercise was the most effective type of exercise by developing more biomarkers. In addition, aerobic and resistance exercise effectively improved blood lipid profile. Unexpectedly, neither type of exercise showed a significant effect on HDL.","author":[{"dropping-particle":"","family":"Buzdagli","given":"Y.","non-dropping-particle":"","parse-names":false,"suffix":""},{"dropping-particle":"","family":"Tekin","given":"A.","non-dropping-particle":"","parse-names":false,"suffix":""},{"dropping-particle":"","family":"Eyipinar","given":"C. D.","non-dropping-particle":"","parse-names":false,"suffix":""},{"dropping-particle":"","family":"Öget","given":"F.","non-dropping-particle":"","parse-names":false,"suffix":""},{"dropping-particle":"","family":"Siktar","given":"E.","non-dropping-particle":"","parse-names":false,"suffix":""}],"container-title":"Science and Sports","id":"ITEM-1","issue":"8","issued":{"date-parts":[["2022"]]},"page":"675-687","title":"The effect of different types of exercise on blood lipid profiles: A meta-analysis of randomized controlled studies","type":"article-journal","volume":"37"},"uris":["http://www.mendeley.com/documents/?uuid=928247e3-acb8-49b0-8ef8-15ad296a4b7b"]}],"mendeley":{"formattedCitation":"(3)","plainTextFormattedCitation":"(3)","previouslyFormattedCitation":"(Buzdagli &lt;i&gt;et al.&lt;/i&gt;, 2022)"},"properties":{"noteIndex":0},"schema":"https://github.com/citation-style-language/schema/raw/master/csl-citation.json"}</w:instrText>
      </w:r>
      <w:r w:rsidR="00335DA4" w:rsidRPr="002F38D4">
        <w:fldChar w:fldCharType="separate"/>
      </w:r>
      <w:r w:rsidR="005F7402" w:rsidRPr="005F7402">
        <w:rPr>
          <w:noProof/>
        </w:rPr>
        <w:t>(3)</w:t>
      </w:r>
      <w:r w:rsidR="00335DA4" w:rsidRPr="002F38D4">
        <w:fldChar w:fldCharType="end"/>
      </w:r>
      <w:r w:rsidR="00456868" w:rsidRPr="002F38D4">
        <w:t xml:space="preserve">. </w:t>
      </w:r>
      <w:r w:rsidR="00C40800" w:rsidRPr="002F38D4">
        <w:t xml:space="preserve">Previous studies on the impact of aerobic exercise on lipid levels have found that prolonged intervention and session duration has resulted in more significant effects </w:t>
      </w:r>
      <w:r w:rsidR="00C40800" w:rsidRPr="002F38D4">
        <w:fldChar w:fldCharType="begin" w:fldLock="1"/>
      </w:r>
      <w:r w:rsidR="005F7402">
        <w:instrText>ADDIN CSL_CITATION {"citationItems":[{"id":"ITEM-1","itemData":{"DOI":"10.1186/s12944-017-0515-5","ISBN":"1294401705155","ISSN":"1476511X","PMID":"28679436","abstract":"Dyslipidemia is the risk of cardiovascular disease, and their relationship is clear. Lowering serum cholesterol can reduce the risk of coronary heart disease. At present, the main treatment is taking medicine, however, drug treatment has its limitations. Exercise not only has a positive effect on individuals with dyslipidemia, but can also help improve lipids profile. This review is intending to provide information on the effects of exercise training on both tranditional lipids, for example, low-density lipoprotein cholesterol, high-density lipoprotein cholesterol, triglycerides and new lipids and lipoproteins such as non-high-density lipoprotein cholesterol, and postprandial lipoprotein. The mechanisms of aerobic exercise on lipids and lipoproteins are also briefly described.","author":[{"dropping-particle":"","family":"Wang","given":"Yating","non-dropping-particle":"","parse-names":false,"suffix":""},{"dropping-particle":"","family":"Xu","given":"Danyan","non-dropping-particle":"","parse-names":false,"suffix":""}],"container-title":"Lipids in Health and Disease","id":"ITEM-1","issue":"1","issued":{"date-parts":[["2017"]]},"page":"1-8","publisher":"Lipids in Health and Disease","title":"Effects of aerobic exercise on lipids and lipoproteins","type":"article-journal","volume":"16"},"uris":["http://www.mendeley.com/documents/?uuid=0e2df709-349a-45de-a61d-8c68cc29de30"]},{"id":"ITEM-2","itemData":{"DOI":"10.1007/s40279-013-0110-5","ISSN":"01121642","PMID":"24174305","abstract":"There is a direct relationship between chronically elevated cholesterol levels (dyslipidaemia) and coronary heart disease. A reduction in total cholesterol is considered the gold standard in preventative cardiovascular medicine. Exercise has been shown to have positive impacts on the pathogenesis, symptomatology and physical fitness of individuals with dyslipidaemia, and to reduce cholesterol levels. The optimal mode, frequency, intensity and duration of exercise for improvement of cholesterol levels are, however, yet to be identified. This review assesses the evidence from 13 published investigations and two review articles that have addressed the effects of aerobic exercise, resistance training and combined aerobic and resistance training on cholesterol levels and the lipid profile. The data included in this review confirm the beneficial effects of regular activity on cholesterol levels and describe the impacts of differing volumes and intensities of exercise upon different types of cholesterol. Evidence-based exercise recommendations are presented, aimed at facilitating the prescription and delivery of interventions in order to optimize cholesterol levels. © 2013 The Author(s).","author":[{"dropping-particle":"","family":"Mann","given":"Steven","non-dropping-particle":"","parse-names":false,"suffix":""},{"dropping-particle":"","family":"Beedie","given":"Christopher","non-dropping-particle":"","parse-names":false,"suffix":""},{"dropping-particle":"","family":"Jimenez","given":"Alfonso","non-dropping-particle":"","parse-names":false,"suffix":""}],"container-title":"Sports Medicine","id":"ITEM-2","issue":"2","issued":{"date-parts":[["2014"]]},"page":"211-221","title":"Differential effects of aerobic exercise, resistance training and combined exercise modalities on cholesterol and the lipid profile: review, synthesis and recommendations","type":"article-journal","volume":"44"},"uris":["http://www.mendeley.com/documents/?uuid=924f897c-b7f7-40ae-88f3-2a772915548f"]}],"mendeley":{"formattedCitation":"(4,5)","plainTextFormattedCitation":"(4,5)","previouslyFormattedCitation":"(Mann, Beedie and Jimenez, 2014; Wang and Xu, 2017)"},"properties":{"noteIndex":0},"schema":"https://github.com/citation-style-language/schema/raw/master/csl-citation.json"}</w:instrText>
      </w:r>
      <w:r w:rsidR="00C40800" w:rsidRPr="002F38D4">
        <w:fldChar w:fldCharType="separate"/>
      </w:r>
      <w:r w:rsidR="005F7402" w:rsidRPr="005F7402">
        <w:rPr>
          <w:noProof/>
        </w:rPr>
        <w:t>(4,5)</w:t>
      </w:r>
      <w:r w:rsidR="00C40800" w:rsidRPr="002F38D4">
        <w:fldChar w:fldCharType="end"/>
      </w:r>
      <w:r w:rsidR="00C40800" w:rsidRPr="002F38D4">
        <w:t xml:space="preserve">. </w:t>
      </w:r>
      <w:r w:rsidR="00536700" w:rsidRPr="002F38D4">
        <w:t>A</w:t>
      </w:r>
      <w:r w:rsidR="002201F2" w:rsidRPr="002F38D4">
        <w:t xml:space="preserve"> </w:t>
      </w:r>
      <w:r w:rsidR="00536700" w:rsidRPr="002F38D4">
        <w:t xml:space="preserve">meta-analysis study has observed a linear association between total cholesterol (TC), high-density lipoprotein cholesterol (HDL-C) levels, and cardiovascular disease (CVD) mortality. </w:t>
      </w:r>
      <w:r w:rsidRPr="007F00EB">
        <w:t xml:space="preserve">According to the findings of this study, </w:t>
      </w:r>
      <w:r w:rsidR="00070B39">
        <w:t>a</w:t>
      </w:r>
      <w:r w:rsidR="00070B39" w:rsidRPr="00070B39">
        <w:t xml:space="preserve"> high </w:t>
      </w:r>
      <w:r w:rsidR="00070B39">
        <w:t>TC</w:t>
      </w:r>
      <w:r w:rsidR="00070B39" w:rsidRPr="00070B39">
        <w:t xml:space="preserve"> and </w:t>
      </w:r>
      <w:r w:rsidR="00070B39">
        <w:t>LDL-C level</w:t>
      </w:r>
      <w:r w:rsidR="00070B39" w:rsidRPr="00070B39">
        <w:t xml:space="preserve"> in the serum are both associated with an increased risk of </w:t>
      </w:r>
      <w:r w:rsidR="00070B39">
        <w:t xml:space="preserve">CVD mortality, </w:t>
      </w:r>
      <w:r w:rsidRPr="007F00EB">
        <w:t>but a high serum level of HDL-C has an inverse association with cardiovascular disease mortality</w:t>
      </w:r>
      <w:r>
        <w:t xml:space="preserve"> </w:t>
      </w:r>
      <w:r w:rsidR="00C40800" w:rsidRPr="002F38D4">
        <w:fldChar w:fldCharType="begin" w:fldLock="1"/>
      </w:r>
      <w:r w:rsidR="005F7402">
        <w:instrText>ADDIN CSL_CITATION {"citationItems":[{"id":"ITEM-1","itemData":{"DOI":"10.3390/ijerph19148272","ISSN":"16604601","PMID":"35886124","abstract":"Introduction: Numerous studies have demonstrated that abnormal levels of cholesterol are associated with a high attributable risk for the occurrence of cardiovascular disease (CVD). How-ever, there has been no comprehensive study to investigate the relationship between serum cholesterol levels and cardiovascular mortality. Therefore, we conducted a systematic review and dose-response meta-analysis. Methods: A systematic literature search of key databases, including EM-BASE and MEDLINE, was conducted and included all the published epidemiological studies that contained estimates of the hazard ratios (HR) of serum cholesterol of CVD mortality. Data extraction, eligibility, and assessment of the risk of bias were assessed by two reviewers independently. All published risk estimates were hazard ratios and analyzed by quantitative meta-analysis using a random-effects model and dose-response relationships of serum cholesterol with CVD mortality. Results: A total of 14 independent reports, including 1,055,309 subjects and 9457 events, were analyzed. The pooled HR (95% CI) was 1.27 (95% CI, 1.19–1.36) for total cholesterol, 1.21 (95% CI, 1.09– 1.35) for low-density lipoprotein cholesterol (LDL-C), and 0.60 (95% CI, 0.50–0.72) for high-density lipoprotein cholesterol (HDL-C). We observed a linear association between serum cholesterol (TC, HDL-C) levels and CVD mortality in this meta-analysis. Conclusions: Serum total cholesterol and LDL-C level is associated with increased CVD mortality, but HDL-C level is inversely associated with CVD mortality.","author":[{"dropping-particle":"","family":"Jung","given":"Eujene","non-dropping-particle":"","parse-names":false,"suffix":""},{"dropping-particle":"","family":"Kong","given":"So Yeon","non-dropping-particle":"","parse-names":false,"suffix":""},{"dropping-particle":"","family":"Ro","given":"Young Sun","non-dropping-particle":"","parse-names":false,"suffix":""},{"dropping-particle":"","family":"Ryu","given":"Hyun Ho","non-dropping-particle":"","parse-names":false,"suffix":""},{"dropping-particle":"Do","family":"Shin","given":"Sang","non-dropping-particle":"","parse-names":false,"suffix":""}],"container-title":"International Journal of Environmental Research and Public Health","id":"ITEM-1","issue":"14","issued":{"date-parts":[["2022"]]},"title":"Serum Cholesterol Levels and Risk of Cardiovascular Death: A Systematic Review and a Dose-Response Meta-Analysis of Prospective Cohort Studies","type":"article-journal","volume":"19"},"uris":["http://www.mendeley.com/documents/?uuid=dfe285c7-a50f-418f-819a-ecc4481a23e2"]}],"mendeley":{"formattedCitation":"(6)","plainTextFormattedCitation":"(6)","previouslyFormattedCitation":"(Jung &lt;i&gt;et al.&lt;/i&gt;, 2022)"},"properties":{"noteIndex":0},"schema":"https://github.com/citation-style-language/schema/raw/master/csl-citation.json"}</w:instrText>
      </w:r>
      <w:r w:rsidR="00C40800" w:rsidRPr="002F38D4">
        <w:fldChar w:fldCharType="separate"/>
      </w:r>
      <w:r w:rsidR="005F7402" w:rsidRPr="005F7402">
        <w:rPr>
          <w:noProof/>
        </w:rPr>
        <w:t>(6)</w:t>
      </w:r>
      <w:r w:rsidR="00C40800" w:rsidRPr="002F38D4">
        <w:fldChar w:fldCharType="end"/>
      </w:r>
      <w:r w:rsidR="00E60F3F" w:rsidRPr="002F38D4">
        <w:t>.</w:t>
      </w:r>
      <w:r w:rsidR="0077064F" w:rsidRPr="002F38D4">
        <w:t xml:space="preserve"> </w:t>
      </w:r>
      <w:r w:rsidR="00B02A32" w:rsidRPr="00B02A32">
        <w:t>Th</w:t>
      </w:r>
      <w:r w:rsidR="00B02A32">
        <w:t>us</w:t>
      </w:r>
      <w:r w:rsidR="00B02A32" w:rsidRPr="00B02A32">
        <w:t>, the appropriate management of abnormal blood lipids and lipoproteins is essential in the treatment of individuals who have cardiovascular disease, stroke, and other forms of atherosclerotic vascular disease (or who are at risk for these conditions). These abnormal blood lipids and lipoproteins can then be controlled by exercises.</w:t>
      </w:r>
      <w:r w:rsidR="002201F2" w:rsidRPr="002F38D4">
        <w:t xml:space="preserve"> </w:t>
      </w:r>
      <w:r w:rsidR="008F41B9" w:rsidRPr="008F41B9">
        <w:t xml:space="preserve">There is evidence to suggest that engaging in regular physical activity </w:t>
      </w:r>
      <w:r w:rsidR="00114894">
        <w:t>has a beneficial effect on</w:t>
      </w:r>
      <w:r w:rsidR="008F41B9" w:rsidRPr="008F41B9">
        <w:t xml:space="preserve"> the</w:t>
      </w:r>
      <w:r w:rsidR="00114894">
        <w:t xml:space="preserve"> blood</w:t>
      </w:r>
      <w:r w:rsidR="008F41B9" w:rsidRPr="008F41B9">
        <w:t xml:space="preserve"> levels of triglycerides (TG)</w:t>
      </w:r>
      <w:r w:rsidR="00FB41DD">
        <w:t>.</w:t>
      </w:r>
      <w:r w:rsidR="008F41B9">
        <w:t xml:space="preserve"> </w:t>
      </w:r>
      <w:r w:rsidR="00FB41DD">
        <w:t>A</w:t>
      </w:r>
      <w:r w:rsidR="00272239" w:rsidRPr="002F38D4">
        <w:t xml:space="preserve">erobic </w:t>
      </w:r>
      <w:r w:rsidR="00477B18" w:rsidRPr="002F38D4">
        <w:t>exercise</w:t>
      </w:r>
      <w:r w:rsidR="00272239" w:rsidRPr="002F38D4">
        <w:t xml:space="preserve"> effectively decreased TG profile by targeting apoC3 levels in patients with coronary heart disease</w:t>
      </w:r>
      <w:r w:rsidR="00477B18" w:rsidRPr="002F38D4">
        <w:t xml:space="preserve"> </w:t>
      </w:r>
      <w:r w:rsidR="00272239" w:rsidRPr="002F38D4">
        <w:t>after</w:t>
      </w:r>
      <w:r w:rsidR="00477B18" w:rsidRPr="002F38D4">
        <w:t xml:space="preserve"> 8 weeks </w:t>
      </w:r>
      <w:r w:rsidR="00272239" w:rsidRPr="002F38D4">
        <w:t xml:space="preserve">of exercise </w:t>
      </w:r>
      <w:r w:rsidR="00272239" w:rsidRPr="002F38D4">
        <w:fldChar w:fldCharType="begin" w:fldLock="1"/>
      </w:r>
      <w:r w:rsidR="005F7402">
        <w:instrText>ADDIN CSL_CITATION {"citationItems":[{"id":"ITEM-1","itemData":{"DOI":"10.1002/clc.23104","ISSN":"19328737","PMID":"30511426","abstract":"Background: Aerobic exercise, which has been shown to have beneficial effects on plasma lipids, has been recommended as an effective measure to improve the prognosis of individuals with coronary heart disease (CHD). Apolipoprotein C3 (apoC3) is associated with hypertriglyceridemia and is therefore closely related to CHD. Hypothesis: We measured apoC3 concentration change in patients with CHD before and after long-term aerobic exercise. Methods: Thirty-eight patients with coronary heart disease were randomly assigned to a non-exercise group (19 patients) or exercise group (19 patients). Both groups received essential drugs for CHD. The non-exercise group was kept sedentary while the exercise group performed moderate-intensive aerobic exercise for 8 weeks. Lipid levels and apoC3 levels were measured on the first day and 8 weeks later. Results: Exercise for 8 weeks led to a significant decrease in concentration of triglyceride and apoC3 compared with the baseline. Triglyceride concentration changes were positively associated with apoC3 level changes. Conclusions: Aerobic exercise can improve the lipid profile. It is effective in decreasing triglycerides by targeting apoC3 levels in patients with coronary heart disease.","author":[{"dropping-particle":"","family":"Wang","given":"Yating","non-dropping-particle":"","parse-names":false,"suffix":""},{"dropping-particle":"","family":"Shen","given":"Li","non-dropping-particle":"","parse-names":false,"suffix":""},{"dropping-particle":"","family":"Xu","given":"Danyan","non-dropping-particle":"","parse-names":false,"suffix":""}],"container-title":"Clinical Cardiology","id":"ITEM-1","issue":"1","issued":{"date-parts":[["2019"]]},"page":"56-61","title":"Aerobic exercise reduces triglycerides by targeting apolipoprotein C3 in patients with coronary heart disease","type":"article-journal","volume":"42"},"uris":["http://www.mendeley.com/documents/?uuid=3cc45729-2212-4e16-8f15-a4ea3e6e8b20"]}],"mendeley":{"formattedCitation":"(7)","plainTextFormattedCitation":"(7)","previouslyFormattedCitation":"(Wang, Shen and Xu, 2019)"},"properties":{"noteIndex":0},"schema":"https://github.com/citation-style-language/schema/raw/master/csl-citation.json"}</w:instrText>
      </w:r>
      <w:r w:rsidR="00272239" w:rsidRPr="002F38D4">
        <w:fldChar w:fldCharType="separate"/>
      </w:r>
      <w:r w:rsidR="005F7402" w:rsidRPr="005F7402">
        <w:rPr>
          <w:noProof/>
        </w:rPr>
        <w:t>(7)</w:t>
      </w:r>
      <w:r w:rsidR="00272239" w:rsidRPr="002F38D4">
        <w:fldChar w:fldCharType="end"/>
      </w:r>
      <w:r w:rsidR="00272239" w:rsidRPr="002F38D4">
        <w:t xml:space="preserve">. </w:t>
      </w:r>
      <w:r w:rsidR="002201F2" w:rsidRPr="002F38D4">
        <w:t>Therefore, t</w:t>
      </w:r>
      <w:r w:rsidR="007C1257" w:rsidRPr="002F38D4">
        <w:t xml:space="preserve">he </w:t>
      </w:r>
      <w:r w:rsidR="00B02A32" w:rsidRPr="002F38D4">
        <w:t>influence</w:t>
      </w:r>
      <w:r w:rsidR="007C1257" w:rsidRPr="002F38D4">
        <w:t xml:space="preserve"> of exercise on </w:t>
      </w:r>
      <w:r w:rsidR="002201F2" w:rsidRPr="002F38D4">
        <w:t xml:space="preserve">TC, LDL-C, </w:t>
      </w:r>
      <w:r w:rsidR="007C1257" w:rsidRPr="002F38D4">
        <w:t>HDL-C</w:t>
      </w:r>
      <w:r w:rsidR="002201F2" w:rsidRPr="002F38D4">
        <w:t xml:space="preserve">, and </w:t>
      </w:r>
      <w:r w:rsidR="008452D9">
        <w:t>t</w:t>
      </w:r>
      <w:r w:rsidR="008452D9" w:rsidRPr="008452D9">
        <w:t xml:space="preserve">he effects of intensity and amount of exercise on TG are well researched. </w:t>
      </w:r>
    </w:p>
    <w:p w14:paraId="2DF1EE17" w14:textId="0C6055C0" w:rsidR="009E70F4" w:rsidRDefault="00272239" w:rsidP="009E70F4">
      <w:pPr>
        <w:spacing w:line="360" w:lineRule="auto"/>
        <w:ind w:firstLine="720"/>
        <w:jc w:val="both"/>
      </w:pPr>
      <w:r w:rsidRPr="002F38D4">
        <w:lastRenderedPageBreak/>
        <w:t xml:space="preserve">Although it makes sense to include exercise as a crucial part of maintaining a healthy lifestyle and managing lipid profiles, other factors, such as changes in the subjects' body weight during exercise training, </w:t>
      </w:r>
      <w:r w:rsidR="002112AE" w:rsidRPr="002F38D4">
        <w:t xml:space="preserve">smoking, etc. </w:t>
      </w:r>
      <w:r w:rsidRPr="002F38D4">
        <w:t>appear to have an impact on lipid profile changes</w:t>
      </w:r>
      <w:r w:rsidR="002112AE" w:rsidRPr="002F38D4">
        <w:t xml:space="preserve"> </w:t>
      </w:r>
      <w:r w:rsidR="002112AE" w:rsidRPr="002F38D4">
        <w:fldChar w:fldCharType="begin" w:fldLock="1"/>
      </w:r>
      <w:r w:rsidR="005F7402">
        <w:instrText>ADDIN CSL_CITATION {"citationItems":[{"id":"ITEM-1","itemData":{"DOI":"10.1001/archpediatrics.2010.246","ISSN":"10724710","PMID":"21199983","abstract":"Objective: To examine the effect of lifestyle changes on the stability of blood lipid and lipoprotein levels from youth to adulthood. Design: Prospective cohort study. Setting: Australia. Participants: Five hundred thirty-nine young adults who underwent measurement at baseline in 1985 when aged 9, 12, or 15 years and again at follow-up between 2004 and 2006. Main Exposures: Changes in adiposity, cardiorespiratory fitness, saturated fat intake, smoking, and socioeconomic position. Main OutcomeMeasures: Child and adult blood lipid levels. Results: Using established cut points, we found that substantial proportions of individuals with high-risk blood lipid and lipoprotein levels at baseline no longer had highrisk levels at follow-up. Of the participants who had highrisk levels in youth, those with greater increases in adiposity or who commenced or continued smoking were more likely to maintain high-risk blood lipid and lipoprotein levels (P&lt;.05). Participants who became high risk at follow-up had greater increases in adiposity, were less likely to improve their socioeconomic position, and tended to become less fit between surveys compared with those who maintained normal-risk levels (P≤.05). These effects tended to remain (P≤.10) after adjustment for all predictive lifestyle variables. Conclusions: Unhealthy lifestyle changes that occur between youth and adulthood affect whether an individual maintains, loses, or develops high-risk blood lipid and lipoprotein levels in adulthood. Interventions that promote weight control in the first instance, but also physical activity, not smoking, and improved socioeconomic position in the transition from youth to adulthood, are likely to be of benefit in preventing adult dyslipidemia. © 2011 American Medical Association.","author":[{"dropping-particle":"","family":"Magnussen","given":"Costan G.","non-dropping-particle":"","parse-names":false,"suffix":""},{"dropping-particle":"","family":"Thomson","given":"Russell","non-dropping-particle":"","parse-names":false,"suffix":""},{"dropping-particle":"","family":"Cleland","given":"Verity J.","non-dropping-particle":"","parse-names":false,"suffix":""},{"dropping-particle":"","family":"Ukoumunne","given":"Obioha C.","non-dropping-particle":"","parse-names":false,"suffix":""},{"dropping-particle":"","family":"Dwyer","given":"Terence","non-dropping-particle":"","parse-names":false,"suffix":""},{"dropping-particle":"","family":"Venn","given":"Alison","non-dropping-particle":"","parse-names":false,"suffix":""}],"container-title":"Archives of Pediatrics and Adolescent Medicine","id":"ITEM-1","issue":"1","issued":{"date-parts":[["2011"]]},"page":"68-76","title":"Factors affecting the stability of blood lipid and lipoprotein levels from youth to adulthood: Evidence from the childhood determinants of adult health study","type":"article-journal","volume":"165"},"uris":["http://www.mendeley.com/documents/?uuid=7e85542f-c39f-4eca-913a-8f8eeb093746"]},{"id":"ITEM-2","itemData":{"DOI":"10.1186/s12889-019-7686-0","ISBN":"1288901976","ISSN":"14712458","PMID":"31640644","abstract":"Background: Lifestyle factors were associated with an increased risk of cardiovascular disease (CVD) occurrence. We explored the associations between lifestyle factors and CVD risk factors, and assessed the interactive effects of lifestyle factors on CVD risk factors. Methods: A cross-sectional data of 114,082 (57,680 men and 56,402 women) middle-aged adults and elderly in Taiwan were collected from 2001 to 2010. Logistic regression analysis was used to assess the associations between lifestyle factors and CVD risk factors. The relative excess risk due to interaction (RERI) and the attributable proportion due to interaction were used to explore the interactive effect of lifestyle factors on CVD risk factors. Results: The interaction between alcohol consumption and smoking exhibited an excess risk of high triglycerides (RERI = 0.21; 95% CI: 0.14-0.29), and that of alcohol consumption and physical activity had an excess risk of high LDL-cholesterol (RERI = 0.11; 95% CI: 0.06-0.16) and high blood glucose (RERI = 0.05; 95% CI: 0.01-0.11). Alcohol consumption and vegetable-rich diet (intake of high vegetables with no or low meat) had an excess risk of high LDL-cholesterol and low HDL-cholesterol, but a reduced risk of high triglycerides (RERI =-0.10; 95% CI:-0.17-0.04). Smoking and physical activity had an increased risk of high blood glucose and a reduced risk of low HDL-cholesterol. Smoking and vegetable-rich diet reduced the risk of high triglycerides (RERI =-0.11; 95% CI:-0.18-0.04), high blood glucose (RERI =-0.14; 95% CI:-0.21-0.07) and low HDL-cholesterol (RERI =-0.10; 95% CI:-0.19-0.01). Conclusions: The interaction between smoking, alcohol consumption, physical activity and diet were associated with lipid profile and blood glucose, hence there was an interaction between these lifestyle factors in an additive scale. Public health promotion should therefore consider multifaceted promotional activities that are likely to make a positive impact on the health status of the Taiwanese population.","author":[{"dropping-particle":"","family":"Muga","given":"Miriam Adoyo","non-dropping-particle":"","parse-names":false,"suffix":""},{"dropping-particle":"","family":"Owili","given":"Patrick Opiyo","non-dropping-particle":"","parse-names":false,"suffix":""},{"dropping-particle":"","family":"Hsu","given":"Chien Yeh","non-dropping-particle":"","parse-names":false,"suffix":""},{"dropping-particle":"","family":"Chao","given":"Jane C.J.","non-dropping-particle":"","parse-names":false,"suffix":""}],"container-title":"BMC Public Health","id":"ITEM-2","issue":"1","issued":{"date-parts":[["2019"]]},"page":"1-12","publisher":"BMC Public Health","title":"Association of lifestyle factors with blood lipids and inflammation in adults aged 40 years and above: A population-based cross-sectional study in Taiwan","type":"article-journal","volume":"19"},"uris":["http://www.mendeley.com/documents/?uuid=472ad29d-7b4f-43ff-a890-c37e41d42b71"]}],"mendeley":{"formattedCitation":"(8,9)","plainTextFormattedCitation":"(8,9)","previouslyFormattedCitation":"(Magnussen &lt;i&gt;et al.&lt;/i&gt;, 2011; Muga &lt;i&gt;et al.&lt;/i&gt;, 2019)"},"properties":{"noteIndex":0},"schema":"https://github.com/citation-style-language/schema/raw/master/csl-citation.json"}</w:instrText>
      </w:r>
      <w:r w:rsidR="002112AE" w:rsidRPr="002F38D4">
        <w:fldChar w:fldCharType="separate"/>
      </w:r>
      <w:r w:rsidR="005F7402" w:rsidRPr="005F7402">
        <w:rPr>
          <w:noProof/>
        </w:rPr>
        <w:t>(8,9)</w:t>
      </w:r>
      <w:r w:rsidR="002112AE" w:rsidRPr="002F38D4">
        <w:fldChar w:fldCharType="end"/>
      </w:r>
      <w:r w:rsidRPr="002F38D4">
        <w:t xml:space="preserve">. </w:t>
      </w:r>
      <w:r w:rsidR="00855529" w:rsidRPr="002F38D4">
        <w:t xml:space="preserve">These can be </w:t>
      </w:r>
      <w:r w:rsidR="00C20623">
        <w:t>of tremendous</w:t>
      </w:r>
      <w:r w:rsidR="00855529" w:rsidRPr="002F38D4">
        <w:t xml:space="preserve"> </w:t>
      </w:r>
      <w:r w:rsidR="00C20623">
        <w:t xml:space="preserve">importance when it comes to </w:t>
      </w:r>
      <w:r w:rsidR="00855529" w:rsidRPr="002F38D4">
        <w:t xml:space="preserve">the management of abnormal blood lipids and lipoproteins. </w:t>
      </w:r>
      <w:r w:rsidRPr="002F38D4">
        <w:t>However, i</w:t>
      </w:r>
      <w:r w:rsidR="000D76FF" w:rsidRPr="002F38D4">
        <w:t xml:space="preserve">n the present study, meta-analysis </w:t>
      </w:r>
      <w:r w:rsidR="00201DFB" w:rsidRPr="002F38D4">
        <w:t>techniques</w:t>
      </w:r>
      <w:r w:rsidR="000D76FF" w:rsidRPr="002F38D4">
        <w:t xml:space="preserve"> </w:t>
      </w:r>
      <w:r w:rsidR="00201DFB" w:rsidRPr="002F38D4">
        <w:t>were</w:t>
      </w:r>
      <w:r w:rsidR="000D76FF" w:rsidRPr="002F38D4">
        <w:t xml:space="preserve"> used to </w:t>
      </w:r>
      <w:r w:rsidR="00201DFB" w:rsidRPr="002F38D4">
        <w:t xml:space="preserve">analyze existing </w:t>
      </w:r>
      <w:r w:rsidR="000D76FF" w:rsidRPr="002F38D4">
        <w:t xml:space="preserve">research findings on the relationship between compound exercise and changes in lipid and lipoprotein levels. </w:t>
      </w:r>
      <w:r w:rsidR="00855529" w:rsidRPr="002F38D4">
        <w:t>The paper consists of</w:t>
      </w:r>
      <w:r w:rsidR="00514719" w:rsidRPr="002F38D4">
        <w:t xml:space="preserve"> 4</w:t>
      </w:r>
      <w:r w:rsidR="00855529" w:rsidRPr="002F38D4">
        <w:t xml:space="preserve"> sections, including the introduction. Section </w:t>
      </w:r>
      <w:r w:rsidR="00514719" w:rsidRPr="002F38D4">
        <w:t>1</w:t>
      </w:r>
      <w:r w:rsidR="00855529" w:rsidRPr="002F38D4">
        <w:t xml:space="preserve"> constitutes </w:t>
      </w:r>
      <w:r w:rsidR="00514719" w:rsidRPr="002F38D4">
        <w:t>the introduction</w:t>
      </w:r>
      <w:r w:rsidR="00850B66" w:rsidRPr="002F38D4">
        <w:t>,</w:t>
      </w:r>
      <w:r w:rsidR="00201DFB" w:rsidRPr="002F38D4">
        <w:t xml:space="preserve"> </w:t>
      </w:r>
      <w:r w:rsidR="00855529" w:rsidRPr="002F38D4">
        <w:t>discussi</w:t>
      </w:r>
      <w:r w:rsidR="00201DFB" w:rsidRPr="002F38D4">
        <w:t>ng</w:t>
      </w:r>
      <w:r w:rsidR="00855529" w:rsidRPr="002F38D4">
        <w:t xml:space="preserve"> the association between</w:t>
      </w:r>
      <w:r w:rsidR="00201DFB" w:rsidRPr="002F38D4">
        <w:t xml:space="preserve"> exercise and blood lipid levels</w:t>
      </w:r>
      <w:r w:rsidR="00855529" w:rsidRPr="002F38D4">
        <w:t xml:space="preserve">. Section </w:t>
      </w:r>
      <w:r w:rsidR="00514719" w:rsidRPr="002F38D4">
        <w:t>2</w:t>
      </w:r>
      <w:r w:rsidR="00855529" w:rsidRPr="002F38D4">
        <w:t xml:space="preserve"> briefly discusses the method of meta-analysis</w:t>
      </w:r>
      <w:r w:rsidR="00514719" w:rsidRPr="002F38D4">
        <w:t xml:space="preserve"> </w:t>
      </w:r>
      <w:r w:rsidR="00C46A04" w:rsidRPr="002F38D4">
        <w:t>used;</w:t>
      </w:r>
      <w:r w:rsidR="00514719" w:rsidRPr="002F38D4">
        <w:t xml:space="preserve"> it provides information on meta-analytic techniques applied in this paper</w:t>
      </w:r>
      <w:r w:rsidR="00855529" w:rsidRPr="002F38D4">
        <w:t xml:space="preserve">. Section </w:t>
      </w:r>
      <w:r w:rsidR="00514719" w:rsidRPr="002F38D4">
        <w:t>3</w:t>
      </w:r>
      <w:r w:rsidR="00855529" w:rsidRPr="002F38D4">
        <w:t xml:space="preserve"> presents the </w:t>
      </w:r>
      <w:r w:rsidR="00514719" w:rsidRPr="002F38D4">
        <w:t xml:space="preserve">results followed by a discussion of the findings in </w:t>
      </w:r>
      <w:r w:rsidR="00184F1B">
        <w:t>Section</w:t>
      </w:r>
      <w:r w:rsidR="00514719" w:rsidRPr="002F38D4">
        <w:t xml:space="preserve"> 4. </w:t>
      </w:r>
    </w:p>
    <w:p w14:paraId="7DD46931" w14:textId="77777777" w:rsidR="009E70F4" w:rsidRDefault="009E70F4" w:rsidP="009E70F4">
      <w:pPr>
        <w:spacing w:line="360" w:lineRule="auto"/>
        <w:jc w:val="both"/>
        <w:rPr>
          <w:b/>
        </w:rPr>
      </w:pPr>
    </w:p>
    <w:p w14:paraId="3AC88F67" w14:textId="14B1A35A" w:rsidR="00F85415" w:rsidRPr="009E70F4" w:rsidRDefault="00514719" w:rsidP="009E70F4">
      <w:pPr>
        <w:spacing w:line="360" w:lineRule="auto"/>
        <w:jc w:val="both"/>
      </w:pPr>
      <w:r w:rsidRPr="002F38D4">
        <w:rPr>
          <w:b/>
        </w:rPr>
        <w:t xml:space="preserve">Section 2: </w:t>
      </w:r>
      <w:r w:rsidR="005918C8" w:rsidRPr="002F38D4">
        <w:rPr>
          <w:b/>
        </w:rPr>
        <w:t>Methods</w:t>
      </w:r>
    </w:p>
    <w:p w14:paraId="7472B989" w14:textId="7C5DC080" w:rsidR="00A61F96" w:rsidRPr="002F38D4" w:rsidRDefault="00A61F96" w:rsidP="00F85415">
      <w:pPr>
        <w:spacing w:line="360" w:lineRule="auto"/>
        <w:jc w:val="both"/>
      </w:pPr>
      <w:r w:rsidRPr="002F38D4">
        <w:t>There are three steps involved in applying meta-analysis to a corpus of research. Firstly, a thorough literature review. Second, the significant traits and conclusions of relevant studies are categorized and coded. Third, statistical methods are used to analyze the collected data. Descriptive, correlational, and inferential statistical analysis may also be used in this final step.</w:t>
      </w:r>
    </w:p>
    <w:p w14:paraId="49F43A06" w14:textId="77777777" w:rsidR="0082639B" w:rsidRPr="002F38D4" w:rsidRDefault="0082639B" w:rsidP="00F85415">
      <w:pPr>
        <w:spacing w:line="360" w:lineRule="auto"/>
        <w:jc w:val="both"/>
        <w:rPr>
          <w:rFonts w:eastAsiaTheme="minorEastAsia"/>
        </w:rPr>
      </w:pPr>
    </w:p>
    <w:p w14:paraId="4F582E8B" w14:textId="6A203D14" w:rsidR="008F660A" w:rsidRPr="002F38D4" w:rsidRDefault="00ED2EFB" w:rsidP="008F660A">
      <w:pPr>
        <w:spacing w:line="360" w:lineRule="auto"/>
        <w:jc w:val="both"/>
        <w:rPr>
          <w:b/>
        </w:rPr>
      </w:pPr>
      <w:r w:rsidRPr="002F38D4">
        <w:rPr>
          <w:b/>
        </w:rPr>
        <w:t>2.</w:t>
      </w:r>
      <w:r w:rsidR="00BE5C38">
        <w:rPr>
          <w:b/>
        </w:rPr>
        <w:t>1</w:t>
      </w:r>
      <w:r w:rsidRPr="002F38D4">
        <w:rPr>
          <w:b/>
        </w:rPr>
        <w:t xml:space="preserve"> </w:t>
      </w:r>
      <w:r w:rsidR="008F660A" w:rsidRPr="002F38D4">
        <w:rPr>
          <w:b/>
        </w:rPr>
        <w:t>Literature search</w:t>
      </w:r>
    </w:p>
    <w:p w14:paraId="07CC2A51" w14:textId="46BDEB21" w:rsidR="00025828" w:rsidRDefault="00C20623" w:rsidP="008F660A">
      <w:pPr>
        <w:spacing w:line="360" w:lineRule="auto"/>
        <w:jc w:val="both"/>
      </w:pPr>
      <w:r w:rsidRPr="00C20623">
        <w:t>A comprehensive search of the research literature was carried out for the purpose of this study in order to locate any RCTs (randomized controlled trials) that investigated the effects of compound exercises on the levels of blood lipids and lipoproteins.</w:t>
      </w:r>
      <w:r w:rsidR="00120DB0">
        <w:t xml:space="preserve"> </w:t>
      </w:r>
      <w:r w:rsidR="008F660A" w:rsidRPr="002F38D4">
        <w:t xml:space="preserve">Studies were retrieved </w:t>
      </w:r>
      <w:r w:rsidR="00A61F96" w:rsidRPr="002F38D4">
        <w:t>through</w:t>
      </w:r>
      <w:r w:rsidR="008F660A" w:rsidRPr="002F38D4">
        <w:t xml:space="preserve"> computerized literature searches</w:t>
      </w:r>
      <w:r w:rsidR="00A61F96" w:rsidRPr="002F38D4">
        <w:t xml:space="preserve"> from the following databases</w:t>
      </w:r>
      <w:r w:rsidR="008F660A" w:rsidRPr="002F38D4">
        <w:t xml:space="preserve"> (</w:t>
      </w:r>
      <w:r w:rsidR="008F660A" w:rsidRPr="00184F1B">
        <w:t xml:space="preserve">MEDLINE, </w:t>
      </w:r>
      <w:r w:rsidR="005D363E" w:rsidRPr="00184F1B">
        <w:t>PubMed</w:t>
      </w:r>
      <w:r w:rsidR="008F660A" w:rsidRPr="00184F1B">
        <w:t xml:space="preserve">, </w:t>
      </w:r>
      <w:r w:rsidR="00A717F4" w:rsidRPr="00184F1B">
        <w:t>ResearchGate</w:t>
      </w:r>
      <w:r w:rsidR="00A61F96" w:rsidRPr="00184F1B">
        <w:t xml:space="preserve">, </w:t>
      </w:r>
      <w:r w:rsidR="008A2B05" w:rsidRPr="00184F1B">
        <w:t>BMJ</w:t>
      </w:r>
      <w:r w:rsidR="008F660A" w:rsidRPr="002F38D4">
        <w:t>)</w:t>
      </w:r>
      <w:r w:rsidR="00A61F96" w:rsidRPr="002F38D4">
        <w:t xml:space="preserve"> and</w:t>
      </w:r>
      <w:r w:rsidR="008F660A" w:rsidRPr="002F38D4">
        <w:t xml:space="preserve"> </w:t>
      </w:r>
      <w:r w:rsidR="00A61F96" w:rsidRPr="002F38D4">
        <w:t>c</w:t>
      </w:r>
      <w:r w:rsidR="008F660A" w:rsidRPr="002F38D4">
        <w:t>ross</w:t>
      </w:r>
      <w:r w:rsidR="002F1058" w:rsidRPr="002F38D4">
        <w:t>-</w:t>
      </w:r>
      <w:r w:rsidR="008F660A" w:rsidRPr="002F38D4">
        <w:t>referenc</w:t>
      </w:r>
      <w:r w:rsidR="002F1058" w:rsidRPr="002F38D4">
        <w:t xml:space="preserve">ing </w:t>
      </w:r>
      <w:r w:rsidR="00F13B9E" w:rsidRPr="002F38D4">
        <w:t xml:space="preserve">from retrieved articles. Search terms used; blood lipids, </w:t>
      </w:r>
      <w:r w:rsidR="008A2B05" w:rsidRPr="002F38D4">
        <w:t>resistance training/exercises</w:t>
      </w:r>
      <w:r w:rsidR="00F13B9E" w:rsidRPr="002F38D4">
        <w:t xml:space="preserve">, </w:t>
      </w:r>
      <w:r w:rsidR="00ED5420" w:rsidRPr="002F38D4">
        <w:t>different age groups of</w:t>
      </w:r>
      <w:r w:rsidR="00F13B9E" w:rsidRPr="002F38D4">
        <w:t xml:space="preserve"> men</w:t>
      </w:r>
      <w:r w:rsidR="00ED5420" w:rsidRPr="002F38D4">
        <w:t xml:space="preserve"> and women</w:t>
      </w:r>
      <w:r w:rsidR="00A61F96" w:rsidRPr="002F38D4">
        <w:t>, and meta-analysis</w:t>
      </w:r>
      <w:r w:rsidR="00641CED" w:rsidRPr="002F38D4">
        <w:t xml:space="preserve">. </w:t>
      </w:r>
      <w:r w:rsidR="00965484">
        <w:t>The</w:t>
      </w:r>
      <w:r w:rsidR="00641CED" w:rsidRPr="002F38D4">
        <w:t xml:space="preserve"> </w:t>
      </w:r>
      <w:r w:rsidR="00F22566" w:rsidRPr="002F38D4">
        <w:t>1</w:t>
      </w:r>
      <w:r w:rsidR="004B2325">
        <w:t>2</w:t>
      </w:r>
      <w:r w:rsidR="00641CED" w:rsidRPr="002F38D4">
        <w:t xml:space="preserve"> studies included in this meta-analysis published between </w:t>
      </w:r>
      <w:r w:rsidR="008A2B05" w:rsidRPr="002F38D4">
        <w:t>2006</w:t>
      </w:r>
      <w:r w:rsidR="00641CED" w:rsidRPr="002F38D4">
        <w:t xml:space="preserve"> and </w:t>
      </w:r>
      <w:r w:rsidR="008A2B05" w:rsidRPr="002F38D4">
        <w:t>2022</w:t>
      </w:r>
      <w:r w:rsidR="00EB7ED3" w:rsidRPr="002F38D4">
        <w:t xml:space="preserve"> </w:t>
      </w:r>
      <w:r w:rsidR="00965484">
        <w:t xml:space="preserve">were </w:t>
      </w:r>
      <w:r w:rsidR="00641CED" w:rsidRPr="002F38D4">
        <w:t>located by computer searches.</w:t>
      </w:r>
      <w:r w:rsidR="00025828">
        <w:t xml:space="preserve"> </w:t>
      </w:r>
      <w:r w:rsidR="00025828" w:rsidRPr="00025828">
        <w:t xml:space="preserve">PRISMA (Preferred Reporting Items for Systematic Reviews and Meta-Analyses) </w:t>
      </w:r>
      <w:r w:rsidR="0065710E">
        <w:t>s</w:t>
      </w:r>
      <w:r w:rsidR="00025828" w:rsidRPr="00025828">
        <w:t xml:space="preserve">tatement standards were followed </w:t>
      </w:r>
      <w:r w:rsidR="00025828">
        <w:t>in this</w:t>
      </w:r>
      <w:r w:rsidR="00025828" w:rsidRPr="00025828">
        <w:t xml:space="preserve"> review and analysis</w:t>
      </w:r>
      <w:r w:rsidR="007F09CF">
        <w:t xml:space="preserve"> </w:t>
      </w:r>
      <w:r w:rsidR="007F09CF" w:rsidRPr="002F38D4">
        <w:fldChar w:fldCharType="begin" w:fldLock="1"/>
      </w:r>
      <w:r w:rsidR="005F7402">
        <w:instrText>ADDIN CSL_CITATION {"citationItems":[{"id":"ITEM-1","itemData":{"DOI":"10.1136/bmj.b2535","ISSN":"17561833","PMID":"19622551","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BMJ (Online)","id":"ITEM-1","issue":"7716","issued":{"date-parts":[["2009"]]},"page":"332-336","title":"Preferred reporting items for systematic reviews and meta-analyses: The PRISMA statement","type":"article-journal","volume":"339"},"uris":["http://www.mendeley.com/documents/?uuid=88f562c4-4ec3-46f3-af85-edbd4ecdab26"]}],"mendeley":{"formattedCitation":"(10)","plainTextFormattedCitation":"(10)","previouslyFormattedCitation":"(Moher &lt;i&gt;et al.&lt;/i&gt;, 2009)"},"properties":{"noteIndex":0},"schema":"https://github.com/citation-style-language/schema/raw/master/csl-citation.json"}</w:instrText>
      </w:r>
      <w:r w:rsidR="007F09CF" w:rsidRPr="002F38D4">
        <w:fldChar w:fldCharType="separate"/>
      </w:r>
      <w:r w:rsidR="005F7402" w:rsidRPr="005F7402">
        <w:rPr>
          <w:noProof/>
        </w:rPr>
        <w:t>(10)</w:t>
      </w:r>
      <w:r w:rsidR="007F09CF" w:rsidRPr="002F38D4">
        <w:fldChar w:fldCharType="end"/>
      </w:r>
      <w:r w:rsidR="00025828" w:rsidRPr="00025828">
        <w:t>.</w:t>
      </w:r>
    </w:p>
    <w:p w14:paraId="589FE7F9" w14:textId="77777777" w:rsidR="00BE5C38" w:rsidRDefault="00BE5C38" w:rsidP="008F660A">
      <w:pPr>
        <w:spacing w:line="360" w:lineRule="auto"/>
        <w:jc w:val="both"/>
      </w:pPr>
    </w:p>
    <w:p w14:paraId="71D4118A" w14:textId="4DF12C91" w:rsidR="00BE5C38" w:rsidRPr="002F38D4" w:rsidRDefault="00BE5C38" w:rsidP="00BE5C38">
      <w:pPr>
        <w:spacing w:line="360" w:lineRule="auto"/>
        <w:jc w:val="both"/>
        <w:rPr>
          <w:b/>
        </w:rPr>
      </w:pPr>
      <w:r w:rsidRPr="002F38D4">
        <w:rPr>
          <w:b/>
        </w:rPr>
        <w:t>2.</w:t>
      </w:r>
      <w:r>
        <w:rPr>
          <w:b/>
        </w:rPr>
        <w:t>2</w:t>
      </w:r>
      <w:r w:rsidRPr="002F38D4">
        <w:rPr>
          <w:b/>
        </w:rPr>
        <w:t xml:space="preserve"> </w:t>
      </w:r>
      <w:r>
        <w:rPr>
          <w:b/>
        </w:rPr>
        <w:t xml:space="preserve">Inclusion and Exclusion </w:t>
      </w:r>
      <w:r w:rsidR="00700026">
        <w:rPr>
          <w:b/>
        </w:rPr>
        <w:t>Criteria</w:t>
      </w:r>
    </w:p>
    <w:p w14:paraId="7F7CB457" w14:textId="3FF068DC" w:rsidR="00A337E1" w:rsidRDefault="00BE5C38" w:rsidP="00BE5C38">
      <w:pPr>
        <w:spacing w:line="360" w:lineRule="auto"/>
        <w:jc w:val="both"/>
        <w:rPr>
          <w:rFonts w:eastAsiaTheme="minorEastAsia"/>
        </w:rPr>
      </w:pPr>
      <w:r w:rsidRPr="002F38D4">
        <w:t xml:space="preserve">In this study, the criteria for inclusion were compound exercise training of individuals in plateau and measuring changes in blood lipid levels. </w:t>
      </w:r>
      <w:r w:rsidR="00120DB0" w:rsidRPr="00120DB0">
        <w:t xml:space="preserve">The following constitutes the conditions for participation in this study: </w:t>
      </w:r>
      <w:r w:rsidRPr="002F38D4">
        <w:t xml:space="preserve">1) compound exercise training of individuals in plateau, 2) nonexercised group, 3) randomized controlled trials, 4) different age groups of men and women, </w:t>
      </w:r>
      <w:r w:rsidRPr="002F38D4">
        <w:lastRenderedPageBreak/>
        <w:t xml:space="preserve">5) studies published in the English/any other language, 6) studies published between 2006 and 2022, 7) lipid variables: total cholesterol (TC), low-density lipoprotein cholesterol (LDL-C), high-density lipoprotein cholesterol (HDL-C), triglyceride (TG). </w:t>
      </w:r>
      <w:r w:rsidRPr="002F38D4">
        <w:rPr>
          <w:rFonts w:eastAsiaTheme="minorEastAsia"/>
        </w:rPr>
        <w:t>These are the factors that are often evaluated in clinical trials, therefore, we included these in our primary outcomes</w:t>
      </w:r>
      <w:r w:rsidRPr="000C276A">
        <w:rPr>
          <w:rFonts w:eastAsiaTheme="minorEastAsia"/>
        </w:rPr>
        <w:t>.</w:t>
      </w:r>
      <w:r w:rsidR="002E20E7" w:rsidRPr="000C276A">
        <w:rPr>
          <w:rFonts w:eastAsiaTheme="minorEastAsia"/>
        </w:rPr>
        <w:t xml:space="preserve"> </w:t>
      </w:r>
      <w:r w:rsidR="00530C8A" w:rsidRPr="00530C8A">
        <w:rPr>
          <w:rFonts w:eastAsiaTheme="minorEastAsia"/>
        </w:rPr>
        <w:t>The following criteria were used to</w:t>
      </w:r>
      <w:r w:rsidR="00530C8A">
        <w:rPr>
          <w:rFonts w:eastAsiaTheme="minorEastAsia"/>
        </w:rPr>
        <w:t xml:space="preserve"> exclude</w:t>
      </w:r>
      <w:r w:rsidR="00530C8A" w:rsidRPr="00530C8A">
        <w:rPr>
          <w:rFonts w:eastAsiaTheme="minorEastAsia"/>
        </w:rPr>
        <w:t xml:space="preserve"> studies: (1) the evaluation consisted exclusively of an endurance performance measure; (2) animal</w:t>
      </w:r>
      <w:r w:rsidR="00530C8A">
        <w:rPr>
          <w:rFonts w:eastAsiaTheme="minorEastAsia"/>
        </w:rPr>
        <w:t xml:space="preserve"> subjects</w:t>
      </w:r>
      <w:r w:rsidR="00530C8A" w:rsidRPr="00530C8A">
        <w:rPr>
          <w:rFonts w:eastAsiaTheme="minorEastAsia"/>
        </w:rPr>
        <w:t>; or (3) the intensity of the training did not satisfy either the "supramaximal" or "maximal" criterion.</w:t>
      </w:r>
    </w:p>
    <w:p w14:paraId="04F3A681" w14:textId="77777777" w:rsidR="00530C8A" w:rsidRDefault="00530C8A" w:rsidP="00BE5C38">
      <w:pPr>
        <w:spacing w:line="360" w:lineRule="auto"/>
        <w:jc w:val="both"/>
        <w:rPr>
          <w:rFonts w:eastAsiaTheme="minorEastAsia"/>
        </w:rPr>
      </w:pPr>
    </w:p>
    <w:p w14:paraId="7DD55D9F" w14:textId="1CDDBE89" w:rsidR="00C92E7E" w:rsidRPr="00C92E7E" w:rsidRDefault="00A337E1" w:rsidP="00C92E7E">
      <w:pPr>
        <w:spacing w:line="360" w:lineRule="auto"/>
        <w:jc w:val="both"/>
        <w:rPr>
          <w:rFonts w:eastAsiaTheme="minorEastAsia"/>
          <w:b/>
        </w:rPr>
      </w:pPr>
      <w:r w:rsidRPr="00C92E7E">
        <w:rPr>
          <w:rFonts w:eastAsiaTheme="minorEastAsia"/>
          <w:b/>
        </w:rPr>
        <w:t>2.</w:t>
      </w:r>
      <w:r w:rsidR="00C92E7E" w:rsidRPr="00C92E7E">
        <w:rPr>
          <w:rFonts w:eastAsiaTheme="minorEastAsia"/>
          <w:b/>
        </w:rPr>
        <w:t>3</w:t>
      </w:r>
      <w:r w:rsidRPr="00C92E7E">
        <w:rPr>
          <w:rFonts w:eastAsiaTheme="minorEastAsia"/>
          <w:b/>
        </w:rPr>
        <w:t xml:space="preserve"> </w:t>
      </w:r>
      <w:r w:rsidRPr="00C92E7E">
        <w:rPr>
          <w:b/>
        </w:rPr>
        <w:t>Study Selection</w:t>
      </w:r>
    </w:p>
    <w:p w14:paraId="1E08D3D9" w14:textId="7E74F6E8" w:rsidR="00C92E7E" w:rsidRPr="000C276A" w:rsidRDefault="00E43680" w:rsidP="00C92E7E">
      <w:pPr>
        <w:spacing w:line="360" w:lineRule="auto"/>
        <w:jc w:val="both"/>
      </w:pPr>
      <w:r w:rsidRPr="00E43680">
        <w:t>Following a search of internet-based databases and an evaluation of article reference lists, 1300 studies that were relevant to the topic were discovered</w:t>
      </w:r>
      <w:r>
        <w:t xml:space="preserve"> </w:t>
      </w:r>
      <w:r w:rsidR="00C92E7E" w:rsidRPr="000C276A">
        <w:t xml:space="preserve">(Figure 1). </w:t>
      </w:r>
      <w:r w:rsidR="0076499E">
        <w:t>An</w:t>
      </w:r>
      <w:r w:rsidR="0076499E" w:rsidRPr="0076499E">
        <w:t xml:space="preserve"> evaluation of the research's title or abstract, in addition to the lack of a comparison group in the experimental design, </w:t>
      </w:r>
      <w:r w:rsidR="00781BF3">
        <w:t>led to the</w:t>
      </w:r>
      <w:r w:rsidR="0076499E" w:rsidRPr="0076499E">
        <w:t xml:space="preserve"> removal of 107 separate pieces of research</w:t>
      </w:r>
      <w:r w:rsidR="005772FB">
        <w:t xml:space="preserve"> papers</w:t>
      </w:r>
      <w:r w:rsidR="0076499E" w:rsidRPr="0076499E">
        <w:t xml:space="preserve">. </w:t>
      </w:r>
      <w:r w:rsidR="000C276A" w:rsidRPr="000C276A">
        <w:t>11</w:t>
      </w:r>
      <w:r w:rsidR="00C92E7E" w:rsidRPr="000C276A">
        <w:t xml:space="preserve"> of the 28 full-text publications that were reviewed were used in the meta-analysis.</w:t>
      </w:r>
    </w:p>
    <w:p w14:paraId="2B83EF8A" w14:textId="77777777" w:rsidR="00C92E7E" w:rsidRPr="00C92E7E" w:rsidRDefault="00C92E7E" w:rsidP="00C92E7E">
      <w:pPr>
        <w:spacing w:line="360" w:lineRule="auto"/>
        <w:jc w:val="both"/>
      </w:pPr>
    </w:p>
    <w:p w14:paraId="2324D3E2" w14:textId="06EBD852" w:rsidR="00E477B0" w:rsidRPr="002F38D4" w:rsidRDefault="00ED2EFB" w:rsidP="00E477B0">
      <w:pPr>
        <w:spacing w:line="360" w:lineRule="auto"/>
        <w:jc w:val="both"/>
        <w:rPr>
          <w:b/>
        </w:rPr>
      </w:pPr>
      <w:r w:rsidRPr="002F38D4">
        <w:rPr>
          <w:b/>
        </w:rPr>
        <w:t>2.</w:t>
      </w:r>
      <w:r w:rsidR="00C92E7E">
        <w:rPr>
          <w:b/>
        </w:rPr>
        <w:t>4</w:t>
      </w:r>
      <w:r w:rsidRPr="002F38D4">
        <w:rPr>
          <w:b/>
        </w:rPr>
        <w:t xml:space="preserve"> </w:t>
      </w:r>
      <w:r w:rsidR="00E477B0" w:rsidRPr="002F38D4">
        <w:rPr>
          <w:b/>
        </w:rPr>
        <w:t>Variables coded</w:t>
      </w:r>
    </w:p>
    <w:p w14:paraId="65BE6F76" w14:textId="69603C9D" w:rsidR="00BF4462" w:rsidRPr="000C276A" w:rsidRDefault="00F700E6" w:rsidP="008F660A">
      <w:pPr>
        <w:spacing w:line="360" w:lineRule="auto"/>
        <w:jc w:val="both"/>
      </w:pPr>
      <w:r w:rsidRPr="000C276A">
        <w:t xml:space="preserve">Specific characteristics from multiple studies were recorded. </w:t>
      </w:r>
      <w:r w:rsidR="00BE6664" w:rsidRPr="00BE6664">
        <w:t>The following are some of the most important categories of variables that were coded:</w:t>
      </w:r>
      <w:r w:rsidR="00BE6664">
        <w:t xml:space="preserve"> </w:t>
      </w:r>
      <w:r w:rsidR="00E477B0" w:rsidRPr="000C276A">
        <w:t xml:space="preserve">1) study characteristics, 2) subject characteristics, 3) </w:t>
      </w:r>
      <w:r w:rsidR="007B6DFC" w:rsidRPr="007B6DFC">
        <w:t xml:space="preserve">features of lipid assessments, including early, intermediate, and final </w:t>
      </w:r>
      <w:r w:rsidR="00F663C6">
        <w:t>values</w:t>
      </w:r>
      <w:r w:rsidR="007B6DFC" w:rsidRPr="007B6DFC">
        <w:t xml:space="preserve"> of lipids and lipoproteins</w:t>
      </w:r>
      <w:r w:rsidR="00E477B0" w:rsidRPr="000C276A">
        <w:t xml:space="preserve">, 4) </w:t>
      </w:r>
      <w:r w:rsidR="00C12331" w:rsidRPr="00C12331">
        <w:t>components of the training program, including the length of the workouts</w:t>
      </w:r>
      <w:r w:rsidR="00E477B0" w:rsidRPr="000C276A">
        <w:t>, 5) primary and secondary outcomes.</w:t>
      </w:r>
      <w:r w:rsidRPr="000C276A">
        <w:t xml:space="preserve"> </w:t>
      </w:r>
      <w:r w:rsidR="00B2481E" w:rsidRPr="000C276A">
        <w:t>This</w:t>
      </w:r>
      <w:r w:rsidR="00E76099" w:rsidRPr="000C276A">
        <w:t xml:space="preserve"> enables</w:t>
      </w:r>
      <w:r w:rsidR="00B2481E" w:rsidRPr="000C276A">
        <w:t xml:space="preserve"> the statistical description of </w:t>
      </w:r>
      <w:r w:rsidR="00E76099" w:rsidRPr="000C276A">
        <w:t>potential interactions between study parameters and distinct findings.</w:t>
      </w:r>
    </w:p>
    <w:p w14:paraId="10EE5C0E" w14:textId="00A43295" w:rsidR="007A1589" w:rsidRPr="001135BE" w:rsidRDefault="007A1589" w:rsidP="001135BE">
      <w:pPr>
        <w:spacing w:line="360" w:lineRule="auto"/>
        <w:jc w:val="both"/>
      </w:pPr>
    </w:p>
    <w:p w14:paraId="68B856F8" w14:textId="67348F63" w:rsidR="001135BE" w:rsidRPr="00184F1B" w:rsidRDefault="001135BE" w:rsidP="001135BE">
      <w:pPr>
        <w:spacing w:line="360" w:lineRule="auto"/>
        <w:jc w:val="both"/>
        <w:rPr>
          <w:b/>
        </w:rPr>
      </w:pPr>
      <w:r w:rsidRPr="00184F1B">
        <w:rPr>
          <w:b/>
        </w:rPr>
        <w:t xml:space="preserve">2.5 Data Collection </w:t>
      </w:r>
    </w:p>
    <w:p w14:paraId="36353F05" w14:textId="2F86C750" w:rsidR="001135BE" w:rsidRDefault="001135BE" w:rsidP="008F660A">
      <w:pPr>
        <w:spacing w:line="360" w:lineRule="auto"/>
        <w:jc w:val="both"/>
      </w:pPr>
      <w:r w:rsidRPr="001135BE">
        <w:t xml:space="preserve"> </w:t>
      </w:r>
      <w:r w:rsidR="005F45BC" w:rsidRPr="005F45BC">
        <w:t xml:space="preserve">During a period of time ranging from </w:t>
      </w:r>
      <w:r w:rsidR="005F45BC">
        <w:t xml:space="preserve">6 – 9 </w:t>
      </w:r>
      <w:r w:rsidR="005F45BC" w:rsidRPr="005F45BC">
        <w:t>months, data</w:t>
      </w:r>
      <w:r w:rsidR="005F45BC">
        <w:t xml:space="preserve"> were collected</w:t>
      </w:r>
      <w:r w:rsidR="005F45BC" w:rsidRPr="005F45BC">
        <w:t xml:space="preserve"> in the form of pre- and post-training intervention means, standard deviations (SDs), and sample sizes for a variety of compound exercises and control conditions. </w:t>
      </w:r>
      <w:r w:rsidR="000C276A" w:rsidRPr="003D0F01">
        <w:t>Analyzed v</w:t>
      </w:r>
      <w:r w:rsidRPr="003D0F01">
        <w:t>ariables</w:t>
      </w:r>
      <w:r w:rsidR="000C276A" w:rsidRPr="003D0F01">
        <w:t xml:space="preserve"> or outcomes</w:t>
      </w:r>
      <w:r w:rsidRPr="003D0F01">
        <w:t xml:space="preserve"> included</w:t>
      </w:r>
      <w:r w:rsidR="00DC268D" w:rsidRPr="003D0F01">
        <w:t xml:space="preserve"> TC, HDL-C, LDL-C, and TG </w:t>
      </w:r>
      <w:r w:rsidRPr="003D0F01">
        <w:t>reported in m</w:t>
      </w:r>
      <w:r w:rsidR="00DC268D" w:rsidRPr="003D0F01">
        <w:t>g/</w:t>
      </w:r>
      <w:proofErr w:type="spellStart"/>
      <w:r w:rsidR="00DC268D" w:rsidRPr="003D0F01">
        <w:t>dL</w:t>
      </w:r>
      <w:proofErr w:type="spellEnd"/>
      <w:r w:rsidR="000C276A" w:rsidRPr="003D0F01">
        <w:t>.</w:t>
      </w:r>
      <w:r w:rsidR="000C276A" w:rsidRPr="00684940">
        <w:t xml:space="preserve"> </w:t>
      </w:r>
      <w:r w:rsidR="00A85964" w:rsidRPr="00A85964">
        <w:t xml:space="preserve">Only the final values for compound workouts were compared to the baseline in trials that reported intermediate and post-intervention values. </w:t>
      </w:r>
    </w:p>
    <w:p w14:paraId="739BA35A" w14:textId="77777777" w:rsidR="00AB7026" w:rsidRPr="009136F0" w:rsidRDefault="00AB7026" w:rsidP="009136F0">
      <w:pPr>
        <w:spacing w:line="360" w:lineRule="auto"/>
        <w:jc w:val="both"/>
      </w:pPr>
    </w:p>
    <w:p w14:paraId="21F64350" w14:textId="2B7E2CD6" w:rsidR="00404729" w:rsidRPr="00184F1B" w:rsidRDefault="00ED2EFB" w:rsidP="008F660A">
      <w:pPr>
        <w:spacing w:line="360" w:lineRule="auto"/>
        <w:jc w:val="both"/>
        <w:rPr>
          <w:b/>
        </w:rPr>
      </w:pPr>
      <w:r w:rsidRPr="00184F1B">
        <w:rPr>
          <w:b/>
        </w:rPr>
        <w:t>2.</w:t>
      </w:r>
      <w:r w:rsidR="00A348A4" w:rsidRPr="00184F1B">
        <w:rPr>
          <w:b/>
        </w:rPr>
        <w:t>6</w:t>
      </w:r>
      <w:r w:rsidRPr="00184F1B">
        <w:rPr>
          <w:b/>
        </w:rPr>
        <w:t xml:space="preserve"> </w:t>
      </w:r>
      <w:r w:rsidR="00BF4462" w:rsidRPr="00184F1B">
        <w:rPr>
          <w:b/>
        </w:rPr>
        <w:t>Quality Assessment</w:t>
      </w:r>
      <w:r w:rsidR="00191222" w:rsidRPr="00184F1B">
        <w:rPr>
          <w:b/>
        </w:rPr>
        <w:t xml:space="preserve"> and </w:t>
      </w:r>
      <w:r w:rsidR="0072466E" w:rsidRPr="00184F1B">
        <w:rPr>
          <w:b/>
        </w:rPr>
        <w:t xml:space="preserve">Publication </w:t>
      </w:r>
      <w:r w:rsidR="00A348A4" w:rsidRPr="00184F1B">
        <w:rPr>
          <w:b/>
        </w:rPr>
        <w:t>B</w:t>
      </w:r>
      <w:r w:rsidR="0072466E" w:rsidRPr="00184F1B">
        <w:rPr>
          <w:b/>
        </w:rPr>
        <w:t>ias</w:t>
      </w:r>
    </w:p>
    <w:p w14:paraId="2E797EF1" w14:textId="269368B1" w:rsidR="00C64237" w:rsidRDefault="009F6304" w:rsidP="006E11CD">
      <w:pPr>
        <w:pStyle w:val="NormalWeb"/>
        <w:spacing w:line="360" w:lineRule="auto"/>
        <w:jc w:val="both"/>
      </w:pPr>
      <w:r w:rsidRPr="002F38D4">
        <w:t>Cochrane risk of bias tool</w:t>
      </w:r>
      <w:r w:rsidR="00A701D4" w:rsidRPr="002F38D4">
        <w:t xml:space="preserve"> (RoB2 assessment for individual randomized controlled trials)</w:t>
      </w:r>
      <w:r w:rsidRPr="002F38D4">
        <w:t xml:space="preserve"> was used to assess the </w:t>
      </w:r>
      <w:r w:rsidR="00457141" w:rsidRPr="002F38D4">
        <w:t xml:space="preserve">risk of bias and </w:t>
      </w:r>
      <w:r w:rsidRPr="002F38D4">
        <w:t xml:space="preserve">quality of each </w:t>
      </w:r>
      <w:r w:rsidR="00457141" w:rsidRPr="002F38D4">
        <w:t>selected research</w:t>
      </w:r>
      <w:r w:rsidRPr="002F38D4">
        <w:t xml:space="preserve">. </w:t>
      </w:r>
      <w:r w:rsidR="00457141" w:rsidRPr="002F38D4">
        <w:t xml:space="preserve">The domains used in the </w:t>
      </w:r>
      <w:r w:rsidR="00457141" w:rsidRPr="002F38D4">
        <w:lastRenderedPageBreak/>
        <w:t>present study belong to r</w:t>
      </w:r>
      <w:r w:rsidRPr="002F38D4">
        <w:t>andom sequencing</w:t>
      </w:r>
      <w:r w:rsidR="00457141" w:rsidRPr="002F38D4">
        <w:t xml:space="preserve"> (selection bias)</w:t>
      </w:r>
      <w:r w:rsidRPr="002F38D4">
        <w:t>, blinding</w:t>
      </w:r>
      <w:r w:rsidR="00E41DA5" w:rsidRPr="002F38D4">
        <w:t xml:space="preserve"> to group assignment</w:t>
      </w:r>
      <w:r w:rsidRPr="002F38D4">
        <w:t xml:space="preserve">, </w:t>
      </w:r>
      <w:r w:rsidR="00633CC6" w:rsidRPr="00633CC6">
        <w:t>identification of data that is absent from the results</w:t>
      </w:r>
      <w:r w:rsidRPr="002F38D4">
        <w:t xml:space="preserve">, selective </w:t>
      </w:r>
      <w:r w:rsidR="00E41DA5" w:rsidRPr="002F38D4">
        <w:t>outcome</w:t>
      </w:r>
      <w:r w:rsidRPr="002F38D4">
        <w:t xml:space="preserve"> reporting, </w:t>
      </w:r>
      <w:r w:rsidR="00457141" w:rsidRPr="002F38D4">
        <w:t>complete</w:t>
      </w:r>
      <w:r w:rsidR="00E41DA5" w:rsidRPr="002F38D4">
        <w:t xml:space="preserve"> and incomplete</w:t>
      </w:r>
      <w:r w:rsidR="00457141" w:rsidRPr="002F38D4">
        <w:t xml:space="preserve"> outcome data, </w:t>
      </w:r>
      <w:r w:rsidR="00E41DA5" w:rsidRPr="002F38D4">
        <w:t xml:space="preserve">loss to follow-up, </w:t>
      </w:r>
      <w:r w:rsidRPr="002F38D4">
        <w:t xml:space="preserve">and other potential causes of bias. </w:t>
      </w:r>
      <w:r w:rsidR="008E0143" w:rsidRPr="008E0143">
        <w:t xml:space="preserve">The Cochrane guideline manual states that </w:t>
      </w:r>
      <w:r w:rsidR="000F1CFA" w:rsidRPr="000F1CFA">
        <w:t>the ratings of "yes," "no," and "unclear" correspond, respectively, to the low, high, and unknown risk of bias. "Yes" scores indicate a low risk of bias, whereas "no" values indicate a high risk of bias</w:t>
      </w:r>
      <w:r w:rsidR="00044380" w:rsidRPr="002F38D4">
        <w:t xml:space="preserve"> </w:t>
      </w:r>
      <w:r w:rsidR="0030157A" w:rsidRPr="002F38D4">
        <w:fldChar w:fldCharType="begin" w:fldLock="1"/>
      </w:r>
      <w:r w:rsidR="005F7402">
        <w:instrText>ADDIN CSL_CITATION {"citationItems":[{"id":"ITEM-1","itemData":{"DOI":"10.1136/bmj.d5928","ISSN":"09598146","PMID":"22008217","author":[{"dropping-particle":"","family":"Higgins","given":"Julian P.T.","non-dropping-particle":"","parse-names":false,"suffix":""},{"dropping-particle":"","family":"Altman","given":"Douglas G.","non-dropping-particle":"","parse-names":false,"suffix":""},{"dropping-particle":"","family":"Gøtzsche","given":"Peter C.","non-dropping-particle":"","parse-names":false,"suffix":""},{"dropping-particle":"","family":"Jüni","given":"Peter","non-dropping-particle":"","parse-names":false,"suffix":""},{"dropping-particle":"","family":"Moher","given":"David","non-dropping-particle":"","parse-names":false,"suffix":""},{"dropping-particle":"","family":"Oxman","given":"Andrew D.","non-dropping-particle":"","parse-names":false,"suffix":""},{"dropping-particle":"","family":"Savović","given":"Jelena","non-dropping-particle":"","parse-names":false,"suffix":""},{"dropping-particle":"","family":"Schulz","given":"Kenneth F.","non-dropping-particle":"","parse-names":false,"suffix":""},{"dropping-particle":"","family":"Weeks","given":"Laura","non-dropping-particle":"","parse-names":false,"suffix":""},{"dropping-particle":"","family":"Sterne","given":"Jonathan A.C.","non-dropping-particle":"","parse-names":false,"suffix":""}],"container-title":"BMJ (Online)","id":"ITEM-1","issue":"7829","issued":{"date-parts":[["2011"]]},"page":"1-9","title":"The Cochrane Collaboration's tool for assessing risk of bias in randomised trials","type":"article-journal","volume":"343"},"uris":["http://www.mendeley.com/documents/?uuid=afb0add9-a6f2-41a8-9e69-f7850cea7f4c"]}],"mendeley":{"formattedCitation":"(11)","plainTextFormattedCitation":"(11)","previouslyFormattedCitation":"(Higgins &lt;i&gt;et al.&lt;/i&gt;, 2011)"},"properties":{"noteIndex":0},"schema":"https://github.com/citation-style-language/schema/raw/master/csl-citation.json"}</w:instrText>
      </w:r>
      <w:r w:rsidR="0030157A" w:rsidRPr="002F38D4">
        <w:fldChar w:fldCharType="separate"/>
      </w:r>
      <w:r w:rsidR="005F7402" w:rsidRPr="005F7402">
        <w:rPr>
          <w:noProof/>
        </w:rPr>
        <w:t>(11)</w:t>
      </w:r>
      <w:r w:rsidR="0030157A" w:rsidRPr="002F38D4">
        <w:fldChar w:fldCharType="end"/>
      </w:r>
      <w:r w:rsidR="00555B6B" w:rsidRPr="002F38D4">
        <w:t>.</w:t>
      </w:r>
      <w:r w:rsidR="00C916C3" w:rsidRPr="002F38D4">
        <w:t xml:space="preserve"> </w:t>
      </w:r>
      <w:r w:rsidR="00465E1F" w:rsidRPr="00465E1F">
        <w:t xml:space="preserve">As a result, each domain is ranked according to whether or not it poses a high, low, or uncertain risk of bias. </w:t>
      </w:r>
      <w:r w:rsidR="00C916C3" w:rsidRPr="002F38D4">
        <w:t xml:space="preserve">For this study, the risk of bias was limited to the primary outcomes (TC, HDL-C, LDL-C, and TG). </w:t>
      </w:r>
      <w:r w:rsidR="00C64237" w:rsidRPr="00C64237">
        <w:t xml:space="preserve">The extent to which individuals </w:t>
      </w:r>
      <w:r w:rsidR="00C64237">
        <w:t>had already p</w:t>
      </w:r>
      <w:r w:rsidR="00C64237" w:rsidRPr="00C64237">
        <w:t>re-enroll</w:t>
      </w:r>
      <w:r w:rsidR="00C64237">
        <w:t>ed in</w:t>
      </w:r>
      <w:r w:rsidR="00C64237" w:rsidRPr="00C64237">
        <w:t xml:space="preserve"> physical activity was also analyzed </w:t>
      </w:r>
      <w:r w:rsidR="00C64237">
        <w:t xml:space="preserve">to determine the potential risk </w:t>
      </w:r>
      <w:r w:rsidR="00C64237" w:rsidRPr="00C64237">
        <w:t>for bias.</w:t>
      </w:r>
    </w:p>
    <w:p w14:paraId="2DF689A4" w14:textId="77777777" w:rsidR="00B443E7" w:rsidRDefault="00ED2EFB" w:rsidP="00BF6B8C">
      <w:pPr>
        <w:spacing w:before="100" w:beforeAutospacing="1" w:after="100" w:afterAutospacing="1" w:line="360" w:lineRule="auto"/>
        <w:jc w:val="both"/>
        <w:rPr>
          <w:b/>
        </w:rPr>
      </w:pPr>
      <w:r w:rsidRPr="002F38D4">
        <w:rPr>
          <w:b/>
        </w:rPr>
        <w:t>2.</w:t>
      </w:r>
      <w:r w:rsidR="00A46F1C">
        <w:rPr>
          <w:b/>
        </w:rPr>
        <w:t>7</w:t>
      </w:r>
      <w:r w:rsidRPr="002F38D4">
        <w:rPr>
          <w:b/>
        </w:rPr>
        <w:t xml:space="preserve"> </w:t>
      </w:r>
      <w:r w:rsidR="00191222" w:rsidRPr="002F38D4">
        <w:rPr>
          <w:b/>
        </w:rPr>
        <w:t>Subgroup analysis</w:t>
      </w:r>
    </w:p>
    <w:p w14:paraId="74866BE6" w14:textId="534F025B" w:rsidR="003F4F24" w:rsidRPr="00B443E7" w:rsidRDefault="006F631C" w:rsidP="00BF6B8C">
      <w:pPr>
        <w:spacing w:before="100" w:beforeAutospacing="1" w:after="100" w:afterAutospacing="1" w:line="360" w:lineRule="auto"/>
        <w:jc w:val="both"/>
        <w:rPr>
          <w:b/>
        </w:rPr>
      </w:pPr>
      <w:r w:rsidRPr="006F631C">
        <w:t xml:space="preserve">Considering that not all of these studies appeared to include people who smoked cigarettes, drank alcohol, or took </w:t>
      </w:r>
      <w:r w:rsidR="00250AB6">
        <w:t>medication</w:t>
      </w:r>
      <w:r w:rsidRPr="006F631C">
        <w:t xml:space="preserve"> that </w:t>
      </w:r>
      <w:r w:rsidR="00250AB6" w:rsidRPr="006F631C">
        <w:t>might</w:t>
      </w:r>
      <w:r w:rsidRPr="006F631C">
        <w:t xml:space="preserve"> influence lipid and/or lipoprotein metabolism, we did not perform any type of subgroup </w:t>
      </w:r>
      <w:r w:rsidR="00C17039">
        <w:t>assessment</w:t>
      </w:r>
      <w:r w:rsidRPr="006F631C">
        <w:t xml:space="preserve"> for these factors</w:t>
      </w:r>
      <w:r w:rsidR="00250AB6">
        <w:t>.</w:t>
      </w:r>
      <w:r w:rsidR="003F4F24" w:rsidRPr="002F38D4">
        <w:t xml:space="preserve"> </w:t>
      </w:r>
      <w:r w:rsidR="00507B44">
        <w:t>Additionally</w:t>
      </w:r>
      <w:r w:rsidR="00507B44" w:rsidRPr="00507B44">
        <w:t>, we didn't carry out any diet subgroup comparisons</w:t>
      </w:r>
      <w:r w:rsidR="00507B44">
        <w:t>,</w:t>
      </w:r>
      <w:r w:rsidR="00507B44" w:rsidRPr="00507B44">
        <w:t xml:space="preserve"> </w:t>
      </w:r>
      <w:r w:rsidR="003F4F24" w:rsidRPr="002F38D4">
        <w:t>because</w:t>
      </w:r>
      <w:r w:rsidR="00291D85" w:rsidRPr="002F38D4">
        <w:t xml:space="preserve"> in most studies subjects were instructed not to change their diets during the experiment, or strictly followed a dietary plan instructed by a registered dietician </w:t>
      </w:r>
      <w:r w:rsidR="00620E77" w:rsidRPr="002F38D4">
        <w:fldChar w:fldCharType="begin" w:fldLock="1"/>
      </w:r>
      <w:r w:rsidR="005F7402">
        <w:instrText>ADDIN CSL_CITATION {"citationItems":[{"id":"ITEM-1","itemData":{"DOI":"10.1016/j.metabol.2006.10.019","ISSN":"00260495","PMID":"17378998","abstract":"Endurance exercise training improves plasma lipoprotein and lipid profiles and reduces cardiovascular disease risk. However, the effect of endurance exercise training, independent of diet and body fat phenotypes, on plasma lipoprotein subfraction particle concentration, size, and composition as measured by nuclear magnetic resonance (NMR) spectroscopy is not known. We hypothesized that 24 weeks of endurance exercise training would independently improve plasma lipoprotein and lipid profiles as assessed by both conventional and novel NMR measurement techniques. One hundred sedentary, healthy 50- to 75-year-olds following a standardized diet were studied before and after 24 weeks of aerobic exercise training. Lipoprotein and lipid analyses, using both conventional and NMR measures, were performed at baseline and after 24 weeks of exercise training. Relative and absolute maximum oxygen consumption increased 15% with exercise training. Most lipoprotein and lipid measures improved with 24 weeks of endurance exercise training, and these changes were consistently independent of baseline body fat and body fat changes with training. For example, with exercise training, total cholesterol, triglycerides, and low-density lipoprotein cholesterol (LDL-C) decreased significantly (2.1 ± 1.8 mg/dL, P = .001; -17 ± 3.5 mg/dL, P &lt; .0001; and -0.7 ± 1.7 mg/dL, P &lt; .0001, respectively), and high-density lipoprotein cholesterol subfractions (HDL3-C and HDL2-C) increased significantly (1.9 ± 0.5 mg/dL, P = .01, and 1.2 ± 0.3 mg/dL, P = .02, respectively). Particle concentrations decreased significantly for large and small very low-density lipoprotein particles (-0.7 ± 0.4 nmol/L, P &lt; .0001, and -1.1 ± 1.7 nmol/L, P &lt; .0001, respectively), total, medium, and very small LDL particles (-100 ± 26 nmol/L, P = .01; -26 ± 7.0 nmol/L, P = .004; and -103 ± 27 nmol/L, P = .02, respectively), and small HDL particles (-0.03 ± 0.4 μmol/L, P = .007). Mean very low-density lipoprotein particle size also decreased significantly (-1.7 ± 0.9 nm, P &lt; .0001) and mean HDL particle size increased significantly with exercise training (0.1 ± 0.0 nm, P = .04). These results show that 24 weeks of endurance exercise training induced favorable changes in plasma lipoprotein and lipid profiles independent of diet and baseline or change in body fat. © 2007 Elsevier Inc. All rights reserved.","author":[{"dropping-particle":"","family":"Halverstadt","given":"Amy","non-dropping-particle":"","parse-names":false,"suffix":""},{"dropping-particle":"","family":"Phares","given":"Dana A.","non-dropping-particle":"","parse-names":false,"suffix":""},{"dropping-particle":"","family":"Wilund","given":"Kenneth R.","non-dropping-particle":"","parse-names":false,"suffix":""},{"dropping-particle":"","family":"Goldberg","given":"Andrew P.","non-dropping-particle":"","parse-names":false,"suffix":""},{"dropping-particle":"","family":"Hagberg","given":"James M.","non-dropping-particle":"","parse-names":false,"suffix":""}],"container-title":"Metabolism: Clinical and Experimental","id":"ITEM-1","issue":"4","issued":{"date-parts":[["2007"]]},"page":"444-450","title":"Endurance exercise training raises high-density lipoprotein cholesterol and lowers small low-density lipoprotein and very low-density lipoprotein independent of body fat phenotypes in older men and women","type":"article-journal","volume":"56"},"uris":["http://www.mendeley.com/documents/?uuid=eaafe8b4-26fb-4bdb-a84b-ad237da7f3da"]},{"id":"ITEM-2","itemData":{"ISSN":"1678-4170","PMID":"20084314","abstract":"BACKGROUND Resisted and aerobic exercises are recommended to reduce weight and improve health, but which exercise modality offers the best results is still unclear. OBJECTIVE The aims of this study were to compare circuit weight training (CWT) with jogging (JOGG) on multiple cardiovascular disease (CVD), metabolic risk factors and fitness of overweight and obese women (body composition, lipid profile, uric acid, glucose, metabolic equivalent (MET), heart rate, blood pressure, flexibility, resting energy expenditure (REE) and nitrogen balance (NB)). METHODS Fifty women were randomly divided in two groups, but only 26 finished it: CWT (n=14; 36+/-12 years old; body mass index, BMI=32+/-7 kg/m(2)) and JOGG (n=12; 37+/-9; BMI=29+/-2). The first month of training consisted of 60 min x 03 days/week and the second month of training consisted of 04 days/week for both protocols and a dietary reeducation. RESULTS Both groups reduced total body mass, fat body mass, BMI, plasma uric acid and increase in MET (p&lt;0.05); there was no change in lean body mass, REE and resting heart rate. CWT reduced total cholesterol, plasma triglycerides, NB and increased flexibility; JOGG reduced waist/hip ratio, glucose, systolic blood pressure, high-density lipoprotein cholesterol, and increased the total cholesterol/high-density lipoprotein cholesterol ratio (p&lt;0.05). CONCLUSION Both protocols improved CVD and metabolic risk factors. The CWT presented favorable changes regarding lipid profile and flexibility; JOGG on glucose, waist/hip ratio and blood pressure. These results suggest that resisted exercise combined with aerobics should be considered for obese people. Nevertheless, regarding some basal differences between the groups , it was not possible to conclude that changes were due to exercise type or intra-group variability.","author":[{"dropping-particle":"","family":"Fett","given":"Carlos Alexandre","non-dropping-particle":"","parse-names":false,"suffix":""},{"dropping-particle":"","family":"Fett","given":"Waléria Christiane Rezende","non-dropping-particle":"","parse-names":false,"suffix":""},{"dropping-particle":"","family":"Marchini","given":"Julio Sérgio","non-dropping-particle":"","parse-names":false,"suffix":""}],"container-title":"Arquivos brasileiros de cardiologia","id":"ITEM-2","issue":"5","issued":{"date-parts":[["2009"]]},"page":"519-25","title":"Circuit weight training vs jogging in metabolic risk factors of overweight/obese women.","type":"article-journal","volume":"93"},"uris":["http://www.mendeley.com/documents/?uuid=350c831e-32a3-4745-ab65-526be1153edb"]}],"mendeley":{"formattedCitation":"(12,13)","plainTextFormattedCitation":"(12,13)","previouslyFormattedCitation":"(Halverstadt &lt;i&gt;et al.&lt;/i&gt;, 2007; Fett, Fett and Marchini, 2009)"},"properties":{"noteIndex":0},"schema":"https://github.com/citation-style-language/schema/raw/master/csl-citation.json"}</w:instrText>
      </w:r>
      <w:r w:rsidR="00620E77" w:rsidRPr="002F38D4">
        <w:fldChar w:fldCharType="separate"/>
      </w:r>
      <w:r w:rsidR="005F7402" w:rsidRPr="005F7402">
        <w:rPr>
          <w:noProof/>
        </w:rPr>
        <w:t>(12,13)</w:t>
      </w:r>
      <w:r w:rsidR="00620E77" w:rsidRPr="002F38D4">
        <w:fldChar w:fldCharType="end"/>
      </w:r>
      <w:r w:rsidR="00291D85" w:rsidRPr="002F38D4">
        <w:t>.</w:t>
      </w:r>
      <w:r w:rsidR="003F4F24" w:rsidRPr="002F38D4">
        <w:t xml:space="preserve"> </w:t>
      </w:r>
      <w:r w:rsidR="009A6622" w:rsidRPr="009A6622">
        <w:t>In addition, we did not perform a subgroup analysis based on whether or not the participants were physically active prior to participating in the research because only one study indicated that some, but not all, of the individuals were physically active prior to participating in the study</w:t>
      </w:r>
      <w:r w:rsidR="003F4F24" w:rsidRPr="00BF6B8C">
        <w:t xml:space="preserve"> </w:t>
      </w:r>
      <w:r w:rsidR="00620E77" w:rsidRPr="00BF6B8C">
        <w:fldChar w:fldCharType="begin" w:fldLock="1"/>
      </w:r>
      <w:r w:rsidR="005F7402">
        <w:instrText>ADDIN CSL_CITATION {"citationItems":[{"id":"ITEM-1","itemData":{"DOI":"10.3390/jcm11175146","ISSN":"20770383","abstract":"Background: Blood lipid profiles consist of total cholesterol (TC) and its fractions, high-density lipoprotein cholesterol (HDL), low-density lipoprotein cholesterol (LDL), non-high-density lipoprotein cholesterol (non-HDL), and triglycerides (TG). For several decades, studies have examined the effects of various factors on lipid status and its association with the risk of developing arteriosclerosis and cardiovascular disease. The beneficial effects of increased physical activity on cardiovascular health have been demonstrated by appropriate modulation of lipid profiles. For individuals with low physical activity, the literature recommends engaging in various forms of training that can improve physical fitness and resting lipid status. The aim of the study was to examine whether a specific original training program improves lipid profiles to the levels recommended for the male population. Methods: The study involved two equal (n = 15) groups of men (experimental and control groups, aged 35–40 years). The experimental group performed 60-min training sessions for 8 weeks (3 times a week) including a set of strength and endurance exercises. Before and after the training program, blood was drawn from both groups for serum determination of TC, HDL, LDL non-HDL, and TG, and a battery of four field physical performance tests was administered. Results: Statistically significant decreases (TC by 19.3%, TG by 23.7%, LDL by 15%), a non-significant decrease (10% for non-HDL), and no change for HDL were found in the experimental group. Control group showed a statistically significant decrease, by 7.4% for TC. The results confirm the effectiveness of the proposed training in improving health indices. Conclusions: The 8-week training program met the health-related fitness paradigm recommended for physical activity in men aged 35–40 years. After the completion of the program, all the participants expressed their satisfaction from participating in a health-promoting experiment.","author":[{"dropping-particle":"","family":"Ambroży","given":"Tadeusz","non-dropping-particle":"","parse-names":false,"suffix":""},{"dropping-particle":"","family":"Rydzik","given":"Łukasz","non-dropping-particle":"","parse-names":false,"suffix":""},{"dropping-particle":"","family":"Obmiński","given":"Zbigniew","non-dropping-particle":"","parse-names":false,"suffix":""},{"dropping-particle":"","family":"Spieszny","given":"Michał","non-dropping-particle":"","parse-names":false,"suffix":""},{"dropping-particle":"","family":"Szczepanik","given":"Antoni","non-dropping-particle":"","parse-names":false,"suffix":""},{"dropping-particle":"","family":"Ambroży","given":"Dorota","non-dropping-particle":"","parse-names":false,"suffix":""},{"dropping-particle":"","family":"Basiaga-Pasternak","given":"Joanna","non-dropping-particle":"","parse-names":false,"suffix":""},{"dropping-particle":"","family":"Spieszny","given":"Jakub","non-dropping-particle":"","parse-names":false,"suffix":""},{"dropping-particle":"","family":"Niewczas","given":"Marta","non-dropping-particle":"","parse-names":false,"suffix":""},{"dropping-particle":"","family":"Jaszczur-Nowicki","given":"Jarosław","non-dropping-particle":"","parse-names":false,"suffix":""}],"container-title":"Journal of Clinical Medicine","id":"ITEM-1","issue":"17","issued":{"date-parts":[["2022"]]},"title":"Effect of High-Intensity Strength and Endurance Training in the Form of Small Circuits on Changes in Lipid Levels in Men Aged 35–40 Years","type":"article-journal","volume":"11"},"uris":["http://www.mendeley.com/documents/?uuid=c0aa3f2a-36e8-42ff-b965-59ab00aec17f"]}],"mendeley":{"formattedCitation":"(14)","plainTextFormattedCitation":"(14)","previouslyFormattedCitation":"(Ambroży &lt;i&gt;et al.&lt;/i&gt;, 2022)"},"properties":{"noteIndex":0},"schema":"https://github.com/citation-style-language/schema/raw/master/csl-citation.json"}</w:instrText>
      </w:r>
      <w:r w:rsidR="00620E77" w:rsidRPr="00BF6B8C">
        <w:fldChar w:fldCharType="separate"/>
      </w:r>
      <w:r w:rsidR="005F7402" w:rsidRPr="005F7402">
        <w:rPr>
          <w:noProof/>
        </w:rPr>
        <w:t>(14)</w:t>
      </w:r>
      <w:r w:rsidR="00620E77" w:rsidRPr="00BF6B8C">
        <w:fldChar w:fldCharType="end"/>
      </w:r>
      <w:r w:rsidR="003F4F24" w:rsidRPr="00BF6B8C">
        <w:t xml:space="preserve">. </w:t>
      </w:r>
    </w:p>
    <w:p w14:paraId="57409BED" w14:textId="77541DCF" w:rsidR="00BF6B8C" w:rsidRPr="00EA269F" w:rsidRDefault="00BF6B8C" w:rsidP="00BF6B8C">
      <w:pPr>
        <w:spacing w:line="360" w:lineRule="auto"/>
        <w:jc w:val="both"/>
        <w:rPr>
          <w:b/>
          <w:shd w:val="clear" w:color="auto" w:fill="FFFFFF"/>
        </w:rPr>
      </w:pPr>
      <w:r w:rsidRPr="00EA269F">
        <w:rPr>
          <w:b/>
          <w:shd w:val="clear" w:color="auto" w:fill="FFFFFF"/>
        </w:rPr>
        <w:t>2.</w:t>
      </w:r>
      <w:r w:rsidR="00A46F1C" w:rsidRPr="00EA269F">
        <w:rPr>
          <w:b/>
          <w:shd w:val="clear" w:color="auto" w:fill="FFFFFF"/>
        </w:rPr>
        <w:t>8</w:t>
      </w:r>
      <w:r w:rsidRPr="00EA269F">
        <w:rPr>
          <w:b/>
          <w:shd w:val="clear" w:color="auto" w:fill="FFFFFF"/>
        </w:rPr>
        <w:t xml:space="preserve"> Meta-Analysis</w:t>
      </w:r>
    </w:p>
    <w:p w14:paraId="09F52244" w14:textId="19EC3C1B" w:rsidR="004730D6" w:rsidRPr="00B27041" w:rsidRDefault="002D07E5" w:rsidP="004730D6">
      <w:pPr>
        <w:spacing w:line="360" w:lineRule="auto"/>
        <w:jc w:val="both"/>
        <w:rPr>
          <w:shd w:val="clear" w:color="auto" w:fill="FFFFFF"/>
        </w:rPr>
      </w:pPr>
      <w:r w:rsidRPr="001157CD">
        <w:t>In this research, all analyses were conducted</w:t>
      </w:r>
      <w:r w:rsidR="00D86FB2">
        <w:t xml:space="preserve"> using </w:t>
      </w:r>
      <w:proofErr w:type="spellStart"/>
      <w:r w:rsidR="00D86FB2">
        <w:t>Graphad</w:t>
      </w:r>
      <w:proofErr w:type="spellEnd"/>
      <w:r w:rsidR="00D86FB2">
        <w:t xml:space="preserve"> prism and SPSS </w:t>
      </w:r>
      <w:r w:rsidRPr="001157CD">
        <w:t>for meta-analysis. All blood lipid indicators determined as HDL-C (mg/</w:t>
      </w:r>
      <w:proofErr w:type="spellStart"/>
      <w:r w:rsidRPr="001157CD">
        <w:t>dL</w:t>
      </w:r>
      <w:proofErr w:type="spellEnd"/>
      <w:r w:rsidRPr="001157CD">
        <w:t>), LDL-C (mg/</w:t>
      </w:r>
      <w:proofErr w:type="spellStart"/>
      <w:r w:rsidRPr="001157CD">
        <w:t>dL</w:t>
      </w:r>
      <w:proofErr w:type="spellEnd"/>
      <w:r w:rsidRPr="001157CD">
        <w:t>), TC (mg/</w:t>
      </w:r>
      <w:proofErr w:type="spellStart"/>
      <w:r w:rsidRPr="001157CD">
        <w:t>dL</w:t>
      </w:r>
      <w:proofErr w:type="spellEnd"/>
      <w:r w:rsidRPr="001157CD">
        <w:t>), and TG (mg/</w:t>
      </w:r>
      <w:proofErr w:type="spellStart"/>
      <w:r w:rsidRPr="001157CD">
        <w:t>dL</w:t>
      </w:r>
      <w:proofErr w:type="spellEnd"/>
      <w:r w:rsidRPr="001157CD">
        <w:t>), were considered continuous variables</w:t>
      </w:r>
      <w:r w:rsidRPr="002F38D4">
        <w:t>.</w:t>
      </w:r>
      <w:r>
        <w:t xml:space="preserve"> </w:t>
      </w:r>
      <w:r w:rsidR="009A6622" w:rsidRPr="009A6622">
        <w:t xml:space="preserve">Effect sizes (ES) were </w:t>
      </w:r>
      <w:r w:rsidR="00AB67A5" w:rsidRPr="009A6622">
        <w:t>estimated</w:t>
      </w:r>
      <w:r w:rsidR="009A6622" w:rsidRPr="009A6622">
        <w:t xml:space="preserve"> using Cohen's d by subtracting the mean change in the control group from the mean change in the study group and dividing the result by the pooled standard deviation (SD) of baseline data to assess the magnitude of the effects of different compound exercises on blood lipid profiles. </w:t>
      </w:r>
      <w:r w:rsidR="00B27041">
        <w:rPr>
          <w:shd w:val="clear" w:color="auto" w:fill="FFFFFF"/>
        </w:rPr>
        <w:t>Random</w:t>
      </w:r>
      <w:r w:rsidR="00B27041" w:rsidRPr="00AB2B06">
        <w:t xml:space="preserve"> effects model was used</w:t>
      </w:r>
      <w:r w:rsidR="00B27041">
        <w:rPr>
          <w:shd w:val="clear" w:color="auto" w:fill="FFFFFF"/>
        </w:rPr>
        <w:t xml:space="preserve"> b</w:t>
      </w:r>
      <w:r w:rsidR="00AB2B06" w:rsidRPr="00AB2B06">
        <w:t>ecause</w:t>
      </w:r>
      <w:r w:rsidR="00B27041">
        <w:t xml:space="preserve"> the </w:t>
      </w:r>
      <w:r w:rsidR="00AB2B06" w:rsidRPr="00AB2B06">
        <w:t>different experimental parameters</w:t>
      </w:r>
      <w:r w:rsidR="00B27041">
        <w:t xml:space="preserve"> included in this study</w:t>
      </w:r>
      <w:r w:rsidR="00AB2B06" w:rsidRPr="00AB2B06">
        <w:t xml:space="preserve"> (</w:t>
      </w:r>
      <w:r w:rsidR="001B3570" w:rsidRPr="001B3570">
        <w:t>such as the length of the intervention</w:t>
      </w:r>
      <w:r w:rsidR="001B3570">
        <w:t>,</w:t>
      </w:r>
      <w:r w:rsidR="001B3570" w:rsidRPr="001B3570">
        <w:t xml:space="preserve"> the type of training</w:t>
      </w:r>
      <w:r w:rsidR="00AB2B06" w:rsidRPr="00AB2B06">
        <w:t xml:space="preserve">, </w:t>
      </w:r>
      <w:r w:rsidR="00B27041">
        <w:t xml:space="preserve">data collection methods, </w:t>
      </w:r>
      <w:r w:rsidR="00AB2B06" w:rsidRPr="00AB2B06">
        <w:t xml:space="preserve">and participant characteristics) varied among investigations. It was determined whether the aggregated mean ES was </w:t>
      </w:r>
      <w:r w:rsidR="00AB2B06">
        <w:t>small</w:t>
      </w:r>
      <w:r w:rsidR="00AB2B06" w:rsidRPr="00AB2B06">
        <w:t xml:space="preserve"> (0.2), medium (0.5), or large (0.8).</w:t>
      </w:r>
      <w:r w:rsidR="004730D6" w:rsidRPr="00AB2B06">
        <w:t xml:space="preserve"> </w:t>
      </w:r>
    </w:p>
    <w:p w14:paraId="25BE170D" w14:textId="77777777" w:rsidR="00B27041" w:rsidRDefault="00B27041" w:rsidP="008F660A">
      <w:pPr>
        <w:spacing w:line="360" w:lineRule="auto"/>
        <w:jc w:val="both"/>
        <w:rPr>
          <w:b/>
        </w:rPr>
      </w:pPr>
    </w:p>
    <w:p w14:paraId="6445D090" w14:textId="41599BE2" w:rsidR="00C21347" w:rsidRPr="002F38D4" w:rsidRDefault="00514719" w:rsidP="008F660A">
      <w:pPr>
        <w:spacing w:line="360" w:lineRule="auto"/>
        <w:jc w:val="both"/>
      </w:pPr>
      <w:r w:rsidRPr="002F38D4">
        <w:rPr>
          <w:b/>
        </w:rPr>
        <w:lastRenderedPageBreak/>
        <w:t xml:space="preserve">Section 3: </w:t>
      </w:r>
      <w:r w:rsidR="00C21347" w:rsidRPr="002F38D4">
        <w:rPr>
          <w:b/>
        </w:rPr>
        <w:t>Results</w:t>
      </w:r>
    </w:p>
    <w:p w14:paraId="3CCA8C31" w14:textId="3F62CAEF" w:rsidR="000D4993" w:rsidRPr="002F38D4" w:rsidRDefault="00DE206C" w:rsidP="000D4993">
      <w:pPr>
        <w:spacing w:line="360" w:lineRule="auto"/>
        <w:jc w:val="both"/>
      </w:pPr>
      <w:r w:rsidRPr="00DE206C">
        <w:t>The findings of the meta-analysis that was conducted for this study are presented in the following section.</w:t>
      </w:r>
    </w:p>
    <w:p w14:paraId="7B749D87" w14:textId="77777777" w:rsidR="000831D6" w:rsidRPr="002F38D4" w:rsidRDefault="000831D6" w:rsidP="000D4993">
      <w:pPr>
        <w:spacing w:line="360" w:lineRule="auto"/>
        <w:jc w:val="both"/>
      </w:pPr>
    </w:p>
    <w:p w14:paraId="78D72449" w14:textId="06B59FDF" w:rsidR="00E66523" w:rsidRPr="002F38D4" w:rsidRDefault="00ED2EFB" w:rsidP="00E21CBB">
      <w:pPr>
        <w:spacing w:line="360" w:lineRule="auto"/>
        <w:jc w:val="both"/>
        <w:rPr>
          <w:b/>
        </w:rPr>
      </w:pPr>
      <w:r w:rsidRPr="002F38D4">
        <w:rPr>
          <w:b/>
        </w:rPr>
        <w:t xml:space="preserve">3.1 </w:t>
      </w:r>
      <w:r w:rsidR="00C21347" w:rsidRPr="002F38D4">
        <w:rPr>
          <w:b/>
        </w:rPr>
        <w:t>Study characteristics</w:t>
      </w:r>
    </w:p>
    <w:p w14:paraId="2DB90CBB" w14:textId="002846BE" w:rsidR="00B07B34" w:rsidRDefault="00DE1FD0" w:rsidP="00200A43">
      <w:pPr>
        <w:spacing w:line="360" w:lineRule="auto"/>
        <w:jc w:val="both"/>
      </w:pPr>
      <w:r w:rsidRPr="002F38D4">
        <w:t xml:space="preserve">Creating one's own meta-data is a crucial first step in the process of performing a meta-analysis. </w:t>
      </w:r>
      <w:r w:rsidR="00197C28" w:rsidRPr="002F38D4">
        <w:t xml:space="preserve">Given the large volume of research in exercises that is currently available, </w:t>
      </w:r>
      <w:r w:rsidR="00550995" w:rsidRPr="000C276A">
        <w:t>1</w:t>
      </w:r>
      <w:r w:rsidR="000C276A" w:rsidRPr="000C276A">
        <w:t>300</w:t>
      </w:r>
      <w:r w:rsidR="00550995" w:rsidRPr="000C276A">
        <w:t xml:space="preserve"> citations </w:t>
      </w:r>
      <w:r w:rsidR="00550995" w:rsidRPr="002F38D4">
        <w:t xml:space="preserve">were </w:t>
      </w:r>
      <w:r w:rsidR="00550995" w:rsidRPr="00C13A82">
        <w:t>reviewed</w:t>
      </w:r>
      <w:r w:rsidR="00550995" w:rsidRPr="002F38D4">
        <w:t xml:space="preserve"> and </w:t>
      </w:r>
      <w:r w:rsidR="00771F78" w:rsidRPr="000C276A">
        <w:t>1</w:t>
      </w:r>
      <w:r w:rsidR="00CF559B" w:rsidRPr="000C276A">
        <w:t>1</w:t>
      </w:r>
      <w:r w:rsidR="00197C28" w:rsidRPr="000C276A">
        <w:t xml:space="preserve"> studies </w:t>
      </w:r>
      <w:r w:rsidR="00197C28" w:rsidRPr="002F38D4">
        <w:t>were included in the present article</w:t>
      </w:r>
      <w:r w:rsidR="00F9651D" w:rsidRPr="002F38D4">
        <w:t>,</w:t>
      </w:r>
      <w:r w:rsidR="00D0149C" w:rsidRPr="002F38D4">
        <w:t xml:space="preserve"> these studies representing </w:t>
      </w:r>
      <w:r w:rsidR="007E24B5" w:rsidRPr="000C276A">
        <w:t>282</w:t>
      </w:r>
      <w:r w:rsidR="0058319F" w:rsidRPr="000C276A">
        <w:t>52</w:t>
      </w:r>
      <w:r w:rsidRPr="002F38D4">
        <w:rPr>
          <w:color w:val="FF0000"/>
          <w:u w:val="single"/>
        </w:rPr>
        <w:t xml:space="preserve"> </w:t>
      </w:r>
      <w:r w:rsidR="00D0149C" w:rsidRPr="000C276A">
        <w:t>subjects</w:t>
      </w:r>
      <w:r w:rsidR="0092582B" w:rsidRPr="002F38D4">
        <w:t xml:space="preserve"> (</w:t>
      </w:r>
      <w:r w:rsidR="0058319F">
        <w:t>1672</w:t>
      </w:r>
      <w:r w:rsidR="0092582B" w:rsidRPr="002F38D4">
        <w:t xml:space="preserve"> men</w:t>
      </w:r>
      <w:r w:rsidR="0058319F">
        <w:t>,</w:t>
      </w:r>
      <w:r w:rsidR="0092582B" w:rsidRPr="002F38D4">
        <w:t xml:space="preserve"> </w:t>
      </w:r>
      <w:r w:rsidR="0058319F">
        <w:t>1684</w:t>
      </w:r>
      <w:r w:rsidR="0092582B" w:rsidRPr="002F38D4">
        <w:t xml:space="preserve"> women</w:t>
      </w:r>
      <w:r w:rsidR="0058319F">
        <w:t>, and randomly placed 24896 men and women</w:t>
      </w:r>
      <w:r w:rsidR="0092582B" w:rsidRPr="002F38D4">
        <w:t xml:space="preserve">). </w:t>
      </w:r>
      <w:r w:rsidR="000831D6" w:rsidRPr="002F38D4">
        <w:t xml:space="preserve">Unfortunately, due to an </w:t>
      </w:r>
      <w:r w:rsidR="00D571DB" w:rsidRPr="002F38D4">
        <w:t>inadequate</w:t>
      </w:r>
      <w:r w:rsidR="000831D6" w:rsidRPr="002F38D4">
        <w:t xml:space="preserve"> number of available studies </w:t>
      </w:r>
      <w:r w:rsidR="00D069E8">
        <w:t xml:space="preserve">conducted </w:t>
      </w:r>
      <w:r w:rsidR="000831D6" w:rsidRPr="002F38D4">
        <w:t xml:space="preserve">on the </w:t>
      </w:r>
      <w:r w:rsidR="00D069E8" w:rsidRPr="002F38D4">
        <w:t>influence</w:t>
      </w:r>
      <w:r w:rsidR="000831D6" w:rsidRPr="002F38D4">
        <w:t xml:space="preserve"> of </w:t>
      </w:r>
      <w:r w:rsidR="00046A80" w:rsidRPr="002F38D4">
        <w:t>compound exercise fitness on blood lipids</w:t>
      </w:r>
      <w:r w:rsidR="00982462">
        <w:t xml:space="preserve"> profiles</w:t>
      </w:r>
      <w:r w:rsidR="00046A80" w:rsidRPr="002F38D4">
        <w:t xml:space="preserve">, </w:t>
      </w:r>
      <w:r w:rsidR="000831D6" w:rsidRPr="002F38D4">
        <w:t xml:space="preserve">we decided to concentrate only on the </w:t>
      </w:r>
      <w:r w:rsidR="00D0149C" w:rsidRPr="002F38D4">
        <w:t>following</w:t>
      </w:r>
      <w:r w:rsidR="009E63E9" w:rsidRPr="002F38D4">
        <w:t xml:space="preserve">: prolonged aerobic exercise, </w:t>
      </w:r>
      <w:r w:rsidR="00771F78" w:rsidRPr="002F38D4">
        <w:t xml:space="preserve">and </w:t>
      </w:r>
      <w:r w:rsidR="009E63E9" w:rsidRPr="002F38D4">
        <w:t xml:space="preserve">different types of resistance training </w:t>
      </w:r>
      <w:r w:rsidR="00771F78" w:rsidRPr="002F38D4">
        <w:t>(</w:t>
      </w:r>
      <w:r w:rsidR="009E63E9" w:rsidRPr="002F38D4">
        <w:t>endurance exercise, acute exercise, and strength training</w:t>
      </w:r>
      <w:r w:rsidR="00771F78" w:rsidRPr="002F38D4">
        <w:t>)</w:t>
      </w:r>
      <w:r w:rsidR="000831D6" w:rsidRPr="002F38D4">
        <w:t>.</w:t>
      </w:r>
      <w:r w:rsidR="00065FD6" w:rsidRPr="002F38D4">
        <w:t xml:space="preserve"> Table </w:t>
      </w:r>
      <w:r w:rsidR="00D50020" w:rsidRPr="002F38D4">
        <w:t>1</w:t>
      </w:r>
      <w:r w:rsidR="00065FD6" w:rsidRPr="002F38D4">
        <w:t xml:space="preserve"> below presents </w:t>
      </w:r>
      <w:r w:rsidR="00D069E8">
        <w:t>an</w:t>
      </w:r>
      <w:r w:rsidR="00046A80" w:rsidRPr="002F38D4">
        <w:t xml:space="preserve"> </w:t>
      </w:r>
      <w:r w:rsidR="004344B2" w:rsidRPr="002F38D4">
        <w:t>overall</w:t>
      </w:r>
      <w:r w:rsidR="00046A80" w:rsidRPr="002F38D4">
        <w:t xml:space="preserve"> description of the characteristics of studies selected for our analysis. </w:t>
      </w:r>
      <w:r w:rsidR="00CC2403" w:rsidRPr="002F38D4">
        <w:t>Further description</w:t>
      </w:r>
      <w:r w:rsidR="00200A43" w:rsidRPr="002F38D4">
        <w:t xml:space="preserve"> of this process, including reasons for </w:t>
      </w:r>
      <w:r w:rsidR="00CC2403" w:rsidRPr="002F38D4">
        <w:t>the inclusion and exclusion of</w:t>
      </w:r>
      <w:r w:rsidR="00200A43" w:rsidRPr="002F38D4">
        <w:t xml:space="preserve"> studies</w:t>
      </w:r>
      <w:r w:rsidR="00CC2403" w:rsidRPr="002F38D4">
        <w:t>,</w:t>
      </w:r>
      <w:r w:rsidR="00200A43" w:rsidRPr="002F38D4">
        <w:t xml:space="preserve"> is shown in Figure 1</w:t>
      </w:r>
      <w:r w:rsidR="00CC2403" w:rsidRPr="002F38D4">
        <w:t xml:space="preserve"> following the PRISMA flow diagram from </w:t>
      </w:r>
      <w:r w:rsidR="00CC2403" w:rsidRPr="002F38D4">
        <w:fldChar w:fldCharType="begin" w:fldLock="1"/>
      </w:r>
      <w:r w:rsidR="005F7402">
        <w:instrText>ADDIN CSL_CITATION {"citationItems":[{"id":"ITEM-1","itemData":{"DOI":"10.1136/bmj.b2535","ISSN":"17561833","PMID":"19622551","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BMJ (Online)","id":"ITEM-1","issue":"7716","issued":{"date-parts":[["2009"]]},"page":"332-336","title":"Preferred reporting items for systematic reviews and meta-analyses: The PRISMA statement","type":"article-journal","volume":"339"},"uris":["http://www.mendeley.com/documents/?uuid=88f562c4-4ec3-46f3-af85-edbd4ecdab26"]}],"mendeley":{"formattedCitation":"(10)","plainTextFormattedCitation":"(10)","previouslyFormattedCitation":"(Moher &lt;i&gt;et al.&lt;/i&gt;, 2009)"},"properties":{"noteIndex":0},"schema":"https://github.com/citation-style-language/schema/raw/master/csl-citation.json"}</w:instrText>
      </w:r>
      <w:r w:rsidR="00CC2403" w:rsidRPr="002F38D4">
        <w:fldChar w:fldCharType="separate"/>
      </w:r>
      <w:r w:rsidR="005F7402" w:rsidRPr="005F7402">
        <w:rPr>
          <w:noProof/>
        </w:rPr>
        <w:t>(10)</w:t>
      </w:r>
      <w:r w:rsidR="00CC2403" w:rsidRPr="002F38D4">
        <w:fldChar w:fldCharType="end"/>
      </w:r>
      <w:r w:rsidR="00200A43" w:rsidRPr="002F38D4">
        <w:t xml:space="preserve">. </w:t>
      </w:r>
    </w:p>
    <w:p w14:paraId="718B465A" w14:textId="77777777" w:rsidR="00CC2403" w:rsidRPr="00B00D24" w:rsidRDefault="00CC2403" w:rsidP="00200A43">
      <w:pPr>
        <w:spacing w:line="360" w:lineRule="auto"/>
        <w:jc w:val="both"/>
        <w:rPr>
          <w:rFonts w:asciiTheme="minorHAnsi" w:hAnsiTheme="minorHAnsi" w:cstheme="minorHAnsi"/>
        </w:rPr>
      </w:pPr>
    </w:p>
    <w:p w14:paraId="7DBD80B7" w14:textId="0434D333" w:rsidR="00B07B34" w:rsidRPr="002F38D4" w:rsidRDefault="00A85636" w:rsidP="00EC7B9D">
      <w:pPr>
        <w:spacing w:line="360" w:lineRule="auto"/>
        <w:jc w:val="center"/>
      </w:pPr>
      <w:r w:rsidRPr="002F38D4">
        <w:rPr>
          <w:b/>
        </w:rPr>
        <w:t>Table</w:t>
      </w:r>
      <w:r w:rsidR="002C76E0" w:rsidRPr="002F38D4">
        <w:rPr>
          <w:b/>
        </w:rPr>
        <w:t xml:space="preserve"> 1</w:t>
      </w:r>
      <w:r w:rsidRPr="002F38D4">
        <w:rPr>
          <w:b/>
        </w:rPr>
        <w:t>:</w:t>
      </w:r>
      <w:r w:rsidRPr="002F38D4">
        <w:t xml:space="preserve"> </w:t>
      </w:r>
      <w:r w:rsidR="00324A42" w:rsidRPr="002F38D4">
        <w:t>General c</w:t>
      </w:r>
      <w:r w:rsidRPr="002F38D4">
        <w:t>haracteristics of included studies</w:t>
      </w:r>
    </w:p>
    <w:tbl>
      <w:tblPr>
        <w:tblStyle w:val="PlainTable2"/>
        <w:tblW w:w="11179" w:type="dxa"/>
        <w:tblInd w:w="-993" w:type="dxa"/>
        <w:tblLayout w:type="fixed"/>
        <w:tblLook w:val="04A0" w:firstRow="1" w:lastRow="0" w:firstColumn="1" w:lastColumn="0" w:noHBand="0" w:noVBand="1"/>
      </w:tblPr>
      <w:tblGrid>
        <w:gridCol w:w="1419"/>
        <w:gridCol w:w="971"/>
        <w:gridCol w:w="1701"/>
        <w:gridCol w:w="1418"/>
        <w:gridCol w:w="1538"/>
        <w:gridCol w:w="953"/>
        <w:gridCol w:w="1195"/>
        <w:gridCol w:w="1984"/>
      </w:tblGrid>
      <w:tr w:rsidR="00387C34" w:rsidRPr="00076557" w14:paraId="176C4A33" w14:textId="77777777" w:rsidTr="00994D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30F83894" w14:textId="77777777" w:rsidR="00387C34" w:rsidRPr="00076557" w:rsidRDefault="00387C34" w:rsidP="00994D0D">
            <w:pPr>
              <w:rPr>
                <w:b w:val="0"/>
                <w:sz w:val="20"/>
                <w:szCs w:val="20"/>
              </w:rPr>
            </w:pPr>
            <w:r w:rsidRPr="00076557">
              <w:rPr>
                <w:sz w:val="20"/>
                <w:szCs w:val="20"/>
              </w:rPr>
              <w:t>Study and year</w:t>
            </w:r>
          </w:p>
        </w:tc>
        <w:tc>
          <w:tcPr>
            <w:tcW w:w="971" w:type="dxa"/>
          </w:tcPr>
          <w:p w14:paraId="3D9F5DA8" w14:textId="77777777" w:rsidR="00387C34" w:rsidRPr="00076557" w:rsidRDefault="00387C34" w:rsidP="00994D0D">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076557">
              <w:rPr>
                <w:sz w:val="20"/>
                <w:szCs w:val="20"/>
              </w:rPr>
              <w:t>Country</w:t>
            </w:r>
          </w:p>
        </w:tc>
        <w:tc>
          <w:tcPr>
            <w:tcW w:w="1701" w:type="dxa"/>
          </w:tcPr>
          <w:p w14:paraId="25D8D258" w14:textId="77777777" w:rsidR="00387C34" w:rsidRPr="00076557" w:rsidRDefault="00387C34" w:rsidP="00994D0D">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076557">
              <w:rPr>
                <w:sz w:val="20"/>
                <w:szCs w:val="20"/>
              </w:rPr>
              <w:t>Participants</w:t>
            </w:r>
          </w:p>
        </w:tc>
        <w:tc>
          <w:tcPr>
            <w:tcW w:w="1418" w:type="dxa"/>
          </w:tcPr>
          <w:p w14:paraId="0A0A4B6B" w14:textId="77777777" w:rsidR="00387C34" w:rsidRPr="00076557" w:rsidRDefault="00387C34" w:rsidP="00994D0D">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076557">
              <w:rPr>
                <w:sz w:val="20"/>
                <w:szCs w:val="20"/>
              </w:rPr>
              <w:t>Age (yrs.)</w:t>
            </w:r>
          </w:p>
        </w:tc>
        <w:tc>
          <w:tcPr>
            <w:tcW w:w="1538" w:type="dxa"/>
          </w:tcPr>
          <w:p w14:paraId="47FC0C5B" w14:textId="77777777" w:rsidR="00387C34" w:rsidRPr="00076557" w:rsidRDefault="00387C34" w:rsidP="00994D0D">
            <w:pPr>
              <w:cnfStyle w:val="100000000000" w:firstRow="1" w:lastRow="0" w:firstColumn="0" w:lastColumn="0" w:oddVBand="0" w:evenVBand="0" w:oddHBand="0" w:evenHBand="0" w:firstRowFirstColumn="0" w:firstRowLastColumn="0" w:lastRowFirstColumn="0" w:lastRowLastColumn="0"/>
              <w:rPr>
                <w:b w:val="0"/>
                <w:sz w:val="20"/>
                <w:szCs w:val="20"/>
              </w:rPr>
            </w:pPr>
            <w:r w:rsidRPr="00076557">
              <w:rPr>
                <w:sz w:val="20"/>
                <w:szCs w:val="20"/>
              </w:rPr>
              <w:t>Exercise intervention</w:t>
            </w:r>
          </w:p>
        </w:tc>
        <w:tc>
          <w:tcPr>
            <w:tcW w:w="953" w:type="dxa"/>
          </w:tcPr>
          <w:p w14:paraId="2B72D9A6" w14:textId="77777777" w:rsidR="00387C34" w:rsidRPr="00076557" w:rsidRDefault="00387C34" w:rsidP="00994D0D">
            <w:pPr>
              <w:cnfStyle w:val="100000000000" w:firstRow="1" w:lastRow="0" w:firstColumn="0" w:lastColumn="0" w:oddVBand="0" w:evenVBand="0" w:oddHBand="0" w:evenHBand="0" w:firstRowFirstColumn="0" w:firstRowLastColumn="0" w:lastRowFirstColumn="0" w:lastRowLastColumn="0"/>
              <w:rPr>
                <w:b w:val="0"/>
                <w:sz w:val="20"/>
                <w:szCs w:val="20"/>
              </w:rPr>
            </w:pPr>
            <w:r w:rsidRPr="00076557">
              <w:rPr>
                <w:sz w:val="20"/>
                <w:szCs w:val="20"/>
              </w:rPr>
              <w:t>Duration</w:t>
            </w:r>
          </w:p>
        </w:tc>
        <w:tc>
          <w:tcPr>
            <w:tcW w:w="1195" w:type="dxa"/>
          </w:tcPr>
          <w:p w14:paraId="70147FEE" w14:textId="77777777" w:rsidR="00387C34" w:rsidRPr="00076557" w:rsidRDefault="00387C34" w:rsidP="00994D0D">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076557">
              <w:rPr>
                <w:sz w:val="20"/>
                <w:szCs w:val="20"/>
              </w:rPr>
              <w:t>Lipids Assessed</w:t>
            </w:r>
          </w:p>
        </w:tc>
        <w:tc>
          <w:tcPr>
            <w:tcW w:w="1984" w:type="dxa"/>
          </w:tcPr>
          <w:p w14:paraId="5D7CCA5D" w14:textId="77777777" w:rsidR="00387C34" w:rsidRPr="00076557" w:rsidRDefault="00387C34" w:rsidP="00994D0D">
            <w:pPr>
              <w:cnfStyle w:val="100000000000" w:firstRow="1" w:lastRow="0" w:firstColumn="0" w:lastColumn="0" w:oddVBand="0" w:evenVBand="0" w:oddHBand="0" w:evenHBand="0" w:firstRowFirstColumn="0" w:firstRowLastColumn="0" w:lastRowFirstColumn="0" w:lastRowLastColumn="0"/>
              <w:rPr>
                <w:sz w:val="20"/>
                <w:szCs w:val="20"/>
              </w:rPr>
            </w:pPr>
            <w:r w:rsidRPr="00076557">
              <w:rPr>
                <w:sz w:val="20"/>
                <w:szCs w:val="20"/>
              </w:rPr>
              <w:t>Intervention Effect Size on Lipids</w:t>
            </w:r>
          </w:p>
        </w:tc>
      </w:tr>
      <w:tr w:rsidR="00387C34" w:rsidRPr="00076557" w14:paraId="70AAE8BC" w14:textId="77777777" w:rsidTr="00994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30673608" w14:textId="479BFB80" w:rsidR="00387C34" w:rsidRPr="00076557" w:rsidRDefault="00387C34" w:rsidP="00994D0D">
            <w:pPr>
              <w:rPr>
                <w:b w:val="0"/>
                <w:sz w:val="20"/>
                <w:szCs w:val="20"/>
              </w:rPr>
            </w:pPr>
            <w:r w:rsidRPr="00076557">
              <w:rPr>
                <w:sz w:val="20"/>
                <w:szCs w:val="20"/>
              </w:rPr>
              <w:fldChar w:fldCharType="begin" w:fldLock="1"/>
            </w:r>
            <w:r w:rsidR="005F7402">
              <w:rPr>
                <w:b w:val="0"/>
                <w:sz w:val="20"/>
                <w:szCs w:val="20"/>
              </w:rPr>
              <w:instrText>ADDIN CSL_CITATION {"citationItems":[{"id":"ITEM-1","itemData":{"DOI":"10.1093/qjmed/hcp083","ISSN":"14602725","PMID":"19570991","abstract":"Background: The influence of different types of exercise on risk factors for cardiovascular diseases has rarely been investigated. The aim of the present work was to evaluate the effect of adding resistance exercise to aerobic activities on lipid-lipoprotein profile, in a representative sample of men and women from the province of Attica, Greece. Methods: We randomly enrolled 1514 and 1528 healthy men and women, respectively, stratified by city, age and gender distribution. Participants were classified as inactive (INA), sufficiently active (SA) and highly active for either aerobic activities (HAA) alone or a combination of aerobic plus resistance exercise (HAC). The main outcome measures are lipid-lipoprotein profile [total, high-density lipoprotein (HDL) cholesterol, low-density lipoprotein (LDL) cholesterol, triglycerides, apolipoprotein-A1, apolipoprotein-B] and anthropometric indices. Results: From those participating in aerobic activities, 480 (31.7%) men and 502 (32.9%) women were classified as SA, 100 men (6.6%) and 93 women (6.1%) as HAA and 90 men (5.9%) and 49 women (3.2%) as HAC. After various adjustments were made, men from the HAC group had an average of 23% lower plasma triacylglycerol concentration (P = 0.04) and 10% lower LDL-cholesterol (P = 0.01) when compared with the HAA group. Moreover, women from the HAC group had 13% lower LDL-cholesterol when compared with HAA group (P = 0.051). Conclusions: These data suggest that combining aerobic and resistance-type activities may confer a better effect on lipoprotein profile in healthy individuals than aerobic activities alone. © The Author 2009. Published by Oxford University Press on behalf of the Association of Physicians. All rights reserved.","author":[{"dropping-particle":"","family":"Pitsavos","given":"C.","non-dropping-particle":"","parse-names":false,"suffix":""},{"dropping-particle":"","family":"Panagiotakos","given":"Demosthenes B.","non-dropping-particle":"","parse-names":false,"suffix":""},{"dropping-particle":"","family":"Tambalis","given":"K. D.","non-dropping-particle":"","parse-names":false,"suffix":""},{"dropping-particle":"","family":"Chrysohoou","given":"C.","non-dropping-particle":"","parse-names":false,"suffix":""},{"dropping-particle":"","family":"Sidossis","given":"L. S.","non-dropping-particle":"","parse-names":false,"suffix":""},{"dropping-particle":"","family":"Skoumas","given":"J.","non-dropping-particle":"","parse-names":false,"suffix":""},{"dropping-particle":"","family":"Stefanadis","given":"C.","non-dropping-particle":"","parse-names":false,"suffix":""}],"container-title":"Qjm","id":"ITEM-1","issue":"9","issued":{"date-parts":[["2009"]]},"page":"609-616","title":"Resistance exercise plus to aerobic activities is associated with better lipids' profile among healthy individuals: The ATTICA study","type":"article-journal","volume":"102"},"uris":["http://www.mendeley.com/documents/?uuid=37b47baf-e806-41f7-aa2a-bf4e225d5d72"]}],"mendeley":{"formattedCitation":"(15)","plainTextFormattedCitation":"(15)","previouslyFormattedCitation":"(Pitsavos &lt;i&gt;et al.&lt;/i&gt;, 2009)"},"properties":{"noteIndex":0},"schema":"https://github.com/citation-style-language/schema/raw/master/csl-citation.json"}</w:instrText>
            </w:r>
            <w:r w:rsidRPr="00076557">
              <w:rPr>
                <w:sz w:val="20"/>
                <w:szCs w:val="20"/>
              </w:rPr>
              <w:fldChar w:fldCharType="separate"/>
            </w:r>
            <w:r w:rsidR="005F7402" w:rsidRPr="005F7402">
              <w:rPr>
                <w:b w:val="0"/>
                <w:noProof/>
                <w:sz w:val="20"/>
                <w:szCs w:val="20"/>
              </w:rPr>
              <w:t>(15)</w:t>
            </w:r>
            <w:r w:rsidRPr="00076557">
              <w:rPr>
                <w:sz w:val="20"/>
                <w:szCs w:val="20"/>
              </w:rPr>
              <w:fldChar w:fldCharType="end"/>
            </w:r>
          </w:p>
        </w:tc>
        <w:tc>
          <w:tcPr>
            <w:tcW w:w="971" w:type="dxa"/>
          </w:tcPr>
          <w:p w14:paraId="0290B0E5" w14:textId="77777777" w:rsidR="00387C34" w:rsidRPr="00076557" w:rsidRDefault="00387C34" w:rsidP="00994D0D">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Greece</w:t>
            </w:r>
          </w:p>
        </w:tc>
        <w:tc>
          <w:tcPr>
            <w:tcW w:w="1701" w:type="dxa"/>
          </w:tcPr>
          <w:p w14:paraId="03DEE875" w14:textId="77777777" w:rsidR="00387C34" w:rsidRPr="00076557" w:rsidRDefault="00387C34" w:rsidP="00994D0D">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Healthy 1514 M &amp; 1528 F</w:t>
            </w:r>
          </w:p>
        </w:tc>
        <w:tc>
          <w:tcPr>
            <w:tcW w:w="1418" w:type="dxa"/>
          </w:tcPr>
          <w:p w14:paraId="19888AE1" w14:textId="0E5EC9F1" w:rsidR="00387C34" w:rsidRPr="00076557" w:rsidRDefault="00387C34" w:rsidP="00994D0D">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M)</w:t>
            </w:r>
            <w:r w:rsidR="004F716F" w:rsidRPr="00076557">
              <w:rPr>
                <w:sz w:val="20"/>
                <w:szCs w:val="20"/>
              </w:rPr>
              <w:t xml:space="preserve"> </w:t>
            </w:r>
            <w:r w:rsidRPr="00076557">
              <w:rPr>
                <w:sz w:val="20"/>
                <w:szCs w:val="20"/>
              </w:rPr>
              <w:t>20 - 87</w:t>
            </w:r>
          </w:p>
          <w:p w14:paraId="264490F4" w14:textId="6575D3C7" w:rsidR="00387C34" w:rsidRPr="00076557" w:rsidRDefault="00387C34" w:rsidP="00994D0D">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F)</w:t>
            </w:r>
            <w:r w:rsidR="004F716F" w:rsidRPr="00076557">
              <w:rPr>
                <w:sz w:val="20"/>
                <w:szCs w:val="20"/>
              </w:rPr>
              <w:t xml:space="preserve"> </w:t>
            </w:r>
            <w:r w:rsidRPr="00076557">
              <w:rPr>
                <w:sz w:val="20"/>
                <w:szCs w:val="20"/>
              </w:rPr>
              <w:t>20 - 89</w:t>
            </w:r>
          </w:p>
        </w:tc>
        <w:tc>
          <w:tcPr>
            <w:tcW w:w="1538" w:type="dxa"/>
          </w:tcPr>
          <w:p w14:paraId="2F79A636" w14:textId="77777777" w:rsidR="00387C34" w:rsidRPr="00076557" w:rsidRDefault="00387C34" w:rsidP="00994D0D">
            <w:pP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Resistance exercise</w:t>
            </w:r>
          </w:p>
        </w:tc>
        <w:tc>
          <w:tcPr>
            <w:tcW w:w="953" w:type="dxa"/>
          </w:tcPr>
          <w:p w14:paraId="68EA4556" w14:textId="7DC2428E" w:rsidR="00387C34" w:rsidRPr="00076557" w:rsidRDefault="0051315F" w:rsidP="00994D0D">
            <w:pP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NR</w:t>
            </w:r>
          </w:p>
        </w:tc>
        <w:tc>
          <w:tcPr>
            <w:tcW w:w="1195" w:type="dxa"/>
          </w:tcPr>
          <w:p w14:paraId="7E72E305" w14:textId="77777777" w:rsidR="00387C34" w:rsidRPr="00076557" w:rsidRDefault="00387C34" w:rsidP="00994D0D">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HDL-C, LDL-C, TG</w:t>
            </w:r>
          </w:p>
        </w:tc>
        <w:tc>
          <w:tcPr>
            <w:tcW w:w="1984" w:type="dxa"/>
          </w:tcPr>
          <w:p w14:paraId="1CB71E29" w14:textId="6056E17C" w:rsidR="008F6F92" w:rsidRPr="00076557" w:rsidRDefault="00387C34" w:rsidP="00994D0D">
            <w:pP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HDL-C </w:t>
            </w:r>
            <w:r w:rsidRPr="00076557">
              <w:rPr>
                <w:b/>
                <w:sz w:val="20"/>
                <w:szCs w:val="20"/>
              </w:rPr>
              <w:t>-0.75</w:t>
            </w:r>
            <w:r w:rsidR="008F6F92" w:rsidRPr="00076557">
              <w:rPr>
                <w:b/>
                <w:sz w:val="20"/>
                <w:szCs w:val="20"/>
              </w:rPr>
              <w:t>,</w:t>
            </w:r>
          </w:p>
          <w:p w14:paraId="4C4EFAF1" w14:textId="77777777" w:rsidR="008F6F92" w:rsidRPr="00076557" w:rsidRDefault="00387C34" w:rsidP="00994D0D">
            <w:pP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LDL-C </w:t>
            </w:r>
            <w:r w:rsidRPr="00076557">
              <w:rPr>
                <w:b/>
                <w:sz w:val="20"/>
                <w:szCs w:val="20"/>
              </w:rPr>
              <w:t>0.09</w:t>
            </w:r>
            <w:r w:rsidRPr="00076557">
              <w:rPr>
                <w:sz w:val="20"/>
                <w:szCs w:val="20"/>
              </w:rPr>
              <w:t xml:space="preserve">, </w:t>
            </w:r>
          </w:p>
          <w:p w14:paraId="187C3932" w14:textId="00154D9C" w:rsidR="00387C34" w:rsidRPr="00076557" w:rsidRDefault="00387C34" w:rsidP="00994D0D">
            <w:pP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TG </w:t>
            </w:r>
            <w:r w:rsidRPr="00076557">
              <w:rPr>
                <w:b/>
                <w:sz w:val="20"/>
                <w:szCs w:val="20"/>
              </w:rPr>
              <w:t>-0.43</w:t>
            </w:r>
          </w:p>
        </w:tc>
      </w:tr>
      <w:tr w:rsidR="00387C34" w:rsidRPr="00076557" w14:paraId="14B809EA" w14:textId="77777777" w:rsidTr="00994D0D">
        <w:tc>
          <w:tcPr>
            <w:cnfStyle w:val="001000000000" w:firstRow="0" w:lastRow="0" w:firstColumn="1" w:lastColumn="0" w:oddVBand="0" w:evenVBand="0" w:oddHBand="0" w:evenHBand="0" w:firstRowFirstColumn="0" w:firstRowLastColumn="0" w:lastRowFirstColumn="0" w:lastRowLastColumn="0"/>
            <w:tcW w:w="1419" w:type="dxa"/>
          </w:tcPr>
          <w:p w14:paraId="67AF6FA0" w14:textId="5571F1B6" w:rsidR="00387C34" w:rsidRPr="00076557" w:rsidRDefault="00387C34" w:rsidP="00994D0D">
            <w:pPr>
              <w:pStyle w:val="NormalWeb"/>
              <w:rPr>
                <w:b w:val="0"/>
                <w:sz w:val="20"/>
                <w:szCs w:val="20"/>
              </w:rPr>
            </w:pPr>
            <w:r w:rsidRPr="00076557">
              <w:rPr>
                <w:sz w:val="20"/>
                <w:szCs w:val="20"/>
              </w:rPr>
              <w:fldChar w:fldCharType="begin" w:fldLock="1"/>
            </w:r>
            <w:r w:rsidR="005F7402">
              <w:rPr>
                <w:b w:val="0"/>
                <w:sz w:val="20"/>
                <w:szCs w:val="20"/>
              </w:rPr>
              <w:instrText>ADDIN CSL_CITATION {"citationItems":[{"id":"ITEM-1","itemData":{"DOI":"10.1249/MSS.0b013e3181d99203","ISSN":"01959131","PMID":"20195181","abstract":"Purpose: The purpose of this study was to determine the effectiveness of brief intense interval training as exercise intervention for promoting health and to evaluate potential benefits about common interventions, that is, prolonged exercise and strength training. Methods: Thirty-six untrained men were divided into groups that completed 12 wk of intense interval running (INT; total training time 40 min</w:instrText>
            </w:r>
            <w:r w:rsidR="005F7402">
              <w:rPr>
                <w:rFonts w:ascii="Cambria Math" w:hAnsi="Cambria Math" w:cs="Cambria Math"/>
                <w:b w:val="0"/>
                <w:sz w:val="20"/>
                <w:szCs w:val="20"/>
              </w:rPr>
              <w:instrText>⊙</w:instrText>
            </w:r>
            <w:r w:rsidR="005F7402">
              <w:rPr>
                <w:b w:val="0"/>
                <w:sz w:val="20"/>
                <w:szCs w:val="20"/>
              </w:rPr>
              <w:instrText>wk-1), prolonged running (</w:instrText>
            </w:r>
            <w:r w:rsidR="005F7402">
              <w:rPr>
                <w:rFonts w:ascii="Cambria Math" w:hAnsi="Cambria Math" w:cs="Cambria Math"/>
                <w:b w:val="0"/>
                <w:sz w:val="20"/>
                <w:szCs w:val="20"/>
              </w:rPr>
              <w:instrText>∼</w:instrText>
            </w:r>
            <w:r w:rsidR="005F7402">
              <w:rPr>
                <w:b w:val="0"/>
                <w:sz w:val="20"/>
                <w:szCs w:val="20"/>
              </w:rPr>
              <w:instrText>150 minIwkj1), and strength training (</w:instrText>
            </w:r>
            <w:r w:rsidR="005F7402">
              <w:rPr>
                <w:rFonts w:ascii="Cambria Math" w:hAnsi="Cambria Math" w:cs="Cambria Math"/>
                <w:b w:val="0"/>
                <w:sz w:val="20"/>
                <w:szCs w:val="20"/>
              </w:rPr>
              <w:instrText>∼</w:instrText>
            </w:r>
            <w:r w:rsidR="005F7402">
              <w:rPr>
                <w:b w:val="0"/>
                <w:sz w:val="20"/>
                <w:szCs w:val="20"/>
              </w:rPr>
              <w:instrText>150 min</w:instrText>
            </w:r>
            <w:r w:rsidR="005F7402">
              <w:rPr>
                <w:rFonts w:ascii="Cambria Math" w:hAnsi="Cambria Math" w:cs="Cambria Math"/>
                <w:b w:val="0"/>
                <w:sz w:val="20"/>
                <w:szCs w:val="20"/>
              </w:rPr>
              <w:instrText>⊙</w:instrText>
            </w:r>
            <w:r w:rsidR="005F7402">
              <w:rPr>
                <w:b w:val="0"/>
                <w:sz w:val="20"/>
                <w:szCs w:val="20"/>
              </w:rPr>
              <w:instrText>wk-1) or continued their habitual lifestyle without participation in physical training. Results: The improvement in cardiorespiratory fitness was superior in the INT (14% ± 2% increase in V</w:instrText>
            </w:r>
            <w:r w:rsidR="005F7402">
              <w:rPr>
                <w:rFonts w:ascii="Cambria Math" w:hAnsi="Cambria Math" w:cs="Cambria Math"/>
                <w:b w:val="0"/>
                <w:sz w:val="20"/>
                <w:szCs w:val="20"/>
              </w:rPr>
              <w:instrText>⊙</w:instrText>
            </w:r>
            <w:r w:rsidR="005F7402">
              <w:rPr>
                <w:b w:val="0"/>
                <w:sz w:val="20"/>
                <w:szCs w:val="20"/>
              </w:rPr>
              <w:instrText>O2max) compared with the other two exercise interventions (7% ± 2% and 3% ± 2% increases). The blood glucose concentration 2 h after oral ingestion of 75 g of glucose was lowered to a similar extent after training in the INT (from 6.1 ± 0.6 to 5.1 ± 0.4 mM, P &lt; 0.05) and the prolonged running group (from 5.6 ± 1.5 to 4.9 ± 1.1 mM, P &lt; 0.05). In contrast, INT was less efficient than prolonged running for lowering the subjects' resting HR, fat percentage, and reducing the ratio between total and HDL plasma cholesterol. Furthermore, total bone mass and lean body mass remained unchanged in the INT group, whereas both these parameters were increased by the strength-training intervention. Conclusions: INT for 12 wk is an effective training stimulus for improvement of cardiorespiratory fitness and glucose tolerance, but in relation to the treatment of hyperlipidemia and obesity, it is less effective than prolonged training. Furthermore and in contrast to strength training, 12 wk of INT had no impact on muscle mass or indices of skeletal health. © 2010 by the American College of Sports Medicine.","author":[{"dropping-particle":"","family":"Nybo","given":"Lars","non-dropping-particle":"","parse-names":false,"suffix":""},{"dropping-particle":"","family":"Sundstrup","given":"Emil","non-dropping-particle":"","parse-names":false,"suffix":""},{"dropping-particle":"","family":"Jakobsen","given":"Markus D.","non-dropping-particle":"","parse-names":false,"suffix":""},{"dropping-particle":"","family":"Mohr","given":"Magni","non-dropping-particle":"","parse-names":false,"suffix":""},{"dropping-particle":"","family":"Hornstrup","given":"Therese","non-dropping-particle":"","parse-names":false,"suffix":""},{"dropping-particle":"","family":"Simonsen","given":"Lene","non-dropping-particle":"","parse-names":false,"suffix":""},{"dropping-particle":"","family":"Bülow","given":"Jens","non-dropping-particle":"","parse-names":false,"suffix":""},{"dropping-particle":"","family":"Randers","given":"Morten B.","non-dropping-particle":"","parse-names":false,"suffix":""},{"dropping-particle":"","family":"Nielsen","given":"Jens J.","non-dropping-particle":"","parse-names":false,"suffix":""},{"dropping-particle":"","family":"Aagaard","given":"Per","non-dropping-particle":"","parse-names":false,"suffix":""},{"dropping-particle":"","family":"Krustrup","given":"Peter","non-dropping-particle":"","parse-names":false,"suffix":""}],"container-title":"Medicine and Science in Sports and Exercise","id":"ITEM-1","issue":"10","issued":{"date-parts":[["2010"]]},"page":"1951-1958","title":"High-intensity training versus traditional exercise interventions for promoting health","type":"article-journal","volume":"42"},"uris":["http://www.mendeley.com/documents/?uuid=af093320-f3c8-43a0-8545-7dc4f548959e"]}],"mendeley":{"formattedCitation":"(16)","plainTextFormattedCitation":"(16)","previouslyFormattedCitation":"(Nybo &lt;i&gt;et al.&lt;/i&gt;, 2010)"},"properties":{"noteIndex":0},"schema":"https://github.com/citation-style-language/schema/raw/master/csl-citation.json"}</w:instrText>
            </w:r>
            <w:r w:rsidRPr="00076557">
              <w:rPr>
                <w:sz w:val="20"/>
                <w:szCs w:val="20"/>
              </w:rPr>
              <w:fldChar w:fldCharType="separate"/>
            </w:r>
            <w:r w:rsidR="005F7402" w:rsidRPr="005F7402">
              <w:rPr>
                <w:b w:val="0"/>
                <w:noProof/>
                <w:sz w:val="20"/>
                <w:szCs w:val="20"/>
              </w:rPr>
              <w:t>(16)</w:t>
            </w:r>
            <w:r w:rsidRPr="00076557">
              <w:rPr>
                <w:sz w:val="20"/>
                <w:szCs w:val="20"/>
              </w:rPr>
              <w:fldChar w:fldCharType="end"/>
            </w:r>
            <w:r w:rsidRPr="00076557">
              <w:rPr>
                <w:b w:val="0"/>
                <w:sz w:val="20"/>
                <w:szCs w:val="20"/>
              </w:rPr>
              <w:t xml:space="preserve"> </w:t>
            </w:r>
          </w:p>
        </w:tc>
        <w:tc>
          <w:tcPr>
            <w:tcW w:w="971" w:type="dxa"/>
          </w:tcPr>
          <w:p w14:paraId="505A4CBA" w14:textId="77777777" w:rsidR="00387C34" w:rsidRPr="00076557" w:rsidRDefault="00387C34" w:rsidP="00994D0D">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NR</w:t>
            </w:r>
          </w:p>
        </w:tc>
        <w:tc>
          <w:tcPr>
            <w:tcW w:w="1701" w:type="dxa"/>
          </w:tcPr>
          <w:p w14:paraId="333E6239" w14:textId="77777777" w:rsidR="00387C34" w:rsidRPr="00076557" w:rsidRDefault="00387C34" w:rsidP="00994D0D">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36 Untrained M</w:t>
            </w:r>
          </w:p>
        </w:tc>
        <w:tc>
          <w:tcPr>
            <w:tcW w:w="1418" w:type="dxa"/>
          </w:tcPr>
          <w:p w14:paraId="7B4AF8B3" w14:textId="77777777" w:rsidR="00387C34" w:rsidRPr="00076557" w:rsidRDefault="00387C34" w:rsidP="00994D0D">
            <w:pPr>
              <w:pStyle w:val="NormalWeb"/>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Mean age of 31 (range 20 – 43)</w:t>
            </w:r>
          </w:p>
        </w:tc>
        <w:tc>
          <w:tcPr>
            <w:tcW w:w="1538" w:type="dxa"/>
          </w:tcPr>
          <w:p w14:paraId="0633DC9F" w14:textId="77777777" w:rsidR="00387C34" w:rsidRPr="00076557" w:rsidRDefault="00387C34" w:rsidP="00994D0D">
            <w:pPr>
              <w:pStyle w:val="NormalWeb"/>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Aerobic exercise &amp; strength training</w:t>
            </w:r>
          </w:p>
        </w:tc>
        <w:tc>
          <w:tcPr>
            <w:tcW w:w="953" w:type="dxa"/>
          </w:tcPr>
          <w:p w14:paraId="0EA38154" w14:textId="77777777" w:rsidR="00387C34" w:rsidRPr="00076557" w:rsidRDefault="00387C34" w:rsidP="00994D0D">
            <w:pPr>
              <w:pStyle w:val="NormalWeb"/>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12 weeks</w:t>
            </w:r>
          </w:p>
        </w:tc>
        <w:tc>
          <w:tcPr>
            <w:tcW w:w="1195" w:type="dxa"/>
          </w:tcPr>
          <w:p w14:paraId="31A52485" w14:textId="77777777" w:rsidR="00387C34" w:rsidRPr="00076557" w:rsidRDefault="00387C34" w:rsidP="00994D0D">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TC, LDL-C, HDL-C</w:t>
            </w:r>
          </w:p>
        </w:tc>
        <w:tc>
          <w:tcPr>
            <w:tcW w:w="1984" w:type="dxa"/>
          </w:tcPr>
          <w:p w14:paraId="6699B862" w14:textId="77777777" w:rsidR="004A4538" w:rsidRPr="00076557" w:rsidRDefault="00387C34" w:rsidP="00994D0D">
            <w:pP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TC </w:t>
            </w:r>
            <w:r w:rsidRPr="00076557">
              <w:rPr>
                <w:b/>
                <w:sz w:val="20"/>
                <w:szCs w:val="20"/>
              </w:rPr>
              <w:t>-0.8</w:t>
            </w:r>
            <w:r w:rsidRPr="00076557">
              <w:rPr>
                <w:sz w:val="20"/>
                <w:szCs w:val="20"/>
              </w:rPr>
              <w:t>,</w:t>
            </w:r>
          </w:p>
          <w:p w14:paraId="5F906B9E" w14:textId="77777777" w:rsidR="004A4538" w:rsidRPr="00076557" w:rsidRDefault="00387C34" w:rsidP="00994D0D">
            <w:pP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HDL-C </w:t>
            </w:r>
            <w:r w:rsidRPr="00076557">
              <w:rPr>
                <w:b/>
                <w:sz w:val="20"/>
                <w:szCs w:val="20"/>
              </w:rPr>
              <w:t>2</w:t>
            </w:r>
            <w:r w:rsidRPr="00076557">
              <w:rPr>
                <w:sz w:val="20"/>
                <w:szCs w:val="20"/>
              </w:rPr>
              <w:t xml:space="preserve">, </w:t>
            </w:r>
          </w:p>
          <w:p w14:paraId="2776D437" w14:textId="32436BEF" w:rsidR="00387C34" w:rsidRPr="00076557" w:rsidRDefault="00387C34" w:rsidP="00994D0D">
            <w:pP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LDL-C </w:t>
            </w:r>
            <w:r w:rsidRPr="00076557">
              <w:rPr>
                <w:b/>
                <w:sz w:val="20"/>
                <w:szCs w:val="20"/>
              </w:rPr>
              <w:t>1.2</w:t>
            </w:r>
          </w:p>
        </w:tc>
      </w:tr>
      <w:tr w:rsidR="00387C34" w:rsidRPr="00076557" w14:paraId="1A7FC115" w14:textId="77777777" w:rsidTr="00994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736117DE" w14:textId="3683C4CD" w:rsidR="00387C34" w:rsidRPr="00076557" w:rsidRDefault="00387C34" w:rsidP="00994D0D">
            <w:pPr>
              <w:pStyle w:val="NormalWeb"/>
              <w:rPr>
                <w:b w:val="0"/>
                <w:sz w:val="20"/>
                <w:szCs w:val="20"/>
              </w:rPr>
            </w:pPr>
            <w:r w:rsidRPr="00076557">
              <w:rPr>
                <w:sz w:val="20"/>
                <w:szCs w:val="20"/>
              </w:rPr>
              <w:fldChar w:fldCharType="begin" w:fldLock="1"/>
            </w:r>
            <w:r w:rsidR="005F7402">
              <w:rPr>
                <w:b w:val="0"/>
                <w:sz w:val="20"/>
                <w:szCs w:val="20"/>
              </w:rPr>
              <w:instrText>ADDIN CSL_CITATION {"citationItems":[{"id":"ITEM-1","itemData":{"ISSN":"1678-4170","PMID":"20084314","abstract":"BACKGROUND Resisted and aerobic exercises are recommended to reduce weight and improve health, but which exercise modality offers the best results is still unclear. OBJECTIVE The aims of this study were to compare circuit weight training (CWT) with jogging (JOGG) on multiple cardiovascular disease (CVD), metabolic risk factors and fitness of overweight and obese women (body composition, lipid profile, uric acid, glucose, metabolic equivalent (MET), heart rate, blood pressure, flexibility, resting energy expenditure (REE) and nitrogen balance (NB)). METHODS Fifty women were randomly divided in two groups, but only 26 finished it: CWT (n=14; 36+/-12 years old; body mass index, BMI=32+/-7 kg/m(2)) and JOGG (n=12; 37+/-9; BMI=29+/-2). The first month of training consisted of 60 min x 03 days/week and the second month of training consisted of 04 days/week for both protocols and a dietary reeducation. RESULTS Both groups reduced total body mass, fat body mass, BMI, plasma uric acid and increase in MET (p&lt;0.05); there was no change in lean body mass, REE and resting heart rate. CWT reduced total cholesterol, plasma triglycerides, NB and increased flexibility; JOGG reduced waist/hip ratio, glucose, systolic blood pressure, high-density lipoprotein cholesterol, and increased the total cholesterol/high-density lipoprotein cholesterol ratio (p&lt;0.05). CONCLUSION Both protocols improved CVD and metabolic risk factors. The CWT presented favorable changes regarding lipid profile and flexibility; JOGG on glucose, waist/hip ratio and blood pressure. These results suggest that resisted exercise combined with aerobics should be considered for obese people. Nevertheless, regarding some basal differences between the groups , it was not possible to conclude that changes were due to exercise type or intra-group variability.","author":[{"dropping-particle":"","family":"Fett","given":"Carlos Alexandre","non-dropping-particle":"","parse-names":false,"suffix":""},{"dropping-particle":"","family":"Fett","given":"Waléria Christiane Rezende","non-dropping-particle":"","parse-names":false,"suffix":""},{"dropping-particle":"","family":"Marchini","given":"Julio Sérgio","non-dropping-particle":"","parse-names":false,"suffix":""}],"container-title":"Arquivos brasileiros de cardiologia","id":"ITEM-1","issue":"5","issued":{"date-parts":[["2009"]]},"page":"519-25","title":"Circuit weight training vs jogging in metabolic risk factors of overweight/obese women.","type":"article-journal","volume":"93"},"uris":["http://www.mendeley.com/documents/?uuid=350c831e-32a3-4745-ab65-526be1153edb"]}],"mendeley":{"formattedCitation":"(13)","plainTextFormattedCitation":"(13)","previouslyFormattedCitation":"(Fett, Fett and Marchini, 2009)"},"properties":{"noteIndex":0},"schema":"https://github.com/citation-style-language/schema/raw/master/csl-citation.json"}</w:instrText>
            </w:r>
            <w:r w:rsidRPr="00076557">
              <w:rPr>
                <w:sz w:val="20"/>
                <w:szCs w:val="20"/>
              </w:rPr>
              <w:fldChar w:fldCharType="separate"/>
            </w:r>
            <w:r w:rsidR="005F7402" w:rsidRPr="005F7402">
              <w:rPr>
                <w:b w:val="0"/>
                <w:noProof/>
                <w:sz w:val="20"/>
                <w:szCs w:val="20"/>
              </w:rPr>
              <w:t>(13)</w:t>
            </w:r>
            <w:r w:rsidRPr="00076557">
              <w:rPr>
                <w:sz w:val="20"/>
                <w:szCs w:val="20"/>
              </w:rPr>
              <w:fldChar w:fldCharType="end"/>
            </w:r>
          </w:p>
        </w:tc>
        <w:tc>
          <w:tcPr>
            <w:tcW w:w="971" w:type="dxa"/>
          </w:tcPr>
          <w:p w14:paraId="6EDD92E3" w14:textId="77777777" w:rsidR="00387C34" w:rsidRPr="00076557" w:rsidRDefault="00387C34" w:rsidP="00994D0D">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NR</w:t>
            </w:r>
          </w:p>
        </w:tc>
        <w:tc>
          <w:tcPr>
            <w:tcW w:w="1701" w:type="dxa"/>
          </w:tcPr>
          <w:p w14:paraId="4558F664" w14:textId="77777777" w:rsidR="00387C34" w:rsidRPr="00076557" w:rsidRDefault="00387C34" w:rsidP="00994D0D">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50 F (overweight/obese)</w:t>
            </w:r>
          </w:p>
        </w:tc>
        <w:tc>
          <w:tcPr>
            <w:tcW w:w="1418" w:type="dxa"/>
          </w:tcPr>
          <w:p w14:paraId="00F131C6" w14:textId="29823F89" w:rsidR="00387C34" w:rsidRPr="00076557" w:rsidRDefault="0051315F" w:rsidP="00994D0D">
            <w:pPr>
              <w:pStyle w:val="NormalWeb"/>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28 – 46 </w:t>
            </w:r>
          </w:p>
        </w:tc>
        <w:tc>
          <w:tcPr>
            <w:tcW w:w="1538" w:type="dxa"/>
          </w:tcPr>
          <w:p w14:paraId="400F2B6F" w14:textId="77777777" w:rsidR="00387C34" w:rsidRPr="00076557" w:rsidRDefault="00387C34" w:rsidP="00994D0D">
            <w:pPr>
              <w:pStyle w:val="NormalWeb"/>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Resistance and aerobic exercise</w:t>
            </w:r>
          </w:p>
        </w:tc>
        <w:tc>
          <w:tcPr>
            <w:tcW w:w="953" w:type="dxa"/>
          </w:tcPr>
          <w:p w14:paraId="21020523" w14:textId="77777777" w:rsidR="00387C34" w:rsidRPr="00076557" w:rsidRDefault="00387C34" w:rsidP="00994D0D">
            <w:pPr>
              <w:pStyle w:val="NormalWeb"/>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8 weeks</w:t>
            </w:r>
          </w:p>
        </w:tc>
        <w:tc>
          <w:tcPr>
            <w:tcW w:w="1195" w:type="dxa"/>
          </w:tcPr>
          <w:p w14:paraId="658BDD6A" w14:textId="77777777" w:rsidR="00387C34" w:rsidRPr="00076557" w:rsidRDefault="00387C34" w:rsidP="00994D0D">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TC, LDL-C, HDL-C and TG</w:t>
            </w:r>
          </w:p>
        </w:tc>
        <w:tc>
          <w:tcPr>
            <w:tcW w:w="1984" w:type="dxa"/>
          </w:tcPr>
          <w:p w14:paraId="5F7D4731" w14:textId="77777777" w:rsidR="004A4538" w:rsidRPr="00076557" w:rsidRDefault="00387C34" w:rsidP="00994D0D">
            <w:pP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TC </w:t>
            </w:r>
            <w:r w:rsidRPr="00076557">
              <w:rPr>
                <w:b/>
                <w:sz w:val="20"/>
                <w:szCs w:val="20"/>
              </w:rPr>
              <w:t>0.17</w:t>
            </w:r>
            <w:r w:rsidRPr="00076557">
              <w:rPr>
                <w:sz w:val="20"/>
                <w:szCs w:val="20"/>
              </w:rPr>
              <w:t>,</w:t>
            </w:r>
          </w:p>
          <w:p w14:paraId="4EA171E7" w14:textId="77777777" w:rsidR="004A4538" w:rsidRPr="00076557" w:rsidRDefault="00387C34" w:rsidP="00994D0D">
            <w:pPr>
              <w:cnfStyle w:val="000000100000" w:firstRow="0" w:lastRow="0" w:firstColumn="0" w:lastColumn="0" w:oddVBand="0" w:evenVBand="0" w:oddHBand="1" w:evenHBand="0" w:firstRowFirstColumn="0" w:firstRowLastColumn="0" w:lastRowFirstColumn="0" w:lastRowLastColumn="0"/>
              <w:rPr>
                <w:b/>
                <w:sz w:val="20"/>
                <w:szCs w:val="20"/>
              </w:rPr>
            </w:pPr>
            <w:r w:rsidRPr="00076557">
              <w:rPr>
                <w:sz w:val="20"/>
                <w:szCs w:val="20"/>
              </w:rPr>
              <w:t xml:space="preserve">HDL-C </w:t>
            </w:r>
            <w:r w:rsidRPr="00076557">
              <w:rPr>
                <w:b/>
                <w:sz w:val="20"/>
                <w:szCs w:val="20"/>
              </w:rPr>
              <w:t>0.29</w:t>
            </w:r>
            <w:r w:rsidR="004A4538" w:rsidRPr="00076557">
              <w:rPr>
                <w:b/>
                <w:sz w:val="20"/>
                <w:szCs w:val="20"/>
              </w:rPr>
              <w:t>,</w:t>
            </w:r>
            <w:r w:rsidRPr="00076557">
              <w:rPr>
                <w:b/>
                <w:sz w:val="20"/>
                <w:szCs w:val="20"/>
              </w:rPr>
              <w:t xml:space="preserve"> </w:t>
            </w:r>
          </w:p>
          <w:p w14:paraId="46B91030" w14:textId="77777777" w:rsidR="004A4538" w:rsidRPr="00076557" w:rsidRDefault="00387C34" w:rsidP="00994D0D">
            <w:pP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LDL-C </w:t>
            </w:r>
            <w:r w:rsidRPr="00076557">
              <w:rPr>
                <w:b/>
                <w:sz w:val="20"/>
                <w:szCs w:val="20"/>
              </w:rPr>
              <w:t>0.47</w:t>
            </w:r>
            <w:r w:rsidRPr="00076557">
              <w:rPr>
                <w:sz w:val="20"/>
                <w:szCs w:val="20"/>
              </w:rPr>
              <w:t xml:space="preserve">, </w:t>
            </w:r>
          </w:p>
          <w:p w14:paraId="41BA1335" w14:textId="229B9BE9" w:rsidR="00387C34" w:rsidRPr="00076557" w:rsidRDefault="00387C34" w:rsidP="00994D0D">
            <w:pP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TG </w:t>
            </w:r>
            <w:r w:rsidRPr="00076557">
              <w:rPr>
                <w:b/>
                <w:sz w:val="20"/>
                <w:szCs w:val="20"/>
              </w:rPr>
              <w:t>0.32</w:t>
            </w:r>
          </w:p>
        </w:tc>
      </w:tr>
      <w:tr w:rsidR="00387C34" w:rsidRPr="00076557" w14:paraId="04F6498E" w14:textId="77777777" w:rsidTr="00994D0D">
        <w:tc>
          <w:tcPr>
            <w:cnfStyle w:val="001000000000" w:firstRow="0" w:lastRow="0" w:firstColumn="1" w:lastColumn="0" w:oddVBand="0" w:evenVBand="0" w:oddHBand="0" w:evenHBand="0" w:firstRowFirstColumn="0" w:firstRowLastColumn="0" w:lastRowFirstColumn="0" w:lastRowLastColumn="0"/>
            <w:tcW w:w="1419" w:type="dxa"/>
          </w:tcPr>
          <w:p w14:paraId="321EFA87" w14:textId="2EC6CAE1" w:rsidR="00387C34" w:rsidRPr="00076557" w:rsidRDefault="00387C34" w:rsidP="00994D0D">
            <w:pPr>
              <w:pStyle w:val="NormalWeb"/>
              <w:rPr>
                <w:b w:val="0"/>
                <w:sz w:val="20"/>
                <w:szCs w:val="20"/>
              </w:rPr>
            </w:pPr>
            <w:r w:rsidRPr="00076557">
              <w:rPr>
                <w:sz w:val="20"/>
                <w:szCs w:val="20"/>
              </w:rPr>
              <w:fldChar w:fldCharType="begin" w:fldLock="1"/>
            </w:r>
            <w:r w:rsidR="005F7402">
              <w:rPr>
                <w:b w:val="0"/>
                <w:sz w:val="20"/>
                <w:szCs w:val="20"/>
              </w:rPr>
              <w:instrText>ADDIN CSL_CITATION {"citationItems":[{"id":"ITEM-1","itemData":{"DOI":"10.4103/ijnmr.IJNMR-385-14","ISSN":"22285504","abstract":"Background: Increased level of blood lipids is one of the risk factors for cardiovascular diseases. Considerable research has done to assess the effects of physical exercises on lipid profile, of which aerobic exercises are the main part of evidence. However, in recent years, resistance exercise has been less investigated. Thus, the present study investigates the effect of resistance exercise on lipid profile in coronary artery disease patients. Materials and Methods: This study was a randomized clinical trial. Forty eligible participants were selected through selective sampling and were assigned randomly to either intervention or control groups (20 participants in each group). Fasting blood sample was taken for measurement of lipid profile before, after, and after 4 weeks of the end of intervention. The intervention period lasted 8 weeks and included two exercise sessions of 45-60 minutes per week. Resistance exercise was performed by use of light weights in the range of motion of the elbow, shoulder, and knee joints. The number of repetitions was initially 10 and was gradually increased to 15. Then, the weight was increased by 3-5% and the number of sets too. Data were analyzed on significant level of P &lt; 0.05. Results: In both the groups, the mean and mean changes of lipid profile, before, after. and 4 weeks after the end of the intervention were not significantly different (P &lt; 0.05). Conclusions: The 8-week of resistance exercise did not lead to a significant decrease in the mean lipid profile.","author":[{"dropping-particle":"","family":"Salehi","given":"Zahra","non-dropping-particle":"","parse-names":false,"suffix":""},{"dropping-particle":"","family":"Salehi","given":"Kobra","non-dropping-particle":"","parse-names":false,"suffix":""},{"dropping-particle":"","family":"Moeini","given":"Mahin","non-dropping-particle":"","parse-names":false,"suffix":""},{"dropping-particle":"","family":"Kargarfard","given":"Mehdi","non-dropping-particle":"","parse-names":false,"suffix":""},{"dropping-particle":"","family":"Sadeghi","given":"Masoumeh","non-dropping-particle":"","parse-names":false,"suffix":""}],"container-title":"Iranian Journal of Nursing and Midwifery Research","id":"ITEM-1","issue":"2","issued":{"date-parts":[["2017"]]},"page":"112-116","title":"The effect of resistance exercise on lipid profile of coronary artery disease patients: A randomized clinical trial","type":"article-journal","volume":"22"},"uris":["http://www.mendeley.com/documents/?uuid=3f705b0e-c241-490f-9efe-a19c0fa48135"]}],"mendeley":{"formattedCitation":"(17)","plainTextFormattedCitation":"(17)","previouslyFormattedCitation":"(Salehi &lt;i&gt;et al.&lt;/i&gt;, 2017)"},"properties":{"noteIndex":0},"schema":"https://github.com/citation-style-language/schema/raw/master/csl-citation.json"}</w:instrText>
            </w:r>
            <w:r w:rsidRPr="00076557">
              <w:rPr>
                <w:sz w:val="20"/>
                <w:szCs w:val="20"/>
              </w:rPr>
              <w:fldChar w:fldCharType="separate"/>
            </w:r>
            <w:r w:rsidR="005F7402" w:rsidRPr="005F7402">
              <w:rPr>
                <w:b w:val="0"/>
                <w:noProof/>
                <w:sz w:val="20"/>
                <w:szCs w:val="20"/>
              </w:rPr>
              <w:t>(17)</w:t>
            </w:r>
            <w:r w:rsidRPr="00076557">
              <w:rPr>
                <w:sz w:val="20"/>
                <w:szCs w:val="20"/>
              </w:rPr>
              <w:fldChar w:fldCharType="end"/>
            </w:r>
          </w:p>
        </w:tc>
        <w:tc>
          <w:tcPr>
            <w:tcW w:w="971" w:type="dxa"/>
          </w:tcPr>
          <w:p w14:paraId="697DD3D9" w14:textId="77777777" w:rsidR="00387C34" w:rsidRPr="00076557" w:rsidRDefault="00387C34" w:rsidP="00994D0D">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Isfahan</w:t>
            </w:r>
          </w:p>
        </w:tc>
        <w:tc>
          <w:tcPr>
            <w:tcW w:w="1701" w:type="dxa"/>
          </w:tcPr>
          <w:p w14:paraId="14EF197E" w14:textId="77777777" w:rsidR="00387C34" w:rsidRPr="00076557" w:rsidRDefault="009B1C53" w:rsidP="00994D0D">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40 randomly placed </w:t>
            </w:r>
            <w:r w:rsidR="00387C34" w:rsidRPr="00076557">
              <w:rPr>
                <w:sz w:val="20"/>
                <w:szCs w:val="20"/>
              </w:rPr>
              <w:t xml:space="preserve">M &amp; F </w:t>
            </w:r>
          </w:p>
          <w:p w14:paraId="40CF94ED" w14:textId="57864897" w:rsidR="00B1590A" w:rsidRPr="00076557" w:rsidRDefault="00B1590A" w:rsidP="00994D0D">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Control (20)</w:t>
            </w:r>
          </w:p>
          <w:p w14:paraId="1B351EA0" w14:textId="51D99483" w:rsidR="00B1590A" w:rsidRPr="00076557" w:rsidRDefault="00B1590A" w:rsidP="00994D0D">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Study (20)</w:t>
            </w:r>
          </w:p>
        </w:tc>
        <w:tc>
          <w:tcPr>
            <w:tcW w:w="1418" w:type="dxa"/>
          </w:tcPr>
          <w:p w14:paraId="5FE49E17" w14:textId="16CEB4E1" w:rsidR="00387C34" w:rsidRPr="00076557" w:rsidRDefault="00B1590A" w:rsidP="00994D0D">
            <w:pPr>
              <w:pStyle w:val="NormalWeb"/>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NR</w:t>
            </w:r>
          </w:p>
        </w:tc>
        <w:tc>
          <w:tcPr>
            <w:tcW w:w="1538" w:type="dxa"/>
          </w:tcPr>
          <w:p w14:paraId="6091BA83" w14:textId="77777777" w:rsidR="00387C34" w:rsidRPr="00076557" w:rsidRDefault="00387C34" w:rsidP="00994D0D">
            <w:pPr>
              <w:pStyle w:val="NormalWeb"/>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Resistance exercise</w:t>
            </w:r>
          </w:p>
        </w:tc>
        <w:tc>
          <w:tcPr>
            <w:tcW w:w="953" w:type="dxa"/>
          </w:tcPr>
          <w:p w14:paraId="51AD0B7B" w14:textId="77777777" w:rsidR="00387C34" w:rsidRPr="00076557" w:rsidRDefault="00387C34" w:rsidP="00994D0D">
            <w:pPr>
              <w:pStyle w:val="NormalWeb"/>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8 weeks</w:t>
            </w:r>
          </w:p>
        </w:tc>
        <w:tc>
          <w:tcPr>
            <w:tcW w:w="1195" w:type="dxa"/>
          </w:tcPr>
          <w:p w14:paraId="769E49FE" w14:textId="77777777" w:rsidR="00387C34" w:rsidRPr="00076557" w:rsidRDefault="00387C34" w:rsidP="00994D0D">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Cholesterol, LDL-C, HDL-C, TG</w:t>
            </w:r>
          </w:p>
        </w:tc>
        <w:tc>
          <w:tcPr>
            <w:tcW w:w="1984" w:type="dxa"/>
          </w:tcPr>
          <w:p w14:paraId="01F1320C" w14:textId="77777777" w:rsidR="004A4538" w:rsidRPr="00076557" w:rsidRDefault="00387C34" w:rsidP="00994D0D">
            <w:pP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TC </w:t>
            </w:r>
            <w:r w:rsidRPr="00076557">
              <w:rPr>
                <w:b/>
                <w:sz w:val="20"/>
                <w:szCs w:val="20"/>
              </w:rPr>
              <w:t>-0.54,</w:t>
            </w:r>
            <w:r w:rsidRPr="00076557">
              <w:rPr>
                <w:sz w:val="20"/>
                <w:szCs w:val="20"/>
              </w:rPr>
              <w:tab/>
            </w:r>
          </w:p>
          <w:p w14:paraId="7E1F16B2" w14:textId="77777777" w:rsidR="004A4538" w:rsidRPr="00076557" w:rsidRDefault="00387C34" w:rsidP="00994D0D">
            <w:pP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HDL-C </w:t>
            </w:r>
            <w:r w:rsidRPr="00076557">
              <w:rPr>
                <w:b/>
                <w:sz w:val="20"/>
                <w:szCs w:val="20"/>
              </w:rPr>
              <w:t>0.74</w:t>
            </w:r>
            <w:r w:rsidRPr="00076557">
              <w:rPr>
                <w:sz w:val="20"/>
                <w:szCs w:val="20"/>
              </w:rPr>
              <w:t xml:space="preserve">, </w:t>
            </w:r>
          </w:p>
          <w:p w14:paraId="3F0820EE" w14:textId="77777777" w:rsidR="004A4538" w:rsidRPr="00076557" w:rsidRDefault="00387C34" w:rsidP="00994D0D">
            <w:pP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LDL-C </w:t>
            </w:r>
            <w:r w:rsidRPr="00076557">
              <w:rPr>
                <w:b/>
                <w:sz w:val="20"/>
                <w:szCs w:val="20"/>
              </w:rPr>
              <w:t>-0.19</w:t>
            </w:r>
            <w:r w:rsidRPr="00076557">
              <w:rPr>
                <w:sz w:val="20"/>
                <w:szCs w:val="20"/>
              </w:rPr>
              <w:t>,</w:t>
            </w:r>
          </w:p>
          <w:p w14:paraId="31898D16" w14:textId="09B6A5ED" w:rsidR="00387C34" w:rsidRPr="00076557" w:rsidRDefault="00387C34" w:rsidP="00994D0D">
            <w:pP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TG-</w:t>
            </w:r>
            <w:r w:rsidRPr="00076557">
              <w:rPr>
                <w:b/>
                <w:sz w:val="20"/>
                <w:szCs w:val="20"/>
              </w:rPr>
              <w:t>0.32</w:t>
            </w:r>
          </w:p>
        </w:tc>
      </w:tr>
      <w:tr w:rsidR="00387C34" w:rsidRPr="00076557" w14:paraId="35DE03D2" w14:textId="77777777" w:rsidTr="00994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777087C7" w14:textId="44F1D32D" w:rsidR="00387C34" w:rsidRPr="00076557" w:rsidRDefault="00387C34" w:rsidP="00994D0D">
            <w:pPr>
              <w:pStyle w:val="NormalWeb"/>
              <w:rPr>
                <w:b w:val="0"/>
                <w:sz w:val="20"/>
                <w:szCs w:val="20"/>
              </w:rPr>
            </w:pPr>
            <w:r w:rsidRPr="00076557">
              <w:rPr>
                <w:sz w:val="20"/>
                <w:szCs w:val="20"/>
              </w:rPr>
              <w:fldChar w:fldCharType="begin" w:fldLock="1"/>
            </w:r>
            <w:r w:rsidR="005F7402">
              <w:rPr>
                <w:b w:val="0"/>
                <w:sz w:val="20"/>
                <w:szCs w:val="20"/>
              </w:rPr>
              <w:instrText>ADDIN CSL_CITATION {"citationItems":[{"id":"ITEM-1","itemData":{"DOI":"10.1016/j.metabol.2006.10.019","ISSN":"00260495","PMID":"17378998","abstract":"Endurance exercise training improves plasma lipoprotein and lipid profiles and reduces cardiovascular disease risk. However, the effect of endurance exercise training, independent of diet and body fat phenotypes, on plasma lipoprotein subfraction particle concentration, size, and composition as measured by nuclear magnetic resonance (NMR) spectroscopy is not known. We hypothesized that 24 weeks of endurance exercise training would independently improve plasma lipoprotein and lipid profiles as assessed by both conventional and novel NMR measurement techniques. One hundred sedentary, healthy 50- to 75-year-olds following a standardized diet were studied before and after 24 weeks of aerobic exercise training. Lipoprotein and lipid analyses, using both conventional and NMR measures, were performed at baseline and after 24 weeks of exercise training. Relative and absolute maximum oxygen consumption increased 15% with exercise training. Most lipoprotein and lipid measures improved with 24 weeks of endurance exercise training, and these changes were consistently independent of baseline body fat and body fat changes with training. For example, with exercise training, total cholesterol, triglycerides, and low-density lipoprotein cholesterol (LDL-C) decreased significantly (2.1 ± 1.8 mg/dL, P = .001; -17 ± 3.5 mg/dL, P &lt; .0001; and -0.7 ± 1.7 mg/dL, P &lt; .0001, respectively), and high-density lipoprotein cholesterol subfractions (HDL3-C and HDL2-C) increased significantly (1.9 ± 0.5 mg/dL, P = .01, and 1.2 ± 0.3 mg/dL, P = .02, respectively). Particle concentrations decreased significantly for large and small very low-density lipoprotein particles (-0.7 ± 0.4 nmol/L, P &lt; .0001, and -1.1 ± 1.7 nmol/L, P &lt; .0001, respectively), total, medium, and very small LDL particles (-100 ± 26 nmol/L, P = .01; -26 ± 7.0 nmol/L, P = .004; and -103 ± 27 nmol/L, P = .02, respectively), and small HDL particles (-0.03 ± 0.4 μmol/L, P = .007). Mean very low-density lipoprotein particle size also decreased significantly (-1.7 ± 0.9 nm, P &lt; .0001) and mean HDL particle size increased significantly with exercise training (0.1 ± 0.0 nm, P = .04). These results show that 24 weeks of endurance exercise training induced favorable changes in plasma lipoprotein and lipid profiles independent of diet and baseline or change in body fat. © 2007 Elsevier Inc. All rights reserved.","author":[{"dropping-particle":"","family":"Halverstadt","given":"Amy","non-dropping-particle":"","parse-names":false,"suffix":""},{"dropping-particle":"","family":"Phares","given":"Dana A.","non-dropping-particle":"","parse-names":false,"suffix":""},{"dropping-particle":"","family":"Wilund","given":"Kenneth R.","non-dropping-particle":"","parse-names":false,"suffix":""},{"dropping-particle":"","family":"Goldberg","given":"Andrew P.","non-dropping-particle":"","parse-names":false,"suffix":""},{"dropping-particle":"","family":"Hagberg","given":"James M.","non-dropping-particle":"","parse-names":false,"suffix":""}],"container-title":"Metabolism: Clinical and Experimental","id":"ITEM-1","issue":"4","issued":{"date-parts":[["2007"]]},"page":"444-450","title":"Endurance exercise training raises high-density lipoprotein cholesterol and lowers small low-density lipoprotein and very low-density lipoprotein independent of body fat phenotypes in older men and women","type":"article-journal","volume":"56"},"uris":["http://www.mendeley.com/documents/?uuid=eaafe8b4-26fb-4bdb-a84b-ad237da7f3da"]}],"mendeley":{"formattedCitation":"(12)","plainTextFormattedCitation":"(12)","previouslyFormattedCitation":"(Halverstadt &lt;i&gt;et al.&lt;/i&gt;, 2007)"},"properties":{"noteIndex":0},"schema":"https://github.com/citation-style-language/schema/raw/master/csl-citation.json"}</w:instrText>
            </w:r>
            <w:r w:rsidRPr="00076557">
              <w:rPr>
                <w:sz w:val="20"/>
                <w:szCs w:val="20"/>
              </w:rPr>
              <w:fldChar w:fldCharType="separate"/>
            </w:r>
            <w:r w:rsidR="005F7402" w:rsidRPr="005F7402">
              <w:rPr>
                <w:b w:val="0"/>
                <w:noProof/>
                <w:sz w:val="20"/>
                <w:szCs w:val="20"/>
              </w:rPr>
              <w:t>(12)</w:t>
            </w:r>
            <w:r w:rsidRPr="00076557">
              <w:rPr>
                <w:sz w:val="20"/>
                <w:szCs w:val="20"/>
              </w:rPr>
              <w:fldChar w:fldCharType="end"/>
            </w:r>
          </w:p>
        </w:tc>
        <w:tc>
          <w:tcPr>
            <w:tcW w:w="971" w:type="dxa"/>
          </w:tcPr>
          <w:p w14:paraId="3315CA2A" w14:textId="77777777" w:rsidR="00387C34" w:rsidRPr="00076557" w:rsidRDefault="00387C34" w:rsidP="00994D0D">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NR</w:t>
            </w:r>
          </w:p>
        </w:tc>
        <w:tc>
          <w:tcPr>
            <w:tcW w:w="1701" w:type="dxa"/>
          </w:tcPr>
          <w:p w14:paraId="65F9843F" w14:textId="765707B9" w:rsidR="00387C34" w:rsidRPr="00076557" w:rsidRDefault="00626D85" w:rsidP="00994D0D">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42 </w:t>
            </w:r>
            <w:r w:rsidR="00387C34" w:rsidRPr="00076557">
              <w:rPr>
                <w:sz w:val="20"/>
                <w:szCs w:val="20"/>
              </w:rPr>
              <w:t xml:space="preserve">M &amp; </w:t>
            </w:r>
            <w:r w:rsidRPr="00076557">
              <w:rPr>
                <w:sz w:val="20"/>
                <w:szCs w:val="20"/>
              </w:rPr>
              <w:t xml:space="preserve">58 </w:t>
            </w:r>
            <w:r w:rsidR="00387C34" w:rsidRPr="00076557">
              <w:rPr>
                <w:sz w:val="20"/>
                <w:szCs w:val="20"/>
              </w:rPr>
              <w:t>F (healthy sedentary)</w:t>
            </w:r>
          </w:p>
        </w:tc>
        <w:tc>
          <w:tcPr>
            <w:tcW w:w="1418" w:type="dxa"/>
          </w:tcPr>
          <w:p w14:paraId="305360AB" w14:textId="435C81CC" w:rsidR="0051315F" w:rsidRPr="00076557" w:rsidRDefault="00387C34" w:rsidP="00626D85">
            <w:pPr>
              <w:pStyle w:val="NormalWeb"/>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50 </w:t>
            </w:r>
            <w:r w:rsidR="0051315F" w:rsidRPr="00076557">
              <w:rPr>
                <w:sz w:val="20"/>
                <w:szCs w:val="20"/>
              </w:rPr>
              <w:t>–</w:t>
            </w:r>
            <w:r w:rsidRPr="00076557">
              <w:rPr>
                <w:sz w:val="20"/>
                <w:szCs w:val="20"/>
              </w:rPr>
              <w:t xml:space="preserve"> 75</w:t>
            </w:r>
          </w:p>
        </w:tc>
        <w:tc>
          <w:tcPr>
            <w:tcW w:w="1538" w:type="dxa"/>
          </w:tcPr>
          <w:p w14:paraId="09B05CA9" w14:textId="77777777" w:rsidR="00387C34" w:rsidRPr="00076557" w:rsidRDefault="00387C34" w:rsidP="00994D0D">
            <w:pPr>
              <w:pStyle w:val="NormalWeb"/>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Endurance exercise</w:t>
            </w:r>
          </w:p>
        </w:tc>
        <w:tc>
          <w:tcPr>
            <w:tcW w:w="953" w:type="dxa"/>
          </w:tcPr>
          <w:p w14:paraId="4DDF7F62" w14:textId="77777777" w:rsidR="00387C34" w:rsidRPr="00076557" w:rsidRDefault="00387C34" w:rsidP="00994D0D">
            <w:pPr>
              <w:pStyle w:val="NormalWeb"/>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24 weeks</w:t>
            </w:r>
          </w:p>
        </w:tc>
        <w:tc>
          <w:tcPr>
            <w:tcW w:w="1195" w:type="dxa"/>
          </w:tcPr>
          <w:p w14:paraId="1226B117" w14:textId="77777777" w:rsidR="00387C34" w:rsidRPr="00076557" w:rsidRDefault="00387C34" w:rsidP="00994D0D">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HDL-C, LDL-C, TC, TG</w:t>
            </w:r>
          </w:p>
        </w:tc>
        <w:tc>
          <w:tcPr>
            <w:tcW w:w="1984" w:type="dxa"/>
          </w:tcPr>
          <w:p w14:paraId="0DCFBE73" w14:textId="77777777" w:rsidR="004A4538" w:rsidRPr="00076557" w:rsidRDefault="00387C34" w:rsidP="00994D0D">
            <w:pP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TC </w:t>
            </w:r>
            <w:r w:rsidRPr="00076557">
              <w:rPr>
                <w:b/>
                <w:sz w:val="20"/>
                <w:szCs w:val="20"/>
              </w:rPr>
              <w:t>-1.17</w:t>
            </w:r>
            <w:r w:rsidRPr="00076557">
              <w:rPr>
                <w:sz w:val="20"/>
                <w:szCs w:val="20"/>
              </w:rPr>
              <w:t>,</w:t>
            </w:r>
            <w:r w:rsidRPr="00076557">
              <w:rPr>
                <w:sz w:val="20"/>
                <w:szCs w:val="20"/>
              </w:rPr>
              <w:tab/>
            </w:r>
          </w:p>
          <w:p w14:paraId="5E1AC412" w14:textId="77777777" w:rsidR="004A4538" w:rsidRPr="00076557" w:rsidRDefault="00387C34" w:rsidP="00994D0D">
            <w:pP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HDL-C </w:t>
            </w:r>
            <w:r w:rsidRPr="00076557">
              <w:rPr>
                <w:b/>
                <w:sz w:val="20"/>
                <w:szCs w:val="20"/>
              </w:rPr>
              <w:t>4</w:t>
            </w:r>
            <w:r w:rsidRPr="00076557">
              <w:rPr>
                <w:sz w:val="20"/>
                <w:szCs w:val="20"/>
              </w:rPr>
              <w:t xml:space="preserve">, </w:t>
            </w:r>
          </w:p>
          <w:p w14:paraId="22B3BEB8" w14:textId="77777777" w:rsidR="004A4538" w:rsidRPr="00076557" w:rsidRDefault="00387C34" w:rsidP="00994D0D">
            <w:pP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LDL-C-</w:t>
            </w:r>
            <w:r w:rsidRPr="00076557">
              <w:rPr>
                <w:b/>
                <w:sz w:val="20"/>
                <w:szCs w:val="20"/>
              </w:rPr>
              <w:t>0.41</w:t>
            </w:r>
            <w:r w:rsidRPr="00076557">
              <w:rPr>
                <w:sz w:val="20"/>
                <w:szCs w:val="20"/>
              </w:rPr>
              <w:t>,</w:t>
            </w:r>
          </w:p>
          <w:p w14:paraId="716474B4" w14:textId="43E0D0B6" w:rsidR="00387C34" w:rsidRPr="00076557" w:rsidRDefault="00387C34" w:rsidP="00994D0D">
            <w:pP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TG </w:t>
            </w:r>
            <w:r w:rsidRPr="00076557">
              <w:rPr>
                <w:b/>
                <w:sz w:val="20"/>
                <w:szCs w:val="20"/>
              </w:rPr>
              <w:t>-4.86</w:t>
            </w:r>
          </w:p>
        </w:tc>
      </w:tr>
      <w:tr w:rsidR="00387C34" w:rsidRPr="00076557" w14:paraId="64B6446D" w14:textId="77777777" w:rsidTr="00994D0D">
        <w:tc>
          <w:tcPr>
            <w:cnfStyle w:val="001000000000" w:firstRow="0" w:lastRow="0" w:firstColumn="1" w:lastColumn="0" w:oddVBand="0" w:evenVBand="0" w:oddHBand="0" w:evenHBand="0" w:firstRowFirstColumn="0" w:firstRowLastColumn="0" w:lastRowFirstColumn="0" w:lastRowLastColumn="0"/>
            <w:tcW w:w="1419" w:type="dxa"/>
          </w:tcPr>
          <w:p w14:paraId="21454E75" w14:textId="73AB844D" w:rsidR="00387C34" w:rsidRPr="00076557" w:rsidRDefault="00387C34" w:rsidP="00994D0D">
            <w:pPr>
              <w:pStyle w:val="NormalWeb"/>
              <w:rPr>
                <w:b w:val="0"/>
                <w:sz w:val="20"/>
                <w:szCs w:val="20"/>
              </w:rPr>
            </w:pPr>
            <w:r w:rsidRPr="00076557">
              <w:rPr>
                <w:sz w:val="20"/>
                <w:szCs w:val="20"/>
              </w:rPr>
              <w:fldChar w:fldCharType="begin" w:fldLock="1"/>
            </w:r>
            <w:r w:rsidR="005F7402">
              <w:rPr>
                <w:b w:val="0"/>
                <w:sz w:val="20"/>
                <w:szCs w:val="20"/>
              </w:rPr>
              <w:instrText>ADDIN CSL_CITATION {"citationItems":[{"id":"ITEM-1","itemData":{"DOI":"10.3390/jcm11175146","ISSN":"20770383","abstract":"Background: Blood lipid profiles consist of total cholesterol (TC) and its fractions, high-density lipoprotein cholesterol (HDL), low-density lipoprotein cholesterol (LDL), non-high-density lipoprotein cholesterol (non-HDL), and triglycerides (TG). For several decades, studies have examined the effects of various factors on lipid status and its association with the risk of developing arteriosclerosis and cardiovascular disease. The beneficial effects of increased physical activity on cardiovascular health have been demonstrated by appropriate modulation of lipid profiles. For individuals with low physical activity, the literature recommends engaging in various forms of training that can improve physical fitness and resting lipid status. The aim of the study was to examine whether a specific original training program improves lipid profiles to the levels recommended for the male population. Methods: The study involved two equal (n = 15) groups of men (experimental and control groups, aged 35–40 years). The experimental group performed 60-min training sessions for 8 weeks (3 times a week) including a set of strength and endurance exercises. Before and after the training program, blood was drawn from both groups for serum determination of TC, HDL, LDL non-HDL, and TG, and a battery of four field physical performance tests was administered. Results: Statistically significant decreases (TC by 19.3%, TG by 23.7%, LDL by 15%), a non-significant decrease (10% for non-HDL), and no change for HDL were found in the experimental group. Control group showed a statistically significant decrease, by 7.4% for TC. The results confirm the effectiveness of the proposed training in improving health indices. Conclusions: The 8-week training program met the health-related fitness paradigm recommended for physical activity in men aged 35–40 years. After the completion of the program, all the participants expressed their satisfaction from participating in a health-promoting experiment.","author":[{"dropping-particle":"","family":"Ambroży","given":"Tadeusz","non-dropping-particle":"","parse-names":false,"suffix":""},{"dropping-particle":"","family":"Rydzik","given":"Łukasz","non-dropping-particle":"","parse-names":false,"suffix":""},{"dropping-particle":"","family":"Obmiński","given":"Zbigniew","non-dropping-particle":"","parse-names":false,"suffix":""},{"dropping-particle":"","family":"Spieszny","given":"Michał","non-dropping-particle":"","parse-names":false,"suffix":""},{"dropping-particle":"","family":"Szczepanik","given":"Antoni","non-dropping-particle":"","parse-names":false,"suffix":""},{"dropping-particle":"","family":"Ambroży","given":"Dorota","non-dropping-particle":"","parse-names":false,"suffix":""},{"dropping-particle":"","family":"Basiaga-Pasternak","given":"Joanna","non-dropping-particle":"","parse-names":false,"suffix":""},{"dropping-particle":"","family":"Spieszny","given":"Jakub","non-dropping-particle":"","parse-names":false,"suffix":""},{"dropping-particle":"","family":"Niewczas","given":"Marta","non-dropping-particle":"","parse-names":false,"suffix":""},{"dropping-particle":"","family":"Jaszczur-Nowicki","given":"Jarosław","non-dropping-particle":"","parse-names":false,"suffix":""}],"container-title":"Journal of Clinical Medicine","id":"ITEM-1","issue":"17","issued":{"date-parts":[["2022"]]},"title":"Effect of High-Intensity Strength and Endurance Training in the Form of Small Circuits on Changes in Lipid Levels in Men Aged 35–40 Years","type":"article-journal","volume":"11"},"uris":["http://www.mendeley.com/documents/?uuid=c0aa3f2a-36e8-42ff-b965-59ab00aec17f"]}],"mendeley":{"formattedCitation":"(14)","plainTextFormattedCitation":"(14)","previouslyFormattedCitation":"(Ambroży &lt;i&gt;et al.&lt;/i&gt;, 2022)"},"properties":{"noteIndex":0},"schema":"https://github.com/citation-style-language/schema/raw/master/csl-citation.json"}</w:instrText>
            </w:r>
            <w:r w:rsidRPr="00076557">
              <w:rPr>
                <w:sz w:val="20"/>
                <w:szCs w:val="20"/>
              </w:rPr>
              <w:fldChar w:fldCharType="separate"/>
            </w:r>
            <w:r w:rsidR="005F7402" w:rsidRPr="005F7402">
              <w:rPr>
                <w:b w:val="0"/>
                <w:noProof/>
                <w:sz w:val="20"/>
                <w:szCs w:val="20"/>
              </w:rPr>
              <w:t>(14)</w:t>
            </w:r>
            <w:r w:rsidRPr="00076557">
              <w:rPr>
                <w:sz w:val="20"/>
                <w:szCs w:val="20"/>
              </w:rPr>
              <w:fldChar w:fldCharType="end"/>
            </w:r>
          </w:p>
        </w:tc>
        <w:tc>
          <w:tcPr>
            <w:tcW w:w="971" w:type="dxa"/>
          </w:tcPr>
          <w:p w14:paraId="7ADF96B2" w14:textId="77777777" w:rsidR="00387C34" w:rsidRPr="00076557" w:rsidRDefault="00387C34" w:rsidP="00994D0D">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NR</w:t>
            </w:r>
          </w:p>
        </w:tc>
        <w:tc>
          <w:tcPr>
            <w:tcW w:w="1701" w:type="dxa"/>
          </w:tcPr>
          <w:p w14:paraId="7BAB5250" w14:textId="77777777" w:rsidR="00387C34" w:rsidRPr="00076557" w:rsidRDefault="00B1590A" w:rsidP="00994D0D">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30 </w:t>
            </w:r>
            <w:r w:rsidR="00387C34" w:rsidRPr="00076557">
              <w:rPr>
                <w:sz w:val="20"/>
                <w:szCs w:val="20"/>
              </w:rPr>
              <w:t>M (healthy)</w:t>
            </w:r>
          </w:p>
          <w:p w14:paraId="6EA533B5" w14:textId="7A7357D2" w:rsidR="00B1590A" w:rsidRPr="00076557" w:rsidRDefault="00B1590A" w:rsidP="00994D0D">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 </w:t>
            </w:r>
          </w:p>
        </w:tc>
        <w:tc>
          <w:tcPr>
            <w:tcW w:w="1418" w:type="dxa"/>
          </w:tcPr>
          <w:p w14:paraId="52BD8922" w14:textId="77777777" w:rsidR="00387C34" w:rsidRPr="00076557" w:rsidRDefault="00387C34" w:rsidP="00994D0D">
            <w:pPr>
              <w:pStyle w:val="NormalWeb"/>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35 – 40</w:t>
            </w:r>
          </w:p>
        </w:tc>
        <w:tc>
          <w:tcPr>
            <w:tcW w:w="1538" w:type="dxa"/>
          </w:tcPr>
          <w:p w14:paraId="4C42CA39" w14:textId="77777777" w:rsidR="00387C34" w:rsidRPr="00076557" w:rsidRDefault="00387C34" w:rsidP="00994D0D">
            <w:pPr>
              <w:pStyle w:val="NormalWeb"/>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Strength and Endurance exercise</w:t>
            </w:r>
          </w:p>
        </w:tc>
        <w:tc>
          <w:tcPr>
            <w:tcW w:w="953" w:type="dxa"/>
          </w:tcPr>
          <w:p w14:paraId="3954C3A0" w14:textId="77777777" w:rsidR="00387C34" w:rsidRPr="00076557" w:rsidRDefault="00387C34" w:rsidP="00994D0D">
            <w:pPr>
              <w:pStyle w:val="NormalWeb"/>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8 weeks</w:t>
            </w:r>
          </w:p>
        </w:tc>
        <w:tc>
          <w:tcPr>
            <w:tcW w:w="1195" w:type="dxa"/>
          </w:tcPr>
          <w:p w14:paraId="03E19F94" w14:textId="77777777" w:rsidR="00387C34" w:rsidRPr="00076557" w:rsidRDefault="00387C34" w:rsidP="00994D0D">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TC, HDL, LDL, TG, non-HDL</w:t>
            </w:r>
          </w:p>
        </w:tc>
        <w:tc>
          <w:tcPr>
            <w:tcW w:w="1984" w:type="dxa"/>
          </w:tcPr>
          <w:p w14:paraId="2ACC11B3" w14:textId="77777777" w:rsidR="004A4538" w:rsidRPr="00076557" w:rsidRDefault="00387C34" w:rsidP="00994D0D">
            <w:pP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TC </w:t>
            </w:r>
            <w:r w:rsidRPr="00076557">
              <w:rPr>
                <w:b/>
                <w:sz w:val="20"/>
                <w:szCs w:val="20"/>
              </w:rPr>
              <w:t>1.47</w:t>
            </w:r>
            <w:r w:rsidRPr="00076557">
              <w:rPr>
                <w:sz w:val="20"/>
                <w:szCs w:val="20"/>
              </w:rPr>
              <w:t>,</w:t>
            </w:r>
          </w:p>
          <w:p w14:paraId="4BB84469" w14:textId="77777777" w:rsidR="004A4538" w:rsidRPr="00076557" w:rsidRDefault="00387C34" w:rsidP="00994D0D">
            <w:pP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HDL-C </w:t>
            </w:r>
            <w:r w:rsidRPr="00076557">
              <w:rPr>
                <w:b/>
                <w:sz w:val="20"/>
                <w:szCs w:val="20"/>
              </w:rPr>
              <w:t>0.253</w:t>
            </w:r>
            <w:r w:rsidRPr="00076557">
              <w:rPr>
                <w:sz w:val="20"/>
                <w:szCs w:val="20"/>
              </w:rPr>
              <w:t xml:space="preserve">, </w:t>
            </w:r>
          </w:p>
          <w:p w14:paraId="208A4982" w14:textId="77777777" w:rsidR="004A4538" w:rsidRPr="00076557" w:rsidRDefault="00387C34" w:rsidP="00994D0D">
            <w:pP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LDL-C </w:t>
            </w:r>
            <w:r w:rsidRPr="00076557">
              <w:rPr>
                <w:b/>
                <w:sz w:val="20"/>
                <w:szCs w:val="20"/>
              </w:rPr>
              <w:t>1.18</w:t>
            </w:r>
            <w:r w:rsidR="004A4538" w:rsidRPr="00076557">
              <w:rPr>
                <w:b/>
                <w:sz w:val="20"/>
                <w:szCs w:val="20"/>
              </w:rPr>
              <w:t>,</w:t>
            </w:r>
            <w:r w:rsidRPr="00076557">
              <w:rPr>
                <w:sz w:val="20"/>
                <w:szCs w:val="20"/>
              </w:rPr>
              <w:t xml:space="preserve"> </w:t>
            </w:r>
          </w:p>
          <w:p w14:paraId="01B3AB10" w14:textId="6B972599" w:rsidR="00387C34" w:rsidRPr="00076557" w:rsidRDefault="00387C34" w:rsidP="00994D0D">
            <w:pP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TG </w:t>
            </w:r>
            <w:r w:rsidRPr="00076557">
              <w:rPr>
                <w:b/>
                <w:sz w:val="20"/>
                <w:szCs w:val="20"/>
              </w:rPr>
              <w:t>0.788</w:t>
            </w:r>
          </w:p>
        </w:tc>
      </w:tr>
      <w:tr w:rsidR="00387C34" w:rsidRPr="00076557" w14:paraId="5E158537" w14:textId="77777777" w:rsidTr="00994D0D">
        <w:trPr>
          <w:cnfStyle w:val="000000100000" w:firstRow="0" w:lastRow="0" w:firstColumn="0" w:lastColumn="0" w:oddVBand="0" w:evenVBand="0" w:oddHBand="1" w:evenHBand="0" w:firstRowFirstColumn="0" w:firstRowLastColumn="0" w:lastRowFirstColumn="0" w:lastRowLastColumn="0"/>
          <w:trHeight w:val="1176"/>
        </w:trPr>
        <w:tc>
          <w:tcPr>
            <w:cnfStyle w:val="001000000000" w:firstRow="0" w:lastRow="0" w:firstColumn="1" w:lastColumn="0" w:oddVBand="0" w:evenVBand="0" w:oddHBand="0" w:evenHBand="0" w:firstRowFirstColumn="0" w:firstRowLastColumn="0" w:lastRowFirstColumn="0" w:lastRowLastColumn="0"/>
            <w:tcW w:w="1419" w:type="dxa"/>
          </w:tcPr>
          <w:p w14:paraId="3F6BEB9B" w14:textId="2C3727CD" w:rsidR="00387C34" w:rsidRPr="00076557" w:rsidRDefault="00387C34" w:rsidP="00994D0D">
            <w:pPr>
              <w:pStyle w:val="NormalWeb"/>
              <w:rPr>
                <w:b w:val="0"/>
                <w:sz w:val="20"/>
                <w:szCs w:val="20"/>
              </w:rPr>
            </w:pPr>
            <w:r w:rsidRPr="00076557">
              <w:rPr>
                <w:iCs/>
                <w:sz w:val="20"/>
                <w:szCs w:val="20"/>
              </w:rPr>
              <w:lastRenderedPageBreak/>
              <w:fldChar w:fldCharType="begin" w:fldLock="1"/>
            </w:r>
            <w:r w:rsidR="005F7402">
              <w:rPr>
                <w:b w:val="0"/>
                <w:iCs/>
                <w:sz w:val="20"/>
                <w:szCs w:val="20"/>
              </w:rPr>
              <w:instrText>ADDIN CSL_CITATION {"citationItems":[{"id":"ITEM-1","itemData":{"DOI":"10.5812/jjcdc.28339","author":[{"dropping-particle":"","family":"Heydarpour","given":"Parvin","non-dropping-particle":"","parse-names":false,"suffix":""},{"dropping-particle":"","family":"Fayazi","given":"Sadigheh","non-dropping-particle":"","parse-names":false,"suffix":""},{"dropping-particle":"","family":"Haghighi","given":"Shayesteh","non-dropping-particle":"","parse-names":false,"suffix":""}],"container-title":"Jundishapur Journal of Chronic Disease Care","id":"ITEM-1","issue":"2","issued":{"date-parts":[["2015"]]},"page":"0-5","title":"Resistance Training Effect on Lipid Profile and Body Fat Percentage of Premenopausal Women","type":"article-journal","volume":"4"},"uris":["http://www.mendeley.com/documents/?uuid=96836343-49f6-433d-b145-54a0d023d8d7"]}],"mendeley":{"formattedCitation":"(18)","plainTextFormattedCitation":"(18)","previouslyFormattedCitation":"(Heydarpour, Fayazi and Haghighi, 2015)"},"properties":{"noteIndex":0},"schema":"https://github.com/citation-style-language/schema/raw/master/csl-citation.json"}</w:instrText>
            </w:r>
            <w:r w:rsidRPr="00076557">
              <w:rPr>
                <w:iCs/>
                <w:sz w:val="20"/>
                <w:szCs w:val="20"/>
              </w:rPr>
              <w:fldChar w:fldCharType="separate"/>
            </w:r>
            <w:r w:rsidR="005F7402" w:rsidRPr="005F7402">
              <w:rPr>
                <w:b w:val="0"/>
                <w:iCs/>
                <w:noProof/>
                <w:sz w:val="20"/>
                <w:szCs w:val="20"/>
              </w:rPr>
              <w:t>(18)</w:t>
            </w:r>
            <w:r w:rsidRPr="00076557">
              <w:rPr>
                <w:iCs/>
                <w:sz w:val="20"/>
                <w:szCs w:val="20"/>
              </w:rPr>
              <w:fldChar w:fldCharType="end"/>
            </w:r>
            <w:r w:rsidRPr="00076557">
              <w:rPr>
                <w:b w:val="0"/>
                <w:iCs/>
                <w:sz w:val="20"/>
                <w:szCs w:val="20"/>
              </w:rPr>
              <w:t xml:space="preserve"> </w:t>
            </w:r>
          </w:p>
        </w:tc>
        <w:tc>
          <w:tcPr>
            <w:tcW w:w="971" w:type="dxa"/>
          </w:tcPr>
          <w:p w14:paraId="2A3A7A44" w14:textId="77777777" w:rsidR="00387C34" w:rsidRPr="00076557" w:rsidRDefault="00387C34" w:rsidP="00994D0D">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Iran</w:t>
            </w:r>
          </w:p>
        </w:tc>
        <w:tc>
          <w:tcPr>
            <w:tcW w:w="1701" w:type="dxa"/>
          </w:tcPr>
          <w:p w14:paraId="20715E31" w14:textId="2FACAC8A" w:rsidR="00387C34" w:rsidRPr="00076557" w:rsidRDefault="00F959F4" w:rsidP="00994D0D">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40 </w:t>
            </w:r>
            <w:r w:rsidR="00387C34" w:rsidRPr="00076557">
              <w:rPr>
                <w:sz w:val="20"/>
                <w:szCs w:val="20"/>
              </w:rPr>
              <w:t>F (obese pre-menopausal)</w:t>
            </w:r>
          </w:p>
        </w:tc>
        <w:tc>
          <w:tcPr>
            <w:tcW w:w="1418" w:type="dxa"/>
          </w:tcPr>
          <w:p w14:paraId="38374F53" w14:textId="77777777" w:rsidR="00387C34" w:rsidRPr="00076557" w:rsidRDefault="00387C34" w:rsidP="00994D0D">
            <w:pPr>
              <w:pStyle w:val="NormalWeb"/>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38 – 52</w:t>
            </w:r>
          </w:p>
        </w:tc>
        <w:tc>
          <w:tcPr>
            <w:tcW w:w="1538" w:type="dxa"/>
          </w:tcPr>
          <w:p w14:paraId="3CEAEE9B" w14:textId="77777777" w:rsidR="00387C34" w:rsidRPr="00076557" w:rsidRDefault="00387C34" w:rsidP="00994D0D">
            <w:pPr>
              <w:pStyle w:val="NormalWeb"/>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Resistance exercise</w:t>
            </w:r>
          </w:p>
        </w:tc>
        <w:tc>
          <w:tcPr>
            <w:tcW w:w="953" w:type="dxa"/>
          </w:tcPr>
          <w:p w14:paraId="1BD086C7" w14:textId="77777777" w:rsidR="00387C34" w:rsidRPr="00076557" w:rsidRDefault="00387C34" w:rsidP="00994D0D">
            <w:pPr>
              <w:pStyle w:val="NormalWeb"/>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10 weeks </w:t>
            </w:r>
          </w:p>
        </w:tc>
        <w:tc>
          <w:tcPr>
            <w:tcW w:w="1195" w:type="dxa"/>
          </w:tcPr>
          <w:p w14:paraId="29CF4B4C" w14:textId="77777777" w:rsidR="00387C34" w:rsidRPr="00076557" w:rsidRDefault="00387C34" w:rsidP="00994D0D">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TG, TC, HDL-C, LDL-C</w:t>
            </w:r>
          </w:p>
        </w:tc>
        <w:tc>
          <w:tcPr>
            <w:tcW w:w="1984" w:type="dxa"/>
          </w:tcPr>
          <w:p w14:paraId="594FC49D" w14:textId="77777777" w:rsidR="004A4538" w:rsidRPr="00076557" w:rsidRDefault="00387C34" w:rsidP="00994D0D">
            <w:pPr>
              <w:jc w:val="both"/>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TC </w:t>
            </w:r>
            <w:r w:rsidRPr="00076557">
              <w:rPr>
                <w:b/>
                <w:sz w:val="20"/>
                <w:szCs w:val="20"/>
              </w:rPr>
              <w:t>0.2</w:t>
            </w:r>
            <w:r w:rsidRPr="00076557">
              <w:rPr>
                <w:sz w:val="20"/>
                <w:szCs w:val="20"/>
              </w:rPr>
              <w:t xml:space="preserve">, </w:t>
            </w:r>
          </w:p>
          <w:p w14:paraId="1BF1B2F3" w14:textId="77777777" w:rsidR="004A4538" w:rsidRPr="00076557" w:rsidRDefault="00387C34" w:rsidP="00994D0D">
            <w:pPr>
              <w:jc w:val="both"/>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HDL-C </w:t>
            </w:r>
            <w:r w:rsidRPr="00076557">
              <w:rPr>
                <w:b/>
                <w:sz w:val="20"/>
                <w:szCs w:val="20"/>
              </w:rPr>
              <w:t>0.1</w:t>
            </w:r>
            <w:r w:rsidRPr="00076557">
              <w:rPr>
                <w:sz w:val="20"/>
                <w:szCs w:val="20"/>
              </w:rPr>
              <w:t xml:space="preserve">, </w:t>
            </w:r>
          </w:p>
          <w:p w14:paraId="74C05151" w14:textId="77777777" w:rsidR="004A4538" w:rsidRPr="00076557" w:rsidRDefault="00387C34" w:rsidP="00994D0D">
            <w:pPr>
              <w:jc w:val="both"/>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LDL-C </w:t>
            </w:r>
            <w:r w:rsidRPr="00076557">
              <w:rPr>
                <w:b/>
                <w:sz w:val="20"/>
                <w:szCs w:val="20"/>
              </w:rPr>
              <w:t>-0.1</w:t>
            </w:r>
            <w:r w:rsidRPr="00076557">
              <w:rPr>
                <w:sz w:val="20"/>
                <w:szCs w:val="20"/>
              </w:rPr>
              <w:t xml:space="preserve">, </w:t>
            </w:r>
          </w:p>
          <w:p w14:paraId="108875A2" w14:textId="226AC2CF" w:rsidR="00387C34" w:rsidRPr="00076557" w:rsidRDefault="00387C34" w:rsidP="00994D0D">
            <w:pPr>
              <w:jc w:val="both"/>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TG </w:t>
            </w:r>
            <w:r w:rsidRPr="00076557">
              <w:rPr>
                <w:b/>
                <w:sz w:val="20"/>
                <w:szCs w:val="20"/>
              </w:rPr>
              <w:t>0.2</w:t>
            </w:r>
          </w:p>
        </w:tc>
      </w:tr>
      <w:tr w:rsidR="00387C34" w:rsidRPr="00076557" w14:paraId="5B27EBCD" w14:textId="77777777" w:rsidTr="00994D0D">
        <w:tc>
          <w:tcPr>
            <w:cnfStyle w:val="001000000000" w:firstRow="0" w:lastRow="0" w:firstColumn="1" w:lastColumn="0" w:oddVBand="0" w:evenVBand="0" w:oddHBand="0" w:evenHBand="0" w:firstRowFirstColumn="0" w:firstRowLastColumn="0" w:lastRowFirstColumn="0" w:lastRowLastColumn="0"/>
            <w:tcW w:w="1419" w:type="dxa"/>
          </w:tcPr>
          <w:p w14:paraId="7AA4861D" w14:textId="55A5ABB1" w:rsidR="00387C34" w:rsidRPr="00076557" w:rsidRDefault="00387C34" w:rsidP="00994D0D">
            <w:pPr>
              <w:pStyle w:val="NormalWeb"/>
              <w:rPr>
                <w:b w:val="0"/>
                <w:iCs/>
                <w:sz w:val="20"/>
                <w:szCs w:val="20"/>
              </w:rPr>
            </w:pPr>
            <w:r w:rsidRPr="00076557">
              <w:rPr>
                <w:iCs/>
                <w:sz w:val="20"/>
                <w:szCs w:val="20"/>
              </w:rPr>
              <w:fldChar w:fldCharType="begin" w:fldLock="1"/>
            </w:r>
            <w:r w:rsidR="005F7402">
              <w:rPr>
                <w:b w:val="0"/>
                <w:iCs/>
                <w:sz w:val="20"/>
                <w:szCs w:val="20"/>
              </w:rPr>
              <w:instrText>ADDIN CSL_CITATION {"citationItems":[{"id":"ITEM-1","itemData":{"DOI":"10.3390/ijerph16112003","ISBN":"8864247300","ISSN":"16604601","PMID":"31195651","abstract":"Increased levels of high-density lipoprotein cholesterol (HDL-C) can improve endothelial function. This may help reduce cardiovascular risks and mortality. Evidence has been provided on the association between cardiometabolic traits, such as HDL-C and exercise modalities. However, there is the absence of studies investigating this association in Taiwan. We assessed the relationship between exercise type and HDL-C among Taiwanese adults. Data were collected from Taiwan Biobank (TWB), a national biomedical research database that contains the genetic information of ethnic Taiwanese residents gathered from 2008 to 2016. We enrolled 24,856 participants aged 30 to 70 years who completed a questionnaire about their recent health behaviors including smoking, drinking, and exercise. Regular exercise was categorized as non-aerobic exercise (separated as weight training, ball game, and mixed exercise) and strict aerobic exercise. Linear regression models were used to assess the effects of exercise in a questionnaire-based manner. After multivariate adjustments, HDL-C was positively associated with aerobic (β = 1.33748, p &lt; 0.0001) and non-aerobic (β = 2.56210; p &lt; 0.0001) exercise. Positive associations were also found for resistance training (β = 4.01828, p = 0.0020), ballgame (β = 2.43815, p = 0.0001), and mixed exercise (β = 2.47021, p &lt; 0.0001). This study demonstrated that both aerobic and non-aerobic exercise have positive effects on HDL-C among Taiwanese adults. Among the non-aerobic exercise groups, resistance training had the greatest effect.","author":[{"dropping-particle":"","family":"Hsu","given":"Chun Sheng","non-dropping-particle":"","parse-names":false,"suffix":""},{"dropping-particle":"","family":"Chang","given":"Shin Tsu","non-dropping-particle":"","parse-names":false,"suffix":""},{"dropping-particle":"","family":"Nfor","given":"Oswald Ndi","non-dropping-particle":"","parse-names":false,"suffix":""},{"dropping-particle":"","family":"Lee","given":"Kuan Jung","non-dropping-particle":"","parse-names":false,"suffix":""},{"dropping-particle":"","family":"Lee","given":"Shiuan Shinn","non-dropping-particle":"","parse-names":false,"suffix":""},{"dropping-particle":"","family":"Liaw","given":"Yung Po","non-dropping-particle":"","parse-names":false,"suffix":""}],"container-title":"International Journal of Environmental Research and Public Health","id":"ITEM-1","issue":"11","issued":{"date-parts":[["2019"]]},"page":"1-8","title":"Effects of regular aerobic exercise and resistance training on high-density lipoprotein cholesterol levels in taiwanese adults","type":"article-journal","volume":"16"},"uris":["http://www.mendeley.com/documents/?uuid=5e2b1b4f-029e-442a-be62-dbf567e8177a"]}],"mendeley":{"formattedCitation":"(19)","plainTextFormattedCitation":"(19)","previouslyFormattedCitation":"(Hsu &lt;i&gt;et al.&lt;/i&gt;, 2019)"},"properties":{"noteIndex":0},"schema":"https://github.com/citation-style-language/schema/raw/master/csl-citation.json"}</w:instrText>
            </w:r>
            <w:r w:rsidRPr="00076557">
              <w:rPr>
                <w:iCs/>
                <w:sz w:val="20"/>
                <w:szCs w:val="20"/>
              </w:rPr>
              <w:fldChar w:fldCharType="separate"/>
            </w:r>
            <w:r w:rsidR="005F7402" w:rsidRPr="005F7402">
              <w:rPr>
                <w:b w:val="0"/>
                <w:iCs/>
                <w:noProof/>
                <w:sz w:val="20"/>
                <w:szCs w:val="20"/>
              </w:rPr>
              <w:t>(19)</w:t>
            </w:r>
            <w:r w:rsidRPr="00076557">
              <w:rPr>
                <w:iCs/>
                <w:sz w:val="20"/>
                <w:szCs w:val="20"/>
              </w:rPr>
              <w:fldChar w:fldCharType="end"/>
            </w:r>
          </w:p>
        </w:tc>
        <w:tc>
          <w:tcPr>
            <w:tcW w:w="971" w:type="dxa"/>
          </w:tcPr>
          <w:p w14:paraId="14B9FF66" w14:textId="77777777" w:rsidR="00387C34" w:rsidRPr="00076557" w:rsidRDefault="00387C34" w:rsidP="00994D0D">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Taiwan</w:t>
            </w:r>
          </w:p>
        </w:tc>
        <w:tc>
          <w:tcPr>
            <w:tcW w:w="1701" w:type="dxa"/>
          </w:tcPr>
          <w:p w14:paraId="3E879F15" w14:textId="22B226F0" w:rsidR="00387C34" w:rsidRPr="00076557" w:rsidRDefault="000C3917" w:rsidP="00994D0D">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24856 </w:t>
            </w:r>
            <w:r w:rsidR="00387C34" w:rsidRPr="00076557">
              <w:rPr>
                <w:sz w:val="20"/>
                <w:szCs w:val="20"/>
              </w:rPr>
              <w:t>M &amp; F (randomized)</w:t>
            </w:r>
          </w:p>
        </w:tc>
        <w:tc>
          <w:tcPr>
            <w:tcW w:w="1418" w:type="dxa"/>
          </w:tcPr>
          <w:p w14:paraId="73EEB6DA" w14:textId="77777777" w:rsidR="00387C34" w:rsidRPr="00076557" w:rsidRDefault="00387C34" w:rsidP="00994D0D">
            <w:pPr>
              <w:pStyle w:val="NormalWeb"/>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30 – 70</w:t>
            </w:r>
          </w:p>
        </w:tc>
        <w:tc>
          <w:tcPr>
            <w:tcW w:w="1538" w:type="dxa"/>
          </w:tcPr>
          <w:p w14:paraId="27E9BB50" w14:textId="77777777" w:rsidR="00387C34" w:rsidRPr="00076557" w:rsidRDefault="00387C34" w:rsidP="00994D0D">
            <w:pPr>
              <w:pStyle w:val="NormalWeb"/>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Aerobic and resistance exercise</w:t>
            </w:r>
          </w:p>
        </w:tc>
        <w:tc>
          <w:tcPr>
            <w:tcW w:w="953" w:type="dxa"/>
          </w:tcPr>
          <w:p w14:paraId="4CC3B81D" w14:textId="14C736F2" w:rsidR="00387C34" w:rsidRPr="00076557" w:rsidRDefault="002D075D" w:rsidP="00994D0D">
            <w:pPr>
              <w:pStyle w:val="NormalWeb"/>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NR</w:t>
            </w:r>
          </w:p>
        </w:tc>
        <w:tc>
          <w:tcPr>
            <w:tcW w:w="1195" w:type="dxa"/>
          </w:tcPr>
          <w:p w14:paraId="0B7B1864" w14:textId="77777777" w:rsidR="00387C34" w:rsidRPr="00076557" w:rsidRDefault="00387C34" w:rsidP="00994D0D">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HDL-C</w:t>
            </w:r>
          </w:p>
        </w:tc>
        <w:tc>
          <w:tcPr>
            <w:tcW w:w="1984" w:type="dxa"/>
          </w:tcPr>
          <w:p w14:paraId="44B83D10" w14:textId="77777777" w:rsidR="004A4538" w:rsidRPr="00076557" w:rsidRDefault="00387C34" w:rsidP="00994D0D">
            <w:pP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TC </w:t>
            </w:r>
            <w:r w:rsidRPr="00076557">
              <w:rPr>
                <w:b/>
                <w:sz w:val="20"/>
                <w:szCs w:val="20"/>
              </w:rPr>
              <w:t>0</w:t>
            </w:r>
            <w:r w:rsidRPr="00076557">
              <w:rPr>
                <w:sz w:val="20"/>
                <w:szCs w:val="20"/>
              </w:rPr>
              <w:t xml:space="preserve">, </w:t>
            </w:r>
          </w:p>
          <w:p w14:paraId="2EFFC8BF" w14:textId="77777777" w:rsidR="004A4538" w:rsidRPr="00076557" w:rsidRDefault="00387C34" w:rsidP="00994D0D">
            <w:pP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HDL-C </w:t>
            </w:r>
            <w:r w:rsidRPr="00076557">
              <w:rPr>
                <w:b/>
                <w:sz w:val="20"/>
                <w:szCs w:val="20"/>
              </w:rPr>
              <w:t>0.235</w:t>
            </w:r>
            <w:r w:rsidRPr="00076557">
              <w:rPr>
                <w:sz w:val="20"/>
                <w:szCs w:val="20"/>
              </w:rPr>
              <w:t xml:space="preserve">, </w:t>
            </w:r>
          </w:p>
          <w:p w14:paraId="6B8FAAF1" w14:textId="77777777" w:rsidR="004A4538" w:rsidRPr="00076557" w:rsidRDefault="00387C34" w:rsidP="00994D0D">
            <w:pP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LDL-C </w:t>
            </w:r>
            <w:r w:rsidRPr="00076557">
              <w:rPr>
                <w:b/>
                <w:sz w:val="20"/>
                <w:szCs w:val="20"/>
              </w:rPr>
              <w:t>0.168</w:t>
            </w:r>
            <w:r w:rsidR="004A4538" w:rsidRPr="00076557">
              <w:rPr>
                <w:b/>
                <w:sz w:val="20"/>
                <w:szCs w:val="20"/>
              </w:rPr>
              <w:t>,</w:t>
            </w:r>
            <w:r w:rsidRPr="00076557">
              <w:rPr>
                <w:sz w:val="20"/>
                <w:szCs w:val="20"/>
              </w:rPr>
              <w:t xml:space="preserve"> </w:t>
            </w:r>
          </w:p>
          <w:p w14:paraId="0C635E5E" w14:textId="1670418E" w:rsidR="00387C34" w:rsidRPr="00076557" w:rsidRDefault="00387C34" w:rsidP="00994D0D">
            <w:pP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TG </w:t>
            </w:r>
            <w:r w:rsidRPr="00076557">
              <w:rPr>
                <w:b/>
                <w:sz w:val="20"/>
                <w:szCs w:val="20"/>
              </w:rPr>
              <w:t>0.176</w:t>
            </w:r>
          </w:p>
        </w:tc>
      </w:tr>
      <w:tr w:rsidR="00387C34" w:rsidRPr="00076557" w14:paraId="65FE796C" w14:textId="77777777" w:rsidTr="00994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258E0565" w14:textId="107D46D8" w:rsidR="00387C34" w:rsidRPr="00076557" w:rsidRDefault="00387C34" w:rsidP="00994D0D">
            <w:pPr>
              <w:pStyle w:val="NormalWeb"/>
              <w:rPr>
                <w:b w:val="0"/>
                <w:sz w:val="20"/>
                <w:szCs w:val="20"/>
              </w:rPr>
            </w:pPr>
            <w:r w:rsidRPr="00076557">
              <w:rPr>
                <w:sz w:val="20"/>
                <w:szCs w:val="20"/>
              </w:rPr>
              <w:fldChar w:fldCharType="begin" w:fldLock="1"/>
            </w:r>
            <w:r w:rsidR="005F7402">
              <w:rPr>
                <w:b w:val="0"/>
                <w:sz w:val="20"/>
                <w:szCs w:val="20"/>
              </w:rPr>
              <w:instrText>ADDIN CSL_CITATION {"citationItems":[{"id":"ITEM-1","itemData":{"ISSN":"08671079","abstract":"This article focuses on a study which investigated the influence of an eight-week resistance training on the lipid profile of blood serum in young men. It presents a brief review of literature on the association between physical activity and lipid and lipoprotein levels. An overview of the study population and methodology is discussed, as well as key findings.","author":[{"dropping-particle":"","family":"Nowak","given":"Alicja","non-dropping-particle":"","parse-names":false,"suffix":""},{"dropping-particle":"","family":"Pilaczyńska-Szcześniak","given":"Łucja","non-dropping-particle":"","parse-names":false,"suffix":""},{"dropping-particle":"","family":"Wieczorek","given":"Andrzej","non-dropping-particle":"","parse-names":false,"suffix":""},{"dropping-particle":"","family":"Kaczmarek","given":"Dominik","non-dropping-particle":"","parse-names":false,"suffix":""},{"dropping-particle":"","family":"Stemplewski","given":"Rafał","non-dropping-particle":"","parse-names":false,"suffix":""}],"container-title":"Studies in Physical Culture &amp; Tourism","id":"ITEM-1","issued":{"date-parts":[["2006"]]},"page":"153-155","title":"Changes in Blood Lipids and Lipoproteins Following a Strength Training Intervention.","type":"article-journal","volume":"13"},"uris":["http://www.mendeley.com/documents/?uuid=8fd9dc2a-a1b9-41ee-a391-73456b816683"]}],"mendeley":{"formattedCitation":"(20)","plainTextFormattedCitation":"(20)","previouslyFormattedCitation":"(Nowak &lt;i&gt;et al.&lt;/i&gt;, 2006)"},"properties":{"noteIndex":0},"schema":"https://github.com/citation-style-language/schema/raw/master/csl-citation.json"}</w:instrText>
            </w:r>
            <w:r w:rsidRPr="00076557">
              <w:rPr>
                <w:sz w:val="20"/>
                <w:szCs w:val="20"/>
              </w:rPr>
              <w:fldChar w:fldCharType="separate"/>
            </w:r>
            <w:r w:rsidR="005F7402" w:rsidRPr="005F7402">
              <w:rPr>
                <w:b w:val="0"/>
                <w:noProof/>
                <w:sz w:val="20"/>
                <w:szCs w:val="20"/>
              </w:rPr>
              <w:t>(20)</w:t>
            </w:r>
            <w:r w:rsidRPr="00076557">
              <w:rPr>
                <w:sz w:val="20"/>
                <w:szCs w:val="20"/>
              </w:rPr>
              <w:fldChar w:fldCharType="end"/>
            </w:r>
          </w:p>
        </w:tc>
        <w:tc>
          <w:tcPr>
            <w:tcW w:w="971" w:type="dxa"/>
          </w:tcPr>
          <w:p w14:paraId="5471B913" w14:textId="77777777" w:rsidR="00387C34" w:rsidRPr="00076557" w:rsidRDefault="00387C34" w:rsidP="00994D0D">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NR</w:t>
            </w:r>
          </w:p>
        </w:tc>
        <w:tc>
          <w:tcPr>
            <w:tcW w:w="1701" w:type="dxa"/>
          </w:tcPr>
          <w:p w14:paraId="29D5EF63" w14:textId="6DAD8A95" w:rsidR="00387C34" w:rsidRPr="00076557" w:rsidRDefault="000C3917" w:rsidP="00994D0D">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10 </w:t>
            </w:r>
            <w:r w:rsidR="00387C34" w:rsidRPr="00076557">
              <w:rPr>
                <w:sz w:val="20"/>
                <w:szCs w:val="20"/>
              </w:rPr>
              <w:t>M (healthy students)</w:t>
            </w:r>
          </w:p>
        </w:tc>
        <w:tc>
          <w:tcPr>
            <w:tcW w:w="1418" w:type="dxa"/>
          </w:tcPr>
          <w:p w14:paraId="0F4D6882" w14:textId="77777777" w:rsidR="00387C34" w:rsidRPr="00076557" w:rsidRDefault="00387C34" w:rsidP="00994D0D">
            <w:pPr>
              <w:pStyle w:val="NormalWeb"/>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20 – 25</w:t>
            </w:r>
          </w:p>
        </w:tc>
        <w:tc>
          <w:tcPr>
            <w:tcW w:w="1538" w:type="dxa"/>
          </w:tcPr>
          <w:p w14:paraId="27AEF7E7" w14:textId="77777777" w:rsidR="00387C34" w:rsidRPr="00076557" w:rsidRDefault="00387C34" w:rsidP="00994D0D">
            <w:pPr>
              <w:pStyle w:val="NormalWeb"/>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Strength training</w:t>
            </w:r>
          </w:p>
        </w:tc>
        <w:tc>
          <w:tcPr>
            <w:tcW w:w="953" w:type="dxa"/>
          </w:tcPr>
          <w:p w14:paraId="7E6926FD" w14:textId="77777777" w:rsidR="00387C34" w:rsidRPr="00076557" w:rsidRDefault="00387C34" w:rsidP="00994D0D">
            <w:pPr>
              <w:pStyle w:val="NormalWeb"/>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8 weeks</w:t>
            </w:r>
          </w:p>
        </w:tc>
        <w:tc>
          <w:tcPr>
            <w:tcW w:w="1195" w:type="dxa"/>
          </w:tcPr>
          <w:p w14:paraId="2309C274" w14:textId="77777777" w:rsidR="00387C34" w:rsidRPr="00076557" w:rsidRDefault="00387C34" w:rsidP="00994D0D">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TC, HDL-C, LDL-C, TG</w:t>
            </w:r>
          </w:p>
        </w:tc>
        <w:tc>
          <w:tcPr>
            <w:tcW w:w="1984" w:type="dxa"/>
          </w:tcPr>
          <w:p w14:paraId="1E16FE09" w14:textId="77777777" w:rsidR="004A4538" w:rsidRPr="00076557" w:rsidRDefault="00387C34" w:rsidP="00994D0D">
            <w:pP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HDL-C </w:t>
            </w:r>
            <w:r w:rsidRPr="00076557">
              <w:rPr>
                <w:b/>
                <w:sz w:val="20"/>
                <w:szCs w:val="20"/>
              </w:rPr>
              <w:t>0.85</w:t>
            </w:r>
            <w:r w:rsidRPr="00076557">
              <w:rPr>
                <w:sz w:val="20"/>
                <w:szCs w:val="20"/>
              </w:rPr>
              <w:t xml:space="preserve">, </w:t>
            </w:r>
          </w:p>
          <w:p w14:paraId="239EC408" w14:textId="77777777" w:rsidR="004A4538" w:rsidRPr="00076557" w:rsidRDefault="00387C34" w:rsidP="00994D0D">
            <w:pP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LDL-C </w:t>
            </w:r>
            <w:r w:rsidRPr="00076557">
              <w:rPr>
                <w:b/>
                <w:sz w:val="20"/>
                <w:szCs w:val="20"/>
              </w:rPr>
              <w:t>0.72</w:t>
            </w:r>
            <w:r w:rsidRPr="00076557">
              <w:rPr>
                <w:sz w:val="20"/>
                <w:szCs w:val="20"/>
              </w:rPr>
              <w:t xml:space="preserve">, </w:t>
            </w:r>
          </w:p>
          <w:p w14:paraId="4875B06F" w14:textId="731C66C0" w:rsidR="00387C34" w:rsidRPr="00076557" w:rsidRDefault="00387C34" w:rsidP="00994D0D">
            <w:pP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TG </w:t>
            </w:r>
            <w:r w:rsidRPr="00076557">
              <w:rPr>
                <w:b/>
                <w:sz w:val="20"/>
                <w:szCs w:val="20"/>
              </w:rPr>
              <w:t>0.67</w:t>
            </w:r>
          </w:p>
        </w:tc>
      </w:tr>
      <w:tr w:rsidR="00387C34" w:rsidRPr="00076557" w14:paraId="7943A460" w14:textId="77777777" w:rsidTr="00994D0D">
        <w:tc>
          <w:tcPr>
            <w:cnfStyle w:val="001000000000" w:firstRow="0" w:lastRow="0" w:firstColumn="1" w:lastColumn="0" w:oddVBand="0" w:evenVBand="0" w:oddHBand="0" w:evenHBand="0" w:firstRowFirstColumn="0" w:firstRowLastColumn="0" w:lastRowFirstColumn="0" w:lastRowLastColumn="0"/>
            <w:tcW w:w="1419" w:type="dxa"/>
          </w:tcPr>
          <w:p w14:paraId="6E852209" w14:textId="3E580190" w:rsidR="00387C34" w:rsidRPr="00076557" w:rsidRDefault="00387C34" w:rsidP="00994D0D">
            <w:pPr>
              <w:pStyle w:val="NormalWeb"/>
              <w:rPr>
                <w:b w:val="0"/>
                <w:sz w:val="20"/>
                <w:szCs w:val="20"/>
              </w:rPr>
            </w:pPr>
            <w:r w:rsidRPr="00076557">
              <w:rPr>
                <w:sz w:val="20"/>
                <w:szCs w:val="20"/>
              </w:rPr>
              <w:fldChar w:fldCharType="begin" w:fldLock="1"/>
            </w:r>
            <w:r w:rsidR="005F7402">
              <w:rPr>
                <w:b w:val="0"/>
                <w:sz w:val="20"/>
                <w:szCs w:val="20"/>
              </w:rPr>
              <w:instrText>ADDIN CSL_CITATION {"citationItems":[{"id":"ITEM-1","itemData":{"DOI":"10.1038/oby.2012.65","ISSN":"19307381","PMID":"22421926","abstract":"Our purpose was to elucidate effects of acute exercise and training on blood lipids-lipoproteins, and high-sensitivity C-reactive protein (hsCRP) in overweight/obese men (n = 10) and women (n = 8); age, BMI, body fat percentage, and VO2 max were (mean SEM): 45 2.5 years, 31.9 1.4 kgm2, 41.1 1.5%, and 25.2 1.3 mlO2 kg1 min1. Before exercise training subjects performed an acute exercise session on a treadmill (70% VO2 max, 400 kcal energy expenditure), followed by 12 weeks of endurance exercise training (land-based or aquatic-based treadmill): 3 sessionsweek 1, progressing to 500 kcalsession 1 during which subjects maintained accustomed dietary habits. After training, the acute exercise session was repeated. Blood samples, obtained immediately before and 24 h after acute exercise sessions, were analyzed for serum lipids, lipoproteins, and hsCRP adjusted for plasma volume shifts. Exercise training increased VO2 max (3.67 mlO2 kg1 min1, P 0.001) and reduced body weight (2.7 kg, P 0.01). Training increased high-density lipoprotein (HDL) and HDL 2b-cholesterol (HDL-C) concentrations (3.7 and 2.4 mgdl 1, P 0.05) and particle numbers (588 and 206 nmoll 1, P 0.05) in men. In women despite no change in total HDL-C, subfractions shifted from HDL 3-C (3.2, P 0.01) to HDL 2b-C (3.5, P 0.05) and HDL 2a-C (2.2 mgdl 1, P 0.05), with increased HDL 2b particle number (313 nmoll 1, P 0.05). Training reduced LDL 3 concentration and particle number in women (1.6 mgdl 1 and 16 nmoll 1, P 0.05). Acute exercise reduced the total cholesterol (TC): HDL-C ratio in men (0.16, P 0.01) and increased hsCRP in all subjects (0.05 mgdl 1, P 0.05), regardless of training. Training did not affect acute exercise responses. Our data support the efficacy of endurance training, without dietary intervention, to elicit beneficial changes in blood lipids-lipoproteins in obese men and women. © 2011 The Obesity Society.","author":[{"dropping-particle":"","family":"Greene","given":"Nicholas P.","non-dropping-particle":"","parse-names":false,"suffix":""},{"dropping-particle":"","family":"Martin","given":"Steven E.","non-dropping-particle":"","parse-names":false,"suffix":""},{"dropping-particle":"","family":"Crouse","given":"Stephen F.","non-dropping-particle":"","parse-names":false,"suffix":""}],"container-title":"Obesity","id":"ITEM-1","issue":"8","issued":{"date-parts":[["2012"]]},"page":"1618-1627","title":"Acute exercise and training alter blood lipid and lipoprotein profiles differently in overweight and obese men and women","type":"article-journal","volume":"20"},"uris":["http://www.mendeley.com/documents/?uuid=15696516-8281-4b3e-8b36-f3069d0f0ef1"]}],"mendeley":{"formattedCitation":"(21)","plainTextFormattedCitation":"(21)","previouslyFormattedCitation":"(Greene, Martin and Crouse, 2012)"},"properties":{"noteIndex":0},"schema":"https://github.com/citation-style-language/schema/raw/master/csl-citation.json"}</w:instrText>
            </w:r>
            <w:r w:rsidRPr="00076557">
              <w:rPr>
                <w:sz w:val="20"/>
                <w:szCs w:val="20"/>
              </w:rPr>
              <w:fldChar w:fldCharType="separate"/>
            </w:r>
            <w:r w:rsidR="005F7402" w:rsidRPr="005F7402">
              <w:rPr>
                <w:b w:val="0"/>
                <w:noProof/>
                <w:sz w:val="20"/>
                <w:szCs w:val="20"/>
              </w:rPr>
              <w:t>(21)</w:t>
            </w:r>
            <w:r w:rsidRPr="00076557">
              <w:rPr>
                <w:sz w:val="20"/>
                <w:szCs w:val="20"/>
              </w:rPr>
              <w:fldChar w:fldCharType="end"/>
            </w:r>
          </w:p>
        </w:tc>
        <w:tc>
          <w:tcPr>
            <w:tcW w:w="971" w:type="dxa"/>
          </w:tcPr>
          <w:p w14:paraId="0477B280" w14:textId="1089BFF5" w:rsidR="00387C34" w:rsidRPr="00076557" w:rsidRDefault="00C36A5C" w:rsidP="00994D0D">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USA</w:t>
            </w:r>
          </w:p>
        </w:tc>
        <w:tc>
          <w:tcPr>
            <w:tcW w:w="1701" w:type="dxa"/>
          </w:tcPr>
          <w:p w14:paraId="7F079C75" w14:textId="7E3C2850" w:rsidR="00387C34" w:rsidRPr="00076557" w:rsidRDefault="00F959F4" w:rsidP="00994D0D">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10 </w:t>
            </w:r>
            <w:r w:rsidR="00387C34" w:rsidRPr="00076557">
              <w:rPr>
                <w:sz w:val="20"/>
                <w:szCs w:val="20"/>
              </w:rPr>
              <w:t xml:space="preserve">M &amp; </w:t>
            </w:r>
            <w:r w:rsidRPr="00076557">
              <w:rPr>
                <w:sz w:val="20"/>
                <w:szCs w:val="20"/>
              </w:rPr>
              <w:t xml:space="preserve">8 </w:t>
            </w:r>
            <w:r w:rsidR="00387C34" w:rsidRPr="00076557">
              <w:rPr>
                <w:sz w:val="20"/>
                <w:szCs w:val="20"/>
              </w:rPr>
              <w:t>F (overweight/obese)</w:t>
            </w:r>
          </w:p>
        </w:tc>
        <w:tc>
          <w:tcPr>
            <w:tcW w:w="1418" w:type="dxa"/>
          </w:tcPr>
          <w:p w14:paraId="620A2B0A" w14:textId="35277A86" w:rsidR="00387C34" w:rsidRPr="00076557" w:rsidRDefault="0051315F" w:rsidP="00994D0D">
            <w:pPr>
              <w:pStyle w:val="NormalWeb"/>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39 – 54 </w:t>
            </w:r>
          </w:p>
        </w:tc>
        <w:tc>
          <w:tcPr>
            <w:tcW w:w="1538" w:type="dxa"/>
          </w:tcPr>
          <w:p w14:paraId="3B220642" w14:textId="77777777" w:rsidR="00387C34" w:rsidRPr="00076557" w:rsidRDefault="00387C34" w:rsidP="00994D0D">
            <w:pPr>
              <w:pStyle w:val="NormalWeb"/>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Acute (aerobic) exercise</w:t>
            </w:r>
          </w:p>
        </w:tc>
        <w:tc>
          <w:tcPr>
            <w:tcW w:w="953" w:type="dxa"/>
          </w:tcPr>
          <w:p w14:paraId="2356F3D6" w14:textId="77777777" w:rsidR="00387C34" w:rsidRPr="00076557" w:rsidRDefault="00387C34" w:rsidP="00994D0D">
            <w:pPr>
              <w:pStyle w:val="NormalWeb"/>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12 weeks</w:t>
            </w:r>
          </w:p>
        </w:tc>
        <w:tc>
          <w:tcPr>
            <w:tcW w:w="1195" w:type="dxa"/>
          </w:tcPr>
          <w:p w14:paraId="59D514C2" w14:textId="77777777" w:rsidR="00387C34" w:rsidRPr="00076557" w:rsidRDefault="00387C34" w:rsidP="00994D0D">
            <w:pPr>
              <w:jc w:val="center"/>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TC, HDL-C, LDL-C, TG</w:t>
            </w:r>
          </w:p>
        </w:tc>
        <w:tc>
          <w:tcPr>
            <w:tcW w:w="1984" w:type="dxa"/>
          </w:tcPr>
          <w:p w14:paraId="6DA1857D" w14:textId="77777777" w:rsidR="004A4538" w:rsidRPr="00076557" w:rsidRDefault="00387C34" w:rsidP="00994D0D">
            <w:pPr>
              <w:jc w:val="both"/>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TC</w:t>
            </w:r>
            <w:r w:rsidRPr="00076557">
              <w:rPr>
                <w:b/>
                <w:sz w:val="20"/>
                <w:szCs w:val="20"/>
              </w:rPr>
              <w:t>-0.41</w:t>
            </w:r>
            <w:r w:rsidRPr="00076557">
              <w:rPr>
                <w:sz w:val="20"/>
                <w:szCs w:val="20"/>
              </w:rPr>
              <w:t xml:space="preserve">, </w:t>
            </w:r>
          </w:p>
          <w:p w14:paraId="70764880" w14:textId="77777777" w:rsidR="004A4538" w:rsidRPr="00076557" w:rsidRDefault="00387C34" w:rsidP="00994D0D">
            <w:pPr>
              <w:jc w:val="both"/>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HDL-C</w:t>
            </w:r>
            <w:r w:rsidR="004A4538" w:rsidRPr="00076557">
              <w:rPr>
                <w:sz w:val="20"/>
                <w:szCs w:val="20"/>
              </w:rPr>
              <w:t xml:space="preserve"> </w:t>
            </w:r>
            <w:r w:rsidRPr="00076557">
              <w:rPr>
                <w:b/>
                <w:sz w:val="20"/>
                <w:szCs w:val="20"/>
              </w:rPr>
              <w:t>0,</w:t>
            </w:r>
            <w:r w:rsidRPr="00076557">
              <w:rPr>
                <w:sz w:val="20"/>
                <w:szCs w:val="20"/>
              </w:rPr>
              <w:t xml:space="preserve"> </w:t>
            </w:r>
          </w:p>
          <w:p w14:paraId="11B66B8B" w14:textId="77777777" w:rsidR="004A4538" w:rsidRPr="00076557" w:rsidRDefault="00387C34" w:rsidP="00994D0D">
            <w:pPr>
              <w:jc w:val="both"/>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LDL-C </w:t>
            </w:r>
            <w:r w:rsidRPr="00076557">
              <w:rPr>
                <w:b/>
                <w:sz w:val="20"/>
                <w:szCs w:val="20"/>
              </w:rPr>
              <w:t>0.62</w:t>
            </w:r>
            <w:r w:rsidRPr="00076557">
              <w:rPr>
                <w:sz w:val="20"/>
                <w:szCs w:val="20"/>
              </w:rPr>
              <w:t xml:space="preserve">, </w:t>
            </w:r>
          </w:p>
          <w:p w14:paraId="5E8A4345" w14:textId="04C842C6" w:rsidR="00387C34" w:rsidRPr="00076557" w:rsidRDefault="00387C34" w:rsidP="00994D0D">
            <w:pPr>
              <w:jc w:val="both"/>
              <w:cnfStyle w:val="000000000000" w:firstRow="0" w:lastRow="0" w:firstColumn="0" w:lastColumn="0" w:oddVBand="0" w:evenVBand="0" w:oddHBand="0" w:evenHBand="0" w:firstRowFirstColumn="0" w:firstRowLastColumn="0" w:lastRowFirstColumn="0" w:lastRowLastColumn="0"/>
              <w:rPr>
                <w:sz w:val="20"/>
                <w:szCs w:val="20"/>
              </w:rPr>
            </w:pPr>
            <w:r w:rsidRPr="00076557">
              <w:rPr>
                <w:sz w:val="20"/>
                <w:szCs w:val="20"/>
              </w:rPr>
              <w:t xml:space="preserve">TG </w:t>
            </w:r>
            <w:r w:rsidRPr="00076557">
              <w:rPr>
                <w:b/>
                <w:sz w:val="20"/>
                <w:szCs w:val="20"/>
              </w:rPr>
              <w:t>0.32</w:t>
            </w:r>
          </w:p>
        </w:tc>
      </w:tr>
      <w:tr w:rsidR="00387C34" w:rsidRPr="00076557" w14:paraId="286AB95A" w14:textId="77777777" w:rsidTr="00994D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3305EFCF" w14:textId="1BCF19D6" w:rsidR="00387C34" w:rsidRPr="00076557" w:rsidRDefault="00387C34" w:rsidP="00994D0D">
            <w:pPr>
              <w:pStyle w:val="NormalWeb"/>
              <w:rPr>
                <w:b w:val="0"/>
                <w:sz w:val="20"/>
                <w:szCs w:val="20"/>
              </w:rPr>
            </w:pPr>
            <w:r w:rsidRPr="00076557">
              <w:rPr>
                <w:sz w:val="20"/>
                <w:szCs w:val="20"/>
              </w:rPr>
              <w:fldChar w:fldCharType="begin" w:fldLock="1"/>
            </w:r>
            <w:r w:rsidR="005F7402">
              <w:rPr>
                <w:b w:val="0"/>
                <w:sz w:val="20"/>
                <w:szCs w:val="20"/>
              </w:rPr>
              <w:instrText>ADDIN CSL_CITATION {"citationItems":[{"id":"ITEM-1","itemData":{"DOI":"10.1186/1758-5996-2-31","ISSN":"17585996","abstract":"Background. The effects of chronic aerobic exercise upon lipid profile has been previously demonstrated, but few studies showed this effect under resistance exercise conditions. Objective. The aim of this study was to examine the effects of different resistance exercise loads on blood lipids. Methods. Thirty healthy, untrained male volunteers were allocated randomly into four groups based at different percentages of one repetition maximum (1 RM); 50%-1 RM, 75%-1 RM, 90%-1 RM, and 110%-1 RM. The total volume (sets × reps × load) of the exercise was equalized. The lipid profile (Triglycerides [TG], HDL-cholesterol [HDL-c], LDL-cholesterol, and Total cholesterol) was determined at rest and after 1, 24, 48 and 72 h of resistance exercise. Results. The 75%-1 RM group demonstrated greater TG reduction when compared to other groups (p &lt; 0.05). Additionally, the 110%-1 RM group presented an increased TG concentration when compared to 50% and 75% groups (p = 0.01, p = 0.01, respectively). HDL-c concentration was significantly greater after resistance exercise in 50%-1 RM and 75%-1 RM when compared to 110%-1 RM group (p = 0.004 and p = 0.03, respectively). Accordingly, the 50%-1 RM group had greater HDL-c concentration than 110%-1 RM group after 48 h (p = 0.05) and 72 h (p = 0.004), respectively. Finally, The 50% group has showed lesser LDL-c concentration than 110% group after 24 h (p = 0.007). No significant difference was found in Total Cholesterol concentrations. Conclusion. These results indicate that the acute resistance exercise may induce changes in lipid profile in a specific-intensity manner. Overall, low and moderate exercise intensities appear to be promoting more benefits on lipid profile than high intensity. Long term studies should confirm these findings. © 2010 Lira et al; licensee BioMed Central Ltd.","author":[{"dropping-particle":"","family":"Lira","given":"Fabio S.","non-dropping-particle":"","parse-names":false,"suffix":""},{"dropping-particle":"","family":"Uchida","given":"Marco C.","non-dropping-particle":"","parse-names":false,"suffix":""},{"dropping-particle":"","family":"Zanchi","given":"Nelo E.","non-dropping-particle":"","parse-names":false,"suffix":""},{"dropping-particle":"","family":"Gualano","given":"Bruno","non-dropping-particle":"","parse-names":false,"suffix":""},{"dropping-particle":"","family":"Martins","given":"Eivor","non-dropping-particle":"","parse-names":false,"suffix":""},{"dropping-particle":"","family":"Caperuto","given":"Erico C.","non-dropping-particle":"","parse-names":false,"suffix":""},{"dropping-particle":"","family":"Seelaender","given":"Marília","non-dropping-particle":"","parse-names":false,"suffix":""},{"dropping-particle":"","family":"Yamashita","given":"Alex S.","non-dropping-particle":"","parse-names":false,"suffix":""}],"container-title":"Diabetology and Metabolic Syndrome","id":"ITEM-1","issue":"1","issued":{"date-parts":[["2010"]]},"page":"1-6","title":"Low and moderate, rather than high intensity strength exercise induces benefit regarding plasma lipid profile","type":"article-journal","volume":"2"},"uris":["http://www.mendeley.com/documents/?uuid=91a97584-7de6-4ea9-a35d-7f68d5cf14da"]}],"mendeley":{"formattedCitation":"(22)","plainTextFormattedCitation":"(22)","previouslyFormattedCitation":"(Lira &lt;i&gt;et al.&lt;/i&gt;, 2010)"},"properties":{"noteIndex":0},"schema":"https://github.com/citation-style-language/schema/raw/master/csl-citation.json"}</w:instrText>
            </w:r>
            <w:r w:rsidRPr="00076557">
              <w:rPr>
                <w:sz w:val="20"/>
                <w:szCs w:val="20"/>
              </w:rPr>
              <w:fldChar w:fldCharType="separate"/>
            </w:r>
            <w:r w:rsidR="005F7402" w:rsidRPr="005F7402">
              <w:rPr>
                <w:b w:val="0"/>
                <w:noProof/>
                <w:sz w:val="20"/>
                <w:szCs w:val="20"/>
              </w:rPr>
              <w:t>(22)</w:t>
            </w:r>
            <w:r w:rsidRPr="00076557">
              <w:rPr>
                <w:sz w:val="20"/>
                <w:szCs w:val="20"/>
              </w:rPr>
              <w:fldChar w:fldCharType="end"/>
            </w:r>
          </w:p>
        </w:tc>
        <w:tc>
          <w:tcPr>
            <w:tcW w:w="971" w:type="dxa"/>
          </w:tcPr>
          <w:p w14:paraId="02F2A299" w14:textId="77777777" w:rsidR="00387C34" w:rsidRPr="00076557" w:rsidRDefault="00387C34" w:rsidP="00994D0D">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Brazil</w:t>
            </w:r>
          </w:p>
          <w:p w14:paraId="05CDB8A3" w14:textId="3C6F1F8E" w:rsidR="00C36A5C" w:rsidRPr="00076557" w:rsidRDefault="00C36A5C" w:rsidP="00994D0D">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701" w:type="dxa"/>
          </w:tcPr>
          <w:p w14:paraId="4030EFED" w14:textId="0C65F3E4" w:rsidR="00387C34" w:rsidRPr="00076557" w:rsidRDefault="000C3917" w:rsidP="00994D0D">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30 </w:t>
            </w:r>
            <w:r w:rsidR="00387C34" w:rsidRPr="00076557">
              <w:rPr>
                <w:sz w:val="20"/>
                <w:szCs w:val="20"/>
              </w:rPr>
              <w:t>M (healthy untrained)</w:t>
            </w:r>
          </w:p>
        </w:tc>
        <w:tc>
          <w:tcPr>
            <w:tcW w:w="1418" w:type="dxa"/>
          </w:tcPr>
          <w:p w14:paraId="30711F1B" w14:textId="3ED63DCE" w:rsidR="00387C34" w:rsidRPr="00076557" w:rsidRDefault="0051315F" w:rsidP="00994D0D">
            <w:pPr>
              <w:pStyle w:val="NormalWeb"/>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NR</w:t>
            </w:r>
          </w:p>
        </w:tc>
        <w:tc>
          <w:tcPr>
            <w:tcW w:w="1538" w:type="dxa"/>
          </w:tcPr>
          <w:p w14:paraId="7EC317A3" w14:textId="77777777" w:rsidR="00387C34" w:rsidRPr="00076557" w:rsidRDefault="00387C34" w:rsidP="00994D0D">
            <w:pPr>
              <w:pStyle w:val="NormalWeb"/>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Resistance exercise</w:t>
            </w:r>
          </w:p>
        </w:tc>
        <w:tc>
          <w:tcPr>
            <w:tcW w:w="953" w:type="dxa"/>
          </w:tcPr>
          <w:p w14:paraId="1D6EB756" w14:textId="3CAEE019" w:rsidR="00387C34" w:rsidRPr="00076557" w:rsidRDefault="0051315F" w:rsidP="00994D0D">
            <w:pPr>
              <w:pStyle w:val="NormalWeb"/>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Acute</w:t>
            </w:r>
          </w:p>
        </w:tc>
        <w:tc>
          <w:tcPr>
            <w:tcW w:w="1195" w:type="dxa"/>
          </w:tcPr>
          <w:p w14:paraId="3B7C201B" w14:textId="77777777" w:rsidR="00387C34" w:rsidRPr="00076557" w:rsidRDefault="00387C34" w:rsidP="00994D0D">
            <w:pPr>
              <w:jc w:val="cente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TG, HDL-C, LDL-C, TC</w:t>
            </w:r>
          </w:p>
        </w:tc>
        <w:tc>
          <w:tcPr>
            <w:tcW w:w="1984" w:type="dxa"/>
          </w:tcPr>
          <w:p w14:paraId="592AA112" w14:textId="53720BB3" w:rsidR="004A4538" w:rsidRPr="00076557" w:rsidRDefault="00387C34" w:rsidP="00994D0D">
            <w:pP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TC </w:t>
            </w:r>
            <w:r w:rsidRPr="00076557">
              <w:rPr>
                <w:b/>
                <w:sz w:val="20"/>
                <w:szCs w:val="20"/>
              </w:rPr>
              <w:t>-0.13</w:t>
            </w:r>
            <w:r w:rsidR="004A4538" w:rsidRPr="00076557">
              <w:rPr>
                <w:b/>
                <w:sz w:val="20"/>
                <w:szCs w:val="20"/>
              </w:rPr>
              <w:t>,</w:t>
            </w:r>
            <w:r w:rsidRPr="00076557">
              <w:rPr>
                <w:sz w:val="20"/>
                <w:szCs w:val="20"/>
              </w:rPr>
              <w:tab/>
            </w:r>
          </w:p>
          <w:p w14:paraId="3BEBE8C8" w14:textId="77777777" w:rsidR="004A4538" w:rsidRPr="00076557" w:rsidRDefault="00387C34" w:rsidP="00994D0D">
            <w:pP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HDL-C </w:t>
            </w:r>
            <w:r w:rsidRPr="00076557">
              <w:rPr>
                <w:b/>
                <w:sz w:val="20"/>
                <w:szCs w:val="20"/>
              </w:rPr>
              <w:t>1.1</w:t>
            </w:r>
            <w:r w:rsidR="004A4538" w:rsidRPr="00076557">
              <w:rPr>
                <w:b/>
                <w:sz w:val="20"/>
                <w:szCs w:val="20"/>
              </w:rPr>
              <w:t>,</w:t>
            </w:r>
            <w:r w:rsidRPr="00076557">
              <w:rPr>
                <w:sz w:val="20"/>
                <w:szCs w:val="20"/>
              </w:rPr>
              <w:t xml:space="preserve"> </w:t>
            </w:r>
          </w:p>
          <w:p w14:paraId="0C7D0783" w14:textId="77777777" w:rsidR="004A4538" w:rsidRPr="00076557" w:rsidRDefault="00387C34" w:rsidP="00994D0D">
            <w:pP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LDL-C </w:t>
            </w:r>
            <w:r w:rsidRPr="00076557">
              <w:rPr>
                <w:b/>
                <w:sz w:val="20"/>
                <w:szCs w:val="20"/>
              </w:rPr>
              <w:t>-1.24</w:t>
            </w:r>
            <w:r w:rsidR="004A4538" w:rsidRPr="00076557">
              <w:rPr>
                <w:b/>
                <w:sz w:val="20"/>
                <w:szCs w:val="20"/>
              </w:rPr>
              <w:t>,</w:t>
            </w:r>
            <w:r w:rsidRPr="00076557">
              <w:rPr>
                <w:sz w:val="20"/>
                <w:szCs w:val="20"/>
              </w:rPr>
              <w:t xml:space="preserve"> </w:t>
            </w:r>
          </w:p>
          <w:p w14:paraId="23E878B0" w14:textId="2221F9E8" w:rsidR="00387C34" w:rsidRPr="00076557" w:rsidRDefault="00387C34" w:rsidP="00994D0D">
            <w:pPr>
              <w:cnfStyle w:val="000000100000" w:firstRow="0" w:lastRow="0" w:firstColumn="0" w:lastColumn="0" w:oddVBand="0" w:evenVBand="0" w:oddHBand="1" w:evenHBand="0" w:firstRowFirstColumn="0" w:firstRowLastColumn="0" w:lastRowFirstColumn="0" w:lastRowLastColumn="0"/>
              <w:rPr>
                <w:sz w:val="20"/>
                <w:szCs w:val="20"/>
              </w:rPr>
            </w:pPr>
            <w:r w:rsidRPr="00076557">
              <w:rPr>
                <w:sz w:val="20"/>
                <w:szCs w:val="20"/>
              </w:rPr>
              <w:t xml:space="preserve">TG </w:t>
            </w:r>
            <w:r w:rsidRPr="00076557">
              <w:rPr>
                <w:b/>
                <w:sz w:val="20"/>
                <w:szCs w:val="20"/>
              </w:rPr>
              <w:t>-0.88</w:t>
            </w:r>
          </w:p>
        </w:tc>
      </w:tr>
    </w:tbl>
    <w:p w14:paraId="7E72BABD" w14:textId="0887216C" w:rsidR="008B163A" w:rsidRPr="00B27041" w:rsidRDefault="00095FC6" w:rsidP="00B27041">
      <w:pPr>
        <w:jc w:val="both"/>
        <w:rPr>
          <w:sz w:val="22"/>
          <w:szCs w:val="22"/>
        </w:rPr>
      </w:pPr>
      <w:r w:rsidRPr="00B27041">
        <w:rPr>
          <w:sz w:val="22"/>
          <w:szCs w:val="22"/>
        </w:rPr>
        <w:t>Female</w:t>
      </w:r>
      <w:r w:rsidR="009624C1" w:rsidRPr="00B27041">
        <w:rPr>
          <w:sz w:val="22"/>
          <w:szCs w:val="22"/>
        </w:rPr>
        <w:t xml:space="preserve"> (</w:t>
      </w:r>
      <w:r w:rsidRPr="00B27041">
        <w:rPr>
          <w:sz w:val="22"/>
          <w:szCs w:val="22"/>
        </w:rPr>
        <w:t>F</w:t>
      </w:r>
      <w:r w:rsidR="009624C1" w:rsidRPr="00B27041">
        <w:rPr>
          <w:sz w:val="22"/>
          <w:szCs w:val="22"/>
        </w:rPr>
        <w:t xml:space="preserve">); </w:t>
      </w:r>
      <w:r w:rsidR="00EC7B9D" w:rsidRPr="00B27041">
        <w:rPr>
          <w:sz w:val="22"/>
          <w:szCs w:val="22"/>
        </w:rPr>
        <w:t>Men</w:t>
      </w:r>
      <w:r w:rsidR="009624C1" w:rsidRPr="00B27041">
        <w:rPr>
          <w:sz w:val="22"/>
          <w:szCs w:val="22"/>
        </w:rPr>
        <w:t xml:space="preserve"> (M); </w:t>
      </w:r>
      <w:r w:rsidR="00EC7B9D" w:rsidRPr="00B27041">
        <w:rPr>
          <w:sz w:val="22"/>
          <w:szCs w:val="22"/>
        </w:rPr>
        <w:t>Not reported</w:t>
      </w:r>
      <w:r w:rsidR="009624C1" w:rsidRPr="00B27041">
        <w:rPr>
          <w:sz w:val="22"/>
          <w:szCs w:val="22"/>
        </w:rPr>
        <w:t xml:space="preserve"> (NR)</w:t>
      </w:r>
      <w:r w:rsidR="009624C1" w:rsidRPr="002F38D4">
        <w:rPr>
          <w:sz w:val="22"/>
          <w:szCs w:val="22"/>
        </w:rPr>
        <w:t>; Total cholesterol (TC); High-density lipoprotein cholesterol (HDL-C); Low-density lipoprotein cholesterol (LDL-C); Triglycerides (TG)</w:t>
      </w:r>
      <w:r w:rsidR="008B163A" w:rsidRPr="002F38D4">
        <w:rPr>
          <w:noProof/>
        </w:rPr>
        <w:br w:type="page"/>
      </w:r>
    </w:p>
    <w:p w14:paraId="5408001B" w14:textId="3DCED9B9" w:rsidR="0031391F" w:rsidRDefault="00834E39" w:rsidP="0031391F">
      <w:pPr>
        <w:spacing w:line="360" w:lineRule="auto"/>
        <w:jc w:val="both"/>
        <w:rPr>
          <w:rFonts w:asciiTheme="minorHAnsi" w:hAnsiTheme="minorHAnsi" w:cstheme="minorHAnsi"/>
        </w:rPr>
      </w:pPr>
      <w:r>
        <w:rPr>
          <w:rFonts w:asciiTheme="minorHAnsi" w:hAnsiTheme="minorHAnsi" w:cstheme="minorHAnsi"/>
          <w:noProof/>
          <w:lang w:eastAsia="en-US"/>
        </w:rPr>
        <w:lastRenderedPageBreak/>
        <mc:AlternateContent>
          <mc:Choice Requires="wps">
            <w:drawing>
              <wp:anchor distT="0" distB="0" distL="114300" distR="114300" simplePos="0" relativeHeight="251659264" behindDoc="0" locked="0" layoutInCell="1" allowOverlap="1" wp14:anchorId="54E9C901" wp14:editId="0147B7EC">
                <wp:simplePos x="0" y="0"/>
                <wp:positionH relativeFrom="column">
                  <wp:posOffset>1751379</wp:posOffset>
                </wp:positionH>
                <wp:positionV relativeFrom="paragraph">
                  <wp:posOffset>-366199</wp:posOffset>
                </wp:positionV>
                <wp:extent cx="1649095" cy="1012371"/>
                <wp:effectExtent l="0" t="0" r="14605" b="16510"/>
                <wp:wrapNone/>
                <wp:docPr id="12" name="Rounded Rectangle 12"/>
                <wp:cNvGraphicFramePr/>
                <a:graphic xmlns:a="http://schemas.openxmlformats.org/drawingml/2006/main">
                  <a:graphicData uri="http://schemas.microsoft.com/office/word/2010/wordprocessingShape">
                    <wps:wsp>
                      <wps:cNvSpPr/>
                      <wps:spPr>
                        <a:xfrm>
                          <a:off x="0" y="0"/>
                          <a:ext cx="1649095" cy="1012371"/>
                        </a:xfrm>
                        <a:prstGeom prst="roundRect">
                          <a:avLst/>
                        </a:prstGeom>
                      </wps:spPr>
                      <wps:style>
                        <a:lnRef idx="2">
                          <a:schemeClr val="accent4"/>
                        </a:lnRef>
                        <a:fillRef idx="1">
                          <a:schemeClr val="lt1"/>
                        </a:fillRef>
                        <a:effectRef idx="0">
                          <a:schemeClr val="accent4"/>
                        </a:effectRef>
                        <a:fontRef idx="minor">
                          <a:schemeClr val="dk1"/>
                        </a:fontRef>
                      </wps:style>
                      <wps:txbx>
                        <w:txbxContent>
                          <w:p w14:paraId="3BF718BE" w14:textId="5F8A3926" w:rsidR="00781BF3" w:rsidRPr="00D4165C" w:rsidRDefault="00781BF3" w:rsidP="0031391F">
                            <w:pPr>
                              <w:jc w:val="center"/>
                              <w:rPr>
                                <w:sz w:val="20"/>
                                <w:szCs w:val="20"/>
                              </w:rPr>
                            </w:pPr>
                            <w:r w:rsidRPr="00D4165C">
                              <w:rPr>
                                <w:sz w:val="20"/>
                                <w:szCs w:val="20"/>
                              </w:rPr>
                              <w:t>Articles identified through PubMed, ResearchGate, BMJ searching</w:t>
                            </w:r>
                          </w:p>
                          <w:p w14:paraId="4AC46874" w14:textId="62D7182C" w:rsidR="00781BF3" w:rsidRPr="00D4165C" w:rsidRDefault="00781BF3" w:rsidP="0031391F">
                            <w:pPr>
                              <w:jc w:val="center"/>
                              <w:rPr>
                                <w:sz w:val="20"/>
                                <w:szCs w:val="20"/>
                              </w:rPr>
                            </w:pPr>
                            <w:r w:rsidRPr="00D4165C">
                              <w:rPr>
                                <w:sz w:val="20"/>
                                <w:szCs w:val="20"/>
                              </w:rPr>
                              <w:t>(n=</w:t>
                            </w:r>
                            <w:r>
                              <w:rPr>
                                <w:sz w:val="20"/>
                                <w:szCs w:val="20"/>
                              </w:rPr>
                              <w:t xml:space="preserve"> 1300</w:t>
                            </w:r>
                            <w:r w:rsidRPr="00D4165C">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4E9C901" id="Rounded Rectangle 12" o:spid="_x0000_s1026" style="position:absolute;left:0;text-align:left;margin-left:137.9pt;margin-top:-28.85pt;width:129.85pt;height:79.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" fillcolor="white [3201]" strokecolor="#ffc000 [3207]" strokeweight="1pt">
                <v:stroke joinstyle="miter"/>
                <v:textbox>
                  <w:txbxContent>
                    <w:p w14:paraId="3BF718BE" w14:textId="5F8A3926" w:rsidR="00781BF3" w:rsidRPr="00D4165C" w:rsidRDefault="00781BF3" w:rsidP="0031391F">
                      <w:pPr>
                        <w:jc w:val="center"/>
                        <w:rPr>
                          <w:sz w:val="20"/>
                          <w:szCs w:val="20"/>
                        </w:rPr>
                      </w:pPr>
                      <w:r w:rsidRPr="00D4165C">
                        <w:rPr>
                          <w:sz w:val="20"/>
                          <w:szCs w:val="20"/>
                        </w:rPr>
                        <w:t>Articles identified through PubMed, ResearchGate, BMJ searching</w:t>
                      </w:r>
                    </w:p>
                    <w:p w14:paraId="4AC46874" w14:textId="62D7182C" w:rsidR="00781BF3" w:rsidRPr="00D4165C" w:rsidRDefault="00781BF3" w:rsidP="0031391F">
                      <w:pPr>
                        <w:jc w:val="center"/>
                        <w:rPr>
                          <w:sz w:val="20"/>
                          <w:szCs w:val="20"/>
                        </w:rPr>
                      </w:pPr>
                      <w:r w:rsidRPr="00D4165C">
                        <w:rPr>
                          <w:sz w:val="20"/>
                          <w:szCs w:val="20"/>
                        </w:rPr>
                        <w:t>(n=</w:t>
                      </w:r>
                      <w:r>
                        <w:rPr>
                          <w:sz w:val="20"/>
                          <w:szCs w:val="20"/>
                        </w:rPr>
                        <w:t xml:space="preserve"> 1300</w:t>
                      </w:r>
                      <w:r w:rsidRPr="00D4165C">
                        <w:rPr>
                          <w:sz w:val="20"/>
                          <w:szCs w:val="20"/>
                        </w:rPr>
                        <w:t>)</w:t>
                      </w:r>
                    </w:p>
                  </w:txbxContent>
                </v:textbox>
              </v:roundrect>
            </w:pict>
          </mc:Fallback>
        </mc:AlternateContent>
      </w:r>
      <w:r w:rsidR="00D4165C">
        <w:rPr>
          <w:rFonts w:asciiTheme="minorHAnsi" w:hAnsiTheme="minorHAnsi" w:cstheme="minorHAnsi"/>
          <w:noProof/>
          <w:lang w:eastAsia="en-US"/>
        </w:rPr>
        <mc:AlternateContent>
          <mc:Choice Requires="wps">
            <w:drawing>
              <wp:anchor distT="0" distB="0" distL="114300" distR="114300" simplePos="0" relativeHeight="251673600" behindDoc="0" locked="0" layoutInCell="1" allowOverlap="1" wp14:anchorId="505163D7" wp14:editId="7B766790">
                <wp:simplePos x="0" y="0"/>
                <wp:positionH relativeFrom="column">
                  <wp:posOffset>101919</wp:posOffset>
                </wp:positionH>
                <wp:positionV relativeFrom="paragraph">
                  <wp:posOffset>-15460</wp:posOffset>
                </wp:positionV>
                <wp:extent cx="1033856" cy="359228"/>
                <wp:effectExtent l="0" t="5398" r="14923" b="14922"/>
                <wp:wrapNone/>
                <wp:docPr id="20" name="Rounded Rectangle 20"/>
                <wp:cNvGraphicFramePr/>
                <a:graphic xmlns:a="http://schemas.openxmlformats.org/drawingml/2006/main">
                  <a:graphicData uri="http://schemas.microsoft.com/office/word/2010/wordprocessingShape">
                    <wps:wsp>
                      <wps:cNvSpPr/>
                      <wps:spPr>
                        <a:xfrm rot="16200000">
                          <a:off x="0" y="0"/>
                          <a:ext cx="1033856" cy="359228"/>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76F09D91" w14:textId="6F10A40A" w:rsidR="00781BF3" w:rsidRPr="00834E39" w:rsidRDefault="00781BF3" w:rsidP="00E16108">
                            <w:pPr>
                              <w:jc w:val="center"/>
                              <w:rPr>
                                <w:sz w:val="20"/>
                                <w:szCs w:val="20"/>
                              </w:rPr>
                            </w:pPr>
                            <w:r w:rsidRPr="00834E39">
                              <w:rPr>
                                <w:sz w:val="20"/>
                                <w:szCs w:val="20"/>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5163D7" id="Rounded Rectangle 20" o:spid="_x0000_s1027" style="position:absolute;left:0;text-align:left;margin-left:8.05pt;margin-top:-1.2pt;width:81.4pt;height:28.3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" fillcolor="#ffd555 [2167]" strokecolor="#ffc000 [3207]" strokeweight=".5pt">
                <v:fill color2="#ffcc31 [2615]" rotate="t" colors="0 #ffdd9c;.5 #ffd78e;1 #ffd479" focus="100%" type="gradient">
                  <o:fill v:ext="view" type="gradientUnscaled"/>
                </v:fill>
                <v:stroke joinstyle="miter"/>
                <v:textbox>
                  <w:txbxContent>
                    <w:p w14:paraId="76F09D91" w14:textId="6F10A40A" w:rsidR="00781BF3" w:rsidRPr="00834E39" w:rsidRDefault="00781BF3" w:rsidP="00E16108">
                      <w:pPr>
                        <w:jc w:val="center"/>
                        <w:rPr>
                          <w:sz w:val="20"/>
                          <w:szCs w:val="20"/>
                        </w:rPr>
                      </w:pPr>
                      <w:r w:rsidRPr="00834E39">
                        <w:rPr>
                          <w:sz w:val="20"/>
                          <w:szCs w:val="20"/>
                        </w:rPr>
                        <w:t>Identification</w:t>
                      </w:r>
                    </w:p>
                  </w:txbxContent>
                </v:textbox>
              </v:roundrect>
            </w:pict>
          </mc:Fallback>
        </mc:AlternateContent>
      </w:r>
    </w:p>
    <w:p w14:paraId="5324B345" w14:textId="2127A800" w:rsidR="0031391F" w:rsidRDefault="0031391F" w:rsidP="0031391F">
      <w:pPr>
        <w:spacing w:line="360" w:lineRule="auto"/>
        <w:jc w:val="both"/>
        <w:rPr>
          <w:rFonts w:asciiTheme="minorHAnsi" w:hAnsiTheme="minorHAnsi" w:cstheme="minorHAnsi"/>
        </w:rPr>
      </w:pPr>
    </w:p>
    <w:p w14:paraId="53B5EE4B" w14:textId="084383F7" w:rsidR="0031391F" w:rsidRDefault="00D4165C" w:rsidP="0031391F">
      <w:pPr>
        <w:spacing w:line="360" w:lineRule="auto"/>
        <w:jc w:val="both"/>
        <w:rPr>
          <w:rFonts w:asciiTheme="minorHAnsi" w:hAnsiTheme="minorHAnsi" w:cstheme="minorHAnsi"/>
        </w:rPr>
      </w:pPr>
      <w:r>
        <w:rPr>
          <w:rFonts w:asciiTheme="minorHAnsi" w:hAnsiTheme="minorHAnsi" w:cstheme="minorHAnsi"/>
          <w:noProof/>
          <w:lang w:eastAsia="en-US"/>
        </w:rPr>
        <mc:AlternateContent>
          <mc:Choice Requires="wps">
            <w:drawing>
              <wp:anchor distT="0" distB="0" distL="114300" distR="114300" simplePos="0" relativeHeight="251693056" behindDoc="0" locked="0" layoutInCell="1" allowOverlap="1" wp14:anchorId="68A229B9" wp14:editId="2BAE6A34">
                <wp:simplePos x="0" y="0"/>
                <wp:positionH relativeFrom="column">
                  <wp:posOffset>2572385</wp:posOffset>
                </wp:positionH>
                <wp:positionV relativeFrom="paragraph">
                  <wp:posOffset>97985</wp:posOffset>
                </wp:positionV>
                <wp:extent cx="0" cy="648000"/>
                <wp:effectExtent l="50800" t="0" r="50800" b="25400"/>
                <wp:wrapNone/>
                <wp:docPr id="32" name="Straight Arrow Connector 32"/>
                <wp:cNvGraphicFramePr/>
                <a:graphic xmlns:a="http://schemas.openxmlformats.org/drawingml/2006/main">
                  <a:graphicData uri="http://schemas.microsoft.com/office/word/2010/wordprocessingShape">
                    <wps:wsp>
                      <wps:cNvCnPr/>
                      <wps:spPr>
                        <a:xfrm flipH="1">
                          <a:off x="0" y="0"/>
                          <a:ext cx="0" cy="648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15E4B626" id="_x0000_t32" coordsize="21600,21600" o:spt="32" o:oned="t" path="m,l21600,21600e" filled="f">
                <v:path arrowok="t" fillok="f" o:connecttype="none"/>
                <o:lock v:ext="edit" shapetype="t"/>
              </v:shapetype>
              <v:shape id="Straight Arrow Connector 32" o:spid="_x0000_s1026" type="#_x0000_t32" style="position:absolute;margin-left:202.55pt;margin-top:7.7pt;width:0;height:51pt;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" strokecolor="black [3200]" strokeweight="1.5pt">
                <v:stroke endarrow="block" joinstyle="miter"/>
              </v:shape>
            </w:pict>
          </mc:Fallback>
        </mc:AlternateContent>
      </w:r>
    </w:p>
    <w:p w14:paraId="23ED897A" w14:textId="2217DB44" w:rsidR="0031391F" w:rsidRDefault="0031391F" w:rsidP="0031391F">
      <w:pPr>
        <w:spacing w:line="360" w:lineRule="auto"/>
        <w:jc w:val="both"/>
        <w:rPr>
          <w:rFonts w:asciiTheme="minorHAnsi" w:hAnsiTheme="minorHAnsi" w:cstheme="minorHAnsi"/>
        </w:rPr>
      </w:pPr>
    </w:p>
    <w:p w14:paraId="598221B6" w14:textId="309786CF" w:rsidR="0031391F" w:rsidRDefault="00C7716F" w:rsidP="0031391F">
      <w:pPr>
        <w:spacing w:line="360" w:lineRule="auto"/>
        <w:jc w:val="both"/>
        <w:rPr>
          <w:rFonts w:asciiTheme="minorHAnsi" w:hAnsiTheme="minorHAnsi" w:cstheme="minorHAnsi"/>
        </w:rPr>
      </w:pPr>
      <w:r>
        <w:rPr>
          <w:rFonts w:asciiTheme="minorHAnsi" w:hAnsiTheme="minorHAnsi" w:cstheme="minorHAnsi"/>
          <w:noProof/>
          <w:lang w:eastAsia="en-US"/>
        </w:rPr>
        <mc:AlternateContent>
          <mc:Choice Requires="wps">
            <w:drawing>
              <wp:anchor distT="0" distB="0" distL="114300" distR="114300" simplePos="0" relativeHeight="251665408" behindDoc="0" locked="0" layoutInCell="1" allowOverlap="1" wp14:anchorId="524C88D0" wp14:editId="6CD12943">
                <wp:simplePos x="0" y="0"/>
                <wp:positionH relativeFrom="column">
                  <wp:posOffset>1860061</wp:posOffset>
                </wp:positionH>
                <wp:positionV relativeFrom="paragraph">
                  <wp:posOffset>227916</wp:posOffset>
                </wp:positionV>
                <wp:extent cx="1508369" cy="586154"/>
                <wp:effectExtent l="0" t="0" r="15875" b="10795"/>
                <wp:wrapNone/>
                <wp:docPr id="15" name="Rounded Rectangle 15"/>
                <wp:cNvGraphicFramePr/>
                <a:graphic xmlns:a="http://schemas.openxmlformats.org/drawingml/2006/main">
                  <a:graphicData uri="http://schemas.microsoft.com/office/word/2010/wordprocessingShape">
                    <wps:wsp>
                      <wps:cNvSpPr/>
                      <wps:spPr>
                        <a:xfrm>
                          <a:off x="0" y="0"/>
                          <a:ext cx="1508369" cy="586154"/>
                        </a:xfrm>
                        <a:prstGeom prst="roundRect">
                          <a:avLst/>
                        </a:prstGeom>
                      </wps:spPr>
                      <wps:style>
                        <a:lnRef idx="2">
                          <a:schemeClr val="accent4"/>
                        </a:lnRef>
                        <a:fillRef idx="1">
                          <a:schemeClr val="lt1"/>
                        </a:fillRef>
                        <a:effectRef idx="0">
                          <a:schemeClr val="accent4"/>
                        </a:effectRef>
                        <a:fontRef idx="minor">
                          <a:schemeClr val="dk1"/>
                        </a:fontRef>
                      </wps:style>
                      <wps:txbx>
                        <w:txbxContent>
                          <w:p w14:paraId="190BE63B" w14:textId="1C471AD1" w:rsidR="00781BF3" w:rsidRPr="00C7716F" w:rsidRDefault="00781BF3" w:rsidP="0031391F">
                            <w:pPr>
                              <w:jc w:val="center"/>
                              <w:rPr>
                                <w:sz w:val="20"/>
                                <w:szCs w:val="20"/>
                              </w:rPr>
                            </w:pPr>
                            <w:r w:rsidRPr="00C7716F">
                              <w:rPr>
                                <w:sz w:val="20"/>
                                <w:szCs w:val="20"/>
                              </w:rPr>
                              <w:t>No. of articles screened</w:t>
                            </w:r>
                          </w:p>
                          <w:p w14:paraId="2E060815" w14:textId="64B12E37" w:rsidR="00781BF3" w:rsidRPr="00C7716F" w:rsidRDefault="00781BF3" w:rsidP="0031391F">
                            <w:pPr>
                              <w:jc w:val="center"/>
                              <w:rPr>
                                <w:sz w:val="20"/>
                                <w:szCs w:val="20"/>
                              </w:rPr>
                            </w:pPr>
                            <w:r w:rsidRPr="00C7716F">
                              <w:rPr>
                                <w:sz w:val="20"/>
                                <w:szCs w:val="20"/>
                              </w:rPr>
                              <w:t>(n=</w:t>
                            </w:r>
                            <w:r>
                              <w:rPr>
                                <w:sz w:val="20"/>
                                <w:szCs w:val="20"/>
                              </w:rPr>
                              <w:t xml:space="preserve"> 135</w:t>
                            </w:r>
                            <w:r w:rsidRPr="00C7716F">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24C88D0" id="Rounded Rectangle 15" o:spid="_x0000_s1028" style="position:absolute;left:0;text-align:left;margin-left:146.45pt;margin-top:17.95pt;width:118.75pt;height:46.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" fillcolor="white [3201]" strokecolor="#ffc000 [3207]" strokeweight="1pt">
                <v:stroke joinstyle="miter"/>
                <v:textbox>
                  <w:txbxContent>
                    <w:p w14:paraId="190BE63B" w14:textId="1C471AD1" w:rsidR="00781BF3" w:rsidRPr="00C7716F" w:rsidRDefault="00781BF3" w:rsidP="0031391F">
                      <w:pPr>
                        <w:jc w:val="center"/>
                        <w:rPr>
                          <w:sz w:val="20"/>
                          <w:szCs w:val="20"/>
                        </w:rPr>
                      </w:pPr>
                      <w:r w:rsidRPr="00C7716F">
                        <w:rPr>
                          <w:sz w:val="20"/>
                          <w:szCs w:val="20"/>
                        </w:rPr>
                        <w:t>No. of articles screened</w:t>
                      </w:r>
                    </w:p>
                    <w:p w14:paraId="2E060815" w14:textId="64B12E37" w:rsidR="00781BF3" w:rsidRPr="00C7716F" w:rsidRDefault="00781BF3" w:rsidP="0031391F">
                      <w:pPr>
                        <w:jc w:val="center"/>
                        <w:rPr>
                          <w:sz w:val="20"/>
                          <w:szCs w:val="20"/>
                        </w:rPr>
                      </w:pPr>
                      <w:r w:rsidRPr="00C7716F">
                        <w:rPr>
                          <w:sz w:val="20"/>
                          <w:szCs w:val="20"/>
                        </w:rPr>
                        <w:t>(n=</w:t>
                      </w:r>
                      <w:r>
                        <w:rPr>
                          <w:sz w:val="20"/>
                          <w:szCs w:val="20"/>
                        </w:rPr>
                        <w:t xml:space="preserve"> 135</w:t>
                      </w:r>
                      <w:r w:rsidRPr="00C7716F">
                        <w:rPr>
                          <w:sz w:val="20"/>
                          <w:szCs w:val="20"/>
                        </w:rPr>
                        <w:t>)</w:t>
                      </w:r>
                    </w:p>
                  </w:txbxContent>
                </v:textbox>
              </v:roundrect>
            </w:pict>
          </mc:Fallback>
        </mc:AlternateContent>
      </w:r>
    </w:p>
    <w:p w14:paraId="677462D4" w14:textId="275AF784" w:rsidR="0031391F" w:rsidRDefault="00C7716F" w:rsidP="0031391F">
      <w:pPr>
        <w:spacing w:line="360" w:lineRule="auto"/>
        <w:jc w:val="both"/>
        <w:rPr>
          <w:rFonts w:asciiTheme="minorHAnsi" w:hAnsiTheme="minorHAnsi" w:cstheme="minorHAnsi"/>
        </w:rPr>
      </w:pPr>
      <w:r>
        <w:rPr>
          <w:rFonts w:asciiTheme="minorHAnsi" w:hAnsiTheme="minorHAnsi" w:cstheme="minorHAnsi"/>
          <w:noProof/>
          <w:lang w:eastAsia="en-US"/>
        </w:rPr>
        <mc:AlternateContent>
          <mc:Choice Requires="wps">
            <w:drawing>
              <wp:anchor distT="0" distB="0" distL="114300" distR="114300" simplePos="0" relativeHeight="251675648" behindDoc="0" locked="0" layoutInCell="1" allowOverlap="1" wp14:anchorId="5788924C" wp14:editId="3E1176F5">
                <wp:simplePos x="0" y="0"/>
                <wp:positionH relativeFrom="column">
                  <wp:posOffset>219881</wp:posOffset>
                </wp:positionH>
                <wp:positionV relativeFrom="paragraph">
                  <wp:posOffset>128784</wp:posOffset>
                </wp:positionV>
                <wp:extent cx="829701" cy="358775"/>
                <wp:effectExtent l="0" t="6033" r="15558" b="15557"/>
                <wp:wrapNone/>
                <wp:docPr id="21" name="Rounded Rectangle 21"/>
                <wp:cNvGraphicFramePr/>
                <a:graphic xmlns:a="http://schemas.openxmlformats.org/drawingml/2006/main">
                  <a:graphicData uri="http://schemas.microsoft.com/office/word/2010/wordprocessingShape">
                    <wps:wsp>
                      <wps:cNvSpPr/>
                      <wps:spPr>
                        <a:xfrm rot="16200000">
                          <a:off x="0" y="0"/>
                          <a:ext cx="829701" cy="358775"/>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6D1425A5" w14:textId="53EBB8AC" w:rsidR="00781BF3" w:rsidRPr="00834E39" w:rsidRDefault="00781BF3" w:rsidP="00E16108">
                            <w:pPr>
                              <w:jc w:val="center"/>
                              <w:rPr>
                                <w:sz w:val="20"/>
                                <w:szCs w:val="20"/>
                              </w:rPr>
                            </w:pPr>
                            <w:r w:rsidRPr="00834E39">
                              <w:rPr>
                                <w:sz w:val="20"/>
                                <w:szCs w:val="20"/>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788924C" id="Rounded Rectangle 21" o:spid="_x0000_s1029" style="position:absolute;left:0;text-align:left;margin-left:17.3pt;margin-top:10.15pt;width:65.35pt;height:28.25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" fillcolor="#ffd555 [2167]" strokecolor="#ffc000 [3207]" strokeweight=".5pt">
                <v:fill color2="#ffcc31 [2615]" rotate="t" colors="0 #ffdd9c;.5 #ffd78e;1 #ffd479" focus="100%" type="gradient">
                  <o:fill v:ext="view" type="gradientUnscaled"/>
                </v:fill>
                <v:stroke joinstyle="miter"/>
                <v:textbox>
                  <w:txbxContent>
                    <w:p w14:paraId="6D1425A5" w14:textId="53EBB8AC" w:rsidR="00781BF3" w:rsidRPr="00834E39" w:rsidRDefault="00781BF3" w:rsidP="00E16108">
                      <w:pPr>
                        <w:jc w:val="center"/>
                        <w:rPr>
                          <w:sz w:val="20"/>
                          <w:szCs w:val="20"/>
                        </w:rPr>
                      </w:pPr>
                      <w:r w:rsidRPr="00834E39">
                        <w:rPr>
                          <w:sz w:val="20"/>
                          <w:szCs w:val="20"/>
                        </w:rPr>
                        <w:t>Screening</w:t>
                      </w:r>
                    </w:p>
                  </w:txbxContent>
                </v:textbox>
              </v:roundrect>
            </w:pict>
          </mc:Fallback>
        </mc:AlternateContent>
      </w:r>
    </w:p>
    <w:p w14:paraId="5F83705E" w14:textId="0E6766C9" w:rsidR="0031391F" w:rsidRDefault="00834E39" w:rsidP="0031391F">
      <w:pPr>
        <w:spacing w:line="360" w:lineRule="auto"/>
        <w:jc w:val="both"/>
        <w:rPr>
          <w:rFonts w:asciiTheme="minorHAnsi" w:hAnsiTheme="minorHAnsi" w:cstheme="minorHAnsi"/>
        </w:rPr>
      </w:pPr>
      <w:r>
        <w:rPr>
          <w:rFonts w:asciiTheme="minorHAnsi" w:hAnsiTheme="minorHAnsi" w:cstheme="minorHAnsi"/>
          <w:noProof/>
          <w:lang w:eastAsia="en-US"/>
        </w:rPr>
        <mc:AlternateContent>
          <mc:Choice Requires="wps">
            <w:drawing>
              <wp:anchor distT="0" distB="0" distL="114300" distR="114300" simplePos="0" relativeHeight="251669504" behindDoc="0" locked="0" layoutInCell="1" allowOverlap="1" wp14:anchorId="7503A392" wp14:editId="0BFC6E9C">
                <wp:simplePos x="0" y="0"/>
                <wp:positionH relativeFrom="column">
                  <wp:posOffset>4141666</wp:posOffset>
                </wp:positionH>
                <wp:positionV relativeFrom="paragraph">
                  <wp:posOffset>255124</wp:posOffset>
                </wp:positionV>
                <wp:extent cx="1649095" cy="824593"/>
                <wp:effectExtent l="0" t="0" r="14605" b="13970"/>
                <wp:wrapNone/>
                <wp:docPr id="17" name="Rounded Rectangle 17"/>
                <wp:cNvGraphicFramePr/>
                <a:graphic xmlns:a="http://schemas.openxmlformats.org/drawingml/2006/main">
                  <a:graphicData uri="http://schemas.microsoft.com/office/word/2010/wordprocessingShape">
                    <wps:wsp>
                      <wps:cNvSpPr/>
                      <wps:spPr>
                        <a:xfrm>
                          <a:off x="0" y="0"/>
                          <a:ext cx="1649095" cy="824593"/>
                        </a:xfrm>
                        <a:prstGeom prst="roundRect">
                          <a:avLst/>
                        </a:prstGeom>
                      </wps:spPr>
                      <wps:style>
                        <a:lnRef idx="2">
                          <a:schemeClr val="accent4"/>
                        </a:lnRef>
                        <a:fillRef idx="1">
                          <a:schemeClr val="lt1"/>
                        </a:fillRef>
                        <a:effectRef idx="0">
                          <a:schemeClr val="accent4"/>
                        </a:effectRef>
                        <a:fontRef idx="minor">
                          <a:schemeClr val="dk1"/>
                        </a:fontRef>
                      </wps:style>
                      <wps:txbx>
                        <w:txbxContent>
                          <w:p w14:paraId="79947532" w14:textId="15D77024" w:rsidR="00781BF3" w:rsidRPr="00834E39" w:rsidRDefault="00781BF3" w:rsidP="0031391F">
                            <w:pPr>
                              <w:jc w:val="center"/>
                              <w:rPr>
                                <w:sz w:val="20"/>
                                <w:szCs w:val="20"/>
                              </w:rPr>
                            </w:pPr>
                            <w:r w:rsidRPr="00834E39">
                              <w:rPr>
                                <w:sz w:val="20"/>
                                <w:szCs w:val="20"/>
                              </w:rPr>
                              <w:t>No. of records excluded</w:t>
                            </w:r>
                          </w:p>
                          <w:p w14:paraId="04F5CEC7" w14:textId="3B5A4202" w:rsidR="00781BF3" w:rsidRPr="00834E39" w:rsidRDefault="00781BF3" w:rsidP="0031391F">
                            <w:pPr>
                              <w:jc w:val="center"/>
                              <w:rPr>
                                <w:sz w:val="20"/>
                                <w:szCs w:val="20"/>
                              </w:rPr>
                            </w:pPr>
                            <w:r w:rsidRPr="00834E39">
                              <w:rPr>
                                <w:sz w:val="20"/>
                                <w:szCs w:val="20"/>
                              </w:rPr>
                              <w:t>(n=</w:t>
                            </w:r>
                            <w:r>
                              <w:rPr>
                                <w:sz w:val="20"/>
                                <w:szCs w:val="20"/>
                              </w:rPr>
                              <w:t>107</w:t>
                            </w:r>
                            <w:r w:rsidRPr="00834E39">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503A392" id="Rounded Rectangle 17" o:spid="_x0000_s1030" style="position:absolute;left:0;text-align:left;margin-left:326.1pt;margin-top:20.1pt;width:129.85pt;height:64.9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" fillcolor="white [3201]" strokecolor="#ffc000 [3207]" strokeweight="1pt">
                <v:stroke joinstyle="miter"/>
                <v:textbox>
                  <w:txbxContent>
                    <w:p w14:paraId="79947532" w14:textId="15D77024" w:rsidR="00781BF3" w:rsidRPr="00834E39" w:rsidRDefault="00781BF3" w:rsidP="0031391F">
                      <w:pPr>
                        <w:jc w:val="center"/>
                        <w:rPr>
                          <w:sz w:val="20"/>
                          <w:szCs w:val="20"/>
                        </w:rPr>
                      </w:pPr>
                      <w:r w:rsidRPr="00834E39">
                        <w:rPr>
                          <w:sz w:val="20"/>
                          <w:szCs w:val="20"/>
                        </w:rPr>
                        <w:t>No. of records excluded</w:t>
                      </w:r>
                    </w:p>
                    <w:p w14:paraId="04F5CEC7" w14:textId="3B5A4202" w:rsidR="00781BF3" w:rsidRPr="00834E39" w:rsidRDefault="00781BF3" w:rsidP="0031391F">
                      <w:pPr>
                        <w:jc w:val="center"/>
                        <w:rPr>
                          <w:sz w:val="20"/>
                          <w:szCs w:val="20"/>
                        </w:rPr>
                      </w:pPr>
                      <w:r w:rsidRPr="00834E39">
                        <w:rPr>
                          <w:sz w:val="20"/>
                          <w:szCs w:val="20"/>
                        </w:rPr>
                        <w:t>(n=</w:t>
                      </w:r>
                      <w:r>
                        <w:rPr>
                          <w:sz w:val="20"/>
                          <w:szCs w:val="20"/>
                        </w:rPr>
                        <w:t>107</w:t>
                      </w:r>
                      <w:r w:rsidRPr="00834E39">
                        <w:rPr>
                          <w:sz w:val="20"/>
                          <w:szCs w:val="20"/>
                        </w:rPr>
                        <w:t>)</w:t>
                      </w:r>
                    </w:p>
                  </w:txbxContent>
                </v:textbox>
              </v:roundrect>
            </w:pict>
          </mc:Fallback>
        </mc:AlternateContent>
      </w:r>
      <w:r>
        <w:rPr>
          <w:rFonts w:asciiTheme="minorHAnsi" w:hAnsiTheme="minorHAnsi" w:cstheme="minorHAnsi"/>
          <w:noProof/>
          <w:lang w:eastAsia="en-US"/>
        </w:rPr>
        <mc:AlternateContent>
          <mc:Choice Requires="wps">
            <w:drawing>
              <wp:anchor distT="0" distB="0" distL="114300" distR="114300" simplePos="0" relativeHeight="251682816" behindDoc="0" locked="0" layoutInCell="1" allowOverlap="1" wp14:anchorId="763A0ADB" wp14:editId="0C366B21">
                <wp:simplePos x="0" y="0"/>
                <wp:positionH relativeFrom="column">
                  <wp:posOffset>2588650</wp:posOffset>
                </wp:positionH>
                <wp:positionV relativeFrom="paragraph">
                  <wp:posOffset>256931</wp:posOffset>
                </wp:positionV>
                <wp:extent cx="0" cy="800100"/>
                <wp:effectExtent l="63500" t="0" r="38100" b="38100"/>
                <wp:wrapNone/>
                <wp:docPr id="25" name="Straight Arrow Connector 25"/>
                <wp:cNvGraphicFramePr/>
                <a:graphic xmlns:a="http://schemas.openxmlformats.org/drawingml/2006/main">
                  <a:graphicData uri="http://schemas.microsoft.com/office/word/2010/wordprocessingShape">
                    <wps:wsp>
                      <wps:cNvCnPr/>
                      <wps:spPr>
                        <a:xfrm>
                          <a:off x="0" y="0"/>
                          <a:ext cx="0" cy="8001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B3690CD" id="Straight Arrow Connector 25" o:spid="_x0000_s1026" type="#_x0000_t32" style="position:absolute;margin-left:203.85pt;margin-top:20.25pt;width:0;height:6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" strokecolor="black [3200]" strokeweight="1pt">
                <v:stroke endarrow="block" joinstyle="miter"/>
              </v:shape>
            </w:pict>
          </mc:Fallback>
        </mc:AlternateContent>
      </w:r>
    </w:p>
    <w:p w14:paraId="0B2A80A8" w14:textId="3ABD6F8F" w:rsidR="0031391F" w:rsidRDefault="0031391F" w:rsidP="0031391F">
      <w:pPr>
        <w:spacing w:line="360" w:lineRule="auto"/>
        <w:jc w:val="both"/>
        <w:rPr>
          <w:rFonts w:asciiTheme="minorHAnsi" w:hAnsiTheme="minorHAnsi" w:cstheme="minorHAnsi"/>
        </w:rPr>
      </w:pPr>
    </w:p>
    <w:p w14:paraId="3A52004C" w14:textId="46CD17AE" w:rsidR="0031391F" w:rsidRDefault="00834E39" w:rsidP="0031391F">
      <w:pPr>
        <w:spacing w:line="360" w:lineRule="auto"/>
        <w:jc w:val="both"/>
        <w:rPr>
          <w:rFonts w:asciiTheme="minorHAnsi" w:hAnsiTheme="minorHAnsi" w:cstheme="minorHAnsi"/>
        </w:rPr>
      </w:pPr>
      <w:r>
        <w:rPr>
          <w:rFonts w:asciiTheme="minorHAnsi" w:hAnsiTheme="minorHAnsi" w:cstheme="minorHAnsi"/>
          <w:noProof/>
          <w:lang w:eastAsia="en-US"/>
        </w:rPr>
        <mc:AlternateContent>
          <mc:Choice Requires="wps">
            <w:drawing>
              <wp:anchor distT="0" distB="0" distL="114300" distR="114300" simplePos="0" relativeHeight="251685888" behindDoc="0" locked="0" layoutInCell="1" allowOverlap="1" wp14:anchorId="6970FE6C" wp14:editId="7C0D25E8">
                <wp:simplePos x="0" y="0"/>
                <wp:positionH relativeFrom="column">
                  <wp:posOffset>2609997</wp:posOffset>
                </wp:positionH>
                <wp:positionV relativeFrom="paragraph">
                  <wp:posOffset>97350</wp:posOffset>
                </wp:positionV>
                <wp:extent cx="1512000" cy="0"/>
                <wp:effectExtent l="0" t="63500" r="0" b="63500"/>
                <wp:wrapNone/>
                <wp:docPr id="27" name="Straight Arrow Connector 27"/>
                <wp:cNvGraphicFramePr/>
                <a:graphic xmlns:a="http://schemas.openxmlformats.org/drawingml/2006/main">
                  <a:graphicData uri="http://schemas.microsoft.com/office/word/2010/wordprocessingShape">
                    <wps:wsp>
                      <wps:cNvCnPr/>
                      <wps:spPr>
                        <a:xfrm flipV="1">
                          <a:off x="0" y="0"/>
                          <a:ext cx="15120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1EA38E50" id="Straight Arrow Connector 27" o:spid="_x0000_s1026" type="#_x0000_t32" style="position:absolute;margin-left:205.5pt;margin-top:7.65pt;width:119.05pt;height:0;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" strokecolor="black [3200]" strokeweight="1.5pt">
                <v:stroke endarrow="block" joinstyle="miter"/>
              </v:shape>
            </w:pict>
          </mc:Fallback>
        </mc:AlternateContent>
      </w:r>
    </w:p>
    <w:p w14:paraId="60F1AFB9" w14:textId="0FAFBAC8" w:rsidR="0031391F" w:rsidRDefault="00C7716F" w:rsidP="0031391F">
      <w:pPr>
        <w:spacing w:line="360" w:lineRule="auto"/>
        <w:jc w:val="both"/>
        <w:rPr>
          <w:rFonts w:asciiTheme="minorHAnsi" w:hAnsiTheme="minorHAnsi" w:cstheme="minorHAnsi"/>
        </w:rPr>
      </w:pPr>
      <w:r>
        <w:rPr>
          <w:rFonts w:asciiTheme="minorHAnsi" w:hAnsiTheme="minorHAnsi" w:cstheme="minorHAnsi"/>
          <w:noProof/>
          <w:lang w:eastAsia="en-US"/>
        </w:rPr>
        <mc:AlternateContent>
          <mc:Choice Requires="wps">
            <w:drawing>
              <wp:anchor distT="0" distB="0" distL="114300" distR="114300" simplePos="0" relativeHeight="251667456" behindDoc="0" locked="0" layoutInCell="1" allowOverlap="1" wp14:anchorId="31F37C93" wp14:editId="38FADAA7">
                <wp:simplePos x="0" y="0"/>
                <wp:positionH relativeFrom="column">
                  <wp:posOffset>1844432</wp:posOffset>
                </wp:positionH>
                <wp:positionV relativeFrom="paragraph">
                  <wp:posOffset>239590</wp:posOffset>
                </wp:positionV>
                <wp:extent cx="1547446" cy="664307"/>
                <wp:effectExtent l="0" t="0" r="15240" b="8890"/>
                <wp:wrapNone/>
                <wp:docPr id="16" name="Rounded Rectangle 16"/>
                <wp:cNvGraphicFramePr/>
                <a:graphic xmlns:a="http://schemas.openxmlformats.org/drawingml/2006/main">
                  <a:graphicData uri="http://schemas.microsoft.com/office/word/2010/wordprocessingShape">
                    <wps:wsp>
                      <wps:cNvSpPr/>
                      <wps:spPr>
                        <a:xfrm>
                          <a:off x="0" y="0"/>
                          <a:ext cx="1547446" cy="664307"/>
                        </a:xfrm>
                        <a:prstGeom prst="roundRect">
                          <a:avLst/>
                        </a:prstGeom>
                      </wps:spPr>
                      <wps:style>
                        <a:lnRef idx="2">
                          <a:schemeClr val="accent4"/>
                        </a:lnRef>
                        <a:fillRef idx="1">
                          <a:schemeClr val="lt1"/>
                        </a:fillRef>
                        <a:effectRef idx="0">
                          <a:schemeClr val="accent4"/>
                        </a:effectRef>
                        <a:fontRef idx="minor">
                          <a:schemeClr val="dk1"/>
                        </a:fontRef>
                      </wps:style>
                      <wps:txbx>
                        <w:txbxContent>
                          <w:p w14:paraId="50048A60" w14:textId="0107FB7D" w:rsidR="00781BF3" w:rsidRPr="00834E39" w:rsidRDefault="00781BF3" w:rsidP="0031391F">
                            <w:pPr>
                              <w:jc w:val="center"/>
                              <w:rPr>
                                <w:sz w:val="20"/>
                                <w:szCs w:val="20"/>
                              </w:rPr>
                            </w:pPr>
                            <w:r w:rsidRPr="00834E39">
                              <w:rPr>
                                <w:sz w:val="20"/>
                                <w:szCs w:val="20"/>
                              </w:rPr>
                              <w:t>No. of full-text articles assessed for eligibility</w:t>
                            </w:r>
                          </w:p>
                          <w:p w14:paraId="2A47A42E" w14:textId="2D74EFF9" w:rsidR="00781BF3" w:rsidRPr="00834E39" w:rsidRDefault="00781BF3" w:rsidP="0031391F">
                            <w:pPr>
                              <w:jc w:val="center"/>
                              <w:rPr>
                                <w:sz w:val="20"/>
                                <w:szCs w:val="20"/>
                              </w:rPr>
                            </w:pPr>
                            <w:r w:rsidRPr="00834E39">
                              <w:rPr>
                                <w:sz w:val="20"/>
                                <w:szCs w:val="20"/>
                              </w:rPr>
                              <w:t>(n=</w:t>
                            </w:r>
                            <w:r>
                              <w:rPr>
                                <w:sz w:val="20"/>
                                <w:szCs w:val="20"/>
                              </w:rPr>
                              <w:t>28</w:t>
                            </w:r>
                            <w:r w:rsidRPr="00834E39">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1F37C93" id="Rounded Rectangle 16" o:spid="_x0000_s1031" style="position:absolute;left:0;text-align:left;margin-left:145.25pt;margin-top:18.85pt;width:121.85pt;height:52.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" fillcolor="white [3201]" strokecolor="#ffc000 [3207]" strokeweight="1pt">
                <v:stroke joinstyle="miter"/>
                <v:textbox>
                  <w:txbxContent>
                    <w:p w14:paraId="50048A60" w14:textId="0107FB7D" w:rsidR="00781BF3" w:rsidRPr="00834E39" w:rsidRDefault="00781BF3" w:rsidP="0031391F">
                      <w:pPr>
                        <w:jc w:val="center"/>
                        <w:rPr>
                          <w:sz w:val="20"/>
                          <w:szCs w:val="20"/>
                        </w:rPr>
                      </w:pPr>
                      <w:r w:rsidRPr="00834E39">
                        <w:rPr>
                          <w:sz w:val="20"/>
                          <w:szCs w:val="20"/>
                        </w:rPr>
                        <w:t>No. of full-text articles assessed for eligibility</w:t>
                      </w:r>
                    </w:p>
                    <w:p w14:paraId="2A47A42E" w14:textId="2D74EFF9" w:rsidR="00781BF3" w:rsidRPr="00834E39" w:rsidRDefault="00781BF3" w:rsidP="0031391F">
                      <w:pPr>
                        <w:jc w:val="center"/>
                        <w:rPr>
                          <w:sz w:val="20"/>
                          <w:szCs w:val="20"/>
                        </w:rPr>
                      </w:pPr>
                      <w:r w:rsidRPr="00834E39">
                        <w:rPr>
                          <w:sz w:val="20"/>
                          <w:szCs w:val="20"/>
                        </w:rPr>
                        <w:t>(n=</w:t>
                      </w:r>
                      <w:r>
                        <w:rPr>
                          <w:sz w:val="20"/>
                          <w:szCs w:val="20"/>
                        </w:rPr>
                        <w:t>28</w:t>
                      </w:r>
                      <w:r w:rsidRPr="00834E39">
                        <w:rPr>
                          <w:sz w:val="20"/>
                          <w:szCs w:val="20"/>
                        </w:rPr>
                        <w:t>)</w:t>
                      </w:r>
                    </w:p>
                  </w:txbxContent>
                </v:textbox>
              </v:roundrect>
            </w:pict>
          </mc:Fallback>
        </mc:AlternateContent>
      </w:r>
    </w:p>
    <w:p w14:paraId="1DE95122" w14:textId="0BF0CC18" w:rsidR="0031391F" w:rsidRDefault="00834E39" w:rsidP="0031391F">
      <w:pPr>
        <w:spacing w:line="360" w:lineRule="auto"/>
        <w:jc w:val="both"/>
        <w:rPr>
          <w:rFonts w:asciiTheme="minorHAnsi" w:hAnsiTheme="minorHAnsi" w:cstheme="minorHAnsi"/>
        </w:rPr>
      </w:pPr>
      <w:r>
        <w:rPr>
          <w:rFonts w:asciiTheme="minorHAnsi" w:hAnsiTheme="minorHAnsi" w:cstheme="minorHAnsi"/>
          <w:noProof/>
          <w:lang w:eastAsia="en-US"/>
        </w:rPr>
        <mc:AlternateContent>
          <mc:Choice Requires="wps">
            <w:drawing>
              <wp:anchor distT="0" distB="0" distL="114300" distR="114300" simplePos="0" relativeHeight="251677696" behindDoc="0" locked="0" layoutInCell="1" allowOverlap="1" wp14:anchorId="3F1610A7" wp14:editId="3BFBAD64">
                <wp:simplePos x="0" y="0"/>
                <wp:positionH relativeFrom="column">
                  <wp:posOffset>221934</wp:posOffset>
                </wp:positionH>
                <wp:positionV relativeFrom="paragraph">
                  <wp:posOffset>145195</wp:posOffset>
                </wp:positionV>
                <wp:extent cx="880598" cy="358775"/>
                <wp:effectExtent l="0" t="6033" r="15558" b="15557"/>
                <wp:wrapNone/>
                <wp:docPr id="22" name="Rounded Rectangle 22"/>
                <wp:cNvGraphicFramePr/>
                <a:graphic xmlns:a="http://schemas.openxmlformats.org/drawingml/2006/main">
                  <a:graphicData uri="http://schemas.microsoft.com/office/word/2010/wordprocessingShape">
                    <wps:wsp>
                      <wps:cNvSpPr/>
                      <wps:spPr>
                        <a:xfrm rot="16200000">
                          <a:off x="0" y="0"/>
                          <a:ext cx="880598" cy="358775"/>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6612023A" w14:textId="6940F009" w:rsidR="00781BF3" w:rsidRPr="00834E39" w:rsidRDefault="00781BF3" w:rsidP="00E16108">
                            <w:pPr>
                              <w:jc w:val="center"/>
                              <w:rPr>
                                <w:sz w:val="20"/>
                                <w:szCs w:val="20"/>
                              </w:rPr>
                            </w:pPr>
                            <w:r w:rsidRPr="00834E39">
                              <w:rPr>
                                <w:sz w:val="20"/>
                                <w:szCs w:val="20"/>
                              </w:rPr>
                              <w:t>Eligi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1610A7" id="Rounded Rectangle 22" o:spid="_x0000_s1032" style="position:absolute;left:0;text-align:left;margin-left:17.5pt;margin-top:11.45pt;width:69.35pt;height:28.25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" fillcolor="#ffd555 [2167]" strokecolor="#ffc000 [3207]" strokeweight=".5pt">
                <v:fill color2="#ffcc31 [2615]" rotate="t" colors="0 #ffdd9c;.5 #ffd78e;1 #ffd479" focus="100%" type="gradient">
                  <o:fill v:ext="view" type="gradientUnscaled"/>
                </v:fill>
                <v:stroke joinstyle="miter"/>
                <v:textbox>
                  <w:txbxContent>
                    <w:p w14:paraId="6612023A" w14:textId="6940F009" w:rsidR="00781BF3" w:rsidRPr="00834E39" w:rsidRDefault="00781BF3" w:rsidP="00E16108">
                      <w:pPr>
                        <w:jc w:val="center"/>
                        <w:rPr>
                          <w:sz w:val="20"/>
                          <w:szCs w:val="20"/>
                        </w:rPr>
                      </w:pPr>
                      <w:r w:rsidRPr="00834E39">
                        <w:rPr>
                          <w:sz w:val="20"/>
                          <w:szCs w:val="20"/>
                        </w:rPr>
                        <w:t>Eligibility</w:t>
                      </w:r>
                    </w:p>
                  </w:txbxContent>
                </v:textbox>
              </v:roundrect>
            </w:pict>
          </mc:Fallback>
        </mc:AlternateContent>
      </w:r>
    </w:p>
    <w:p w14:paraId="44778403" w14:textId="4CB66295" w:rsidR="0031391F" w:rsidRDefault="0031391F" w:rsidP="0031391F">
      <w:pPr>
        <w:spacing w:line="360" w:lineRule="auto"/>
        <w:jc w:val="both"/>
        <w:rPr>
          <w:rFonts w:asciiTheme="minorHAnsi" w:hAnsiTheme="minorHAnsi" w:cstheme="minorHAnsi"/>
        </w:rPr>
      </w:pPr>
    </w:p>
    <w:p w14:paraId="5FF15AA7" w14:textId="2C470CA3" w:rsidR="0031391F" w:rsidRDefault="00834E39" w:rsidP="0031391F">
      <w:pPr>
        <w:spacing w:line="360" w:lineRule="auto"/>
        <w:jc w:val="both"/>
        <w:rPr>
          <w:rFonts w:asciiTheme="minorHAnsi" w:hAnsiTheme="minorHAnsi" w:cstheme="minorHAnsi"/>
        </w:rPr>
      </w:pPr>
      <w:r>
        <w:rPr>
          <w:rFonts w:asciiTheme="minorHAnsi" w:hAnsiTheme="minorHAnsi" w:cstheme="minorHAnsi"/>
          <w:noProof/>
          <w:lang w:eastAsia="en-US"/>
        </w:rPr>
        <mc:AlternateContent>
          <mc:Choice Requires="wps">
            <w:drawing>
              <wp:anchor distT="0" distB="0" distL="114300" distR="114300" simplePos="0" relativeHeight="251671552" behindDoc="0" locked="0" layoutInCell="1" allowOverlap="1" wp14:anchorId="6CB02309" wp14:editId="05F26480">
                <wp:simplePos x="0" y="0"/>
                <wp:positionH relativeFrom="column">
                  <wp:posOffset>4127744</wp:posOffset>
                </wp:positionH>
                <wp:positionV relativeFrom="paragraph">
                  <wp:posOffset>41324</wp:posOffset>
                </wp:positionV>
                <wp:extent cx="1649095" cy="979715"/>
                <wp:effectExtent l="0" t="0" r="14605" b="11430"/>
                <wp:wrapNone/>
                <wp:docPr id="18" name="Rounded Rectangle 18"/>
                <wp:cNvGraphicFramePr/>
                <a:graphic xmlns:a="http://schemas.openxmlformats.org/drawingml/2006/main">
                  <a:graphicData uri="http://schemas.microsoft.com/office/word/2010/wordprocessingShape">
                    <wps:wsp>
                      <wps:cNvSpPr/>
                      <wps:spPr>
                        <a:xfrm>
                          <a:off x="0" y="0"/>
                          <a:ext cx="1649095" cy="979715"/>
                        </a:xfrm>
                        <a:prstGeom prst="roundRect">
                          <a:avLst/>
                        </a:prstGeom>
                      </wps:spPr>
                      <wps:style>
                        <a:lnRef idx="2">
                          <a:schemeClr val="accent4"/>
                        </a:lnRef>
                        <a:fillRef idx="1">
                          <a:schemeClr val="lt1"/>
                        </a:fillRef>
                        <a:effectRef idx="0">
                          <a:schemeClr val="accent4"/>
                        </a:effectRef>
                        <a:fontRef idx="minor">
                          <a:schemeClr val="dk1"/>
                        </a:fontRef>
                      </wps:style>
                      <wps:txbx>
                        <w:txbxContent>
                          <w:p w14:paraId="3300BD55" w14:textId="3699E57A" w:rsidR="00781BF3" w:rsidRPr="00834E39" w:rsidRDefault="00781BF3" w:rsidP="0031391F">
                            <w:pPr>
                              <w:jc w:val="center"/>
                              <w:rPr>
                                <w:sz w:val="20"/>
                                <w:szCs w:val="20"/>
                              </w:rPr>
                            </w:pPr>
                            <w:r w:rsidRPr="00834E39">
                              <w:rPr>
                                <w:sz w:val="20"/>
                                <w:szCs w:val="20"/>
                              </w:rPr>
                              <w:t>No. of full-text articles excluded, with reasons</w:t>
                            </w:r>
                          </w:p>
                          <w:p w14:paraId="490547C5" w14:textId="4BCBC278" w:rsidR="00781BF3" w:rsidRPr="00834E39" w:rsidRDefault="00781BF3" w:rsidP="0031391F">
                            <w:pPr>
                              <w:jc w:val="center"/>
                              <w:rPr>
                                <w:sz w:val="20"/>
                                <w:szCs w:val="20"/>
                              </w:rPr>
                            </w:pPr>
                            <w:r w:rsidRPr="00834E39">
                              <w:rPr>
                                <w:sz w:val="20"/>
                                <w:szCs w:val="20"/>
                              </w:rPr>
                              <w:t>(n=</w:t>
                            </w:r>
                            <w:r>
                              <w:rPr>
                                <w:sz w:val="20"/>
                                <w:szCs w:val="20"/>
                              </w:rPr>
                              <w:t>15</w:t>
                            </w:r>
                            <w:r w:rsidRPr="00834E39">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CB02309" id="Rounded Rectangle 18" o:spid="_x0000_s1033" style="position:absolute;left:0;text-align:left;margin-left:325pt;margin-top:3.25pt;width:129.85pt;height:77.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" fillcolor="white [3201]" strokecolor="#ffc000 [3207]" strokeweight="1pt">
                <v:stroke joinstyle="miter"/>
                <v:textbox>
                  <w:txbxContent>
                    <w:p w14:paraId="3300BD55" w14:textId="3699E57A" w:rsidR="00781BF3" w:rsidRPr="00834E39" w:rsidRDefault="00781BF3" w:rsidP="0031391F">
                      <w:pPr>
                        <w:jc w:val="center"/>
                        <w:rPr>
                          <w:sz w:val="20"/>
                          <w:szCs w:val="20"/>
                        </w:rPr>
                      </w:pPr>
                      <w:r w:rsidRPr="00834E39">
                        <w:rPr>
                          <w:sz w:val="20"/>
                          <w:szCs w:val="20"/>
                        </w:rPr>
                        <w:t>No. of full-text articles excluded, with reasons</w:t>
                      </w:r>
                    </w:p>
                    <w:p w14:paraId="490547C5" w14:textId="4BCBC278" w:rsidR="00781BF3" w:rsidRPr="00834E39" w:rsidRDefault="00781BF3" w:rsidP="0031391F">
                      <w:pPr>
                        <w:jc w:val="center"/>
                        <w:rPr>
                          <w:sz w:val="20"/>
                          <w:szCs w:val="20"/>
                        </w:rPr>
                      </w:pPr>
                      <w:r w:rsidRPr="00834E39">
                        <w:rPr>
                          <w:sz w:val="20"/>
                          <w:szCs w:val="20"/>
                        </w:rPr>
                        <w:t>(n=</w:t>
                      </w:r>
                      <w:r>
                        <w:rPr>
                          <w:sz w:val="20"/>
                          <w:szCs w:val="20"/>
                        </w:rPr>
                        <w:t>15</w:t>
                      </w:r>
                      <w:r w:rsidRPr="00834E39">
                        <w:rPr>
                          <w:sz w:val="20"/>
                          <w:szCs w:val="20"/>
                        </w:rPr>
                        <w:t>)</w:t>
                      </w:r>
                    </w:p>
                  </w:txbxContent>
                </v:textbox>
              </v:roundrect>
            </w:pict>
          </mc:Fallback>
        </mc:AlternateContent>
      </w:r>
      <w:r>
        <w:rPr>
          <w:rFonts w:asciiTheme="minorHAnsi" w:hAnsiTheme="minorHAnsi" w:cstheme="minorHAnsi"/>
          <w:noProof/>
          <w:lang w:eastAsia="en-US"/>
        </w:rPr>
        <mc:AlternateContent>
          <mc:Choice Requires="wps">
            <w:drawing>
              <wp:anchor distT="0" distB="0" distL="114300" distR="114300" simplePos="0" relativeHeight="251684864" behindDoc="0" locked="0" layoutInCell="1" allowOverlap="1" wp14:anchorId="3B172160" wp14:editId="455347CD">
                <wp:simplePos x="0" y="0"/>
                <wp:positionH relativeFrom="column">
                  <wp:posOffset>2576586</wp:posOffset>
                </wp:positionH>
                <wp:positionV relativeFrom="paragraph">
                  <wp:posOffset>83674</wp:posOffset>
                </wp:positionV>
                <wp:extent cx="0" cy="938893"/>
                <wp:effectExtent l="63500" t="0" r="38100" b="26670"/>
                <wp:wrapNone/>
                <wp:docPr id="26" name="Straight Arrow Connector 26"/>
                <wp:cNvGraphicFramePr/>
                <a:graphic xmlns:a="http://schemas.openxmlformats.org/drawingml/2006/main">
                  <a:graphicData uri="http://schemas.microsoft.com/office/word/2010/wordprocessingShape">
                    <wps:wsp>
                      <wps:cNvCnPr/>
                      <wps:spPr>
                        <a:xfrm flipH="1">
                          <a:off x="0" y="0"/>
                          <a:ext cx="0" cy="93889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708A1CEE" id="Straight Arrow Connector 26" o:spid="_x0000_s1026" type="#_x0000_t32" style="position:absolute;margin-left:202.9pt;margin-top:6.6pt;width:0;height:73.95pt;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" strokecolor="black [3200]" strokeweight="1.5pt">
                <v:stroke endarrow="block" joinstyle="miter"/>
              </v:shape>
            </w:pict>
          </mc:Fallback>
        </mc:AlternateContent>
      </w:r>
    </w:p>
    <w:p w14:paraId="43088065" w14:textId="199BCAEC" w:rsidR="0031391F" w:rsidRDefault="00834E39" w:rsidP="0031391F">
      <w:pPr>
        <w:spacing w:line="360" w:lineRule="auto"/>
        <w:jc w:val="both"/>
        <w:rPr>
          <w:rFonts w:asciiTheme="minorHAnsi" w:hAnsiTheme="minorHAnsi" w:cstheme="minorHAnsi"/>
        </w:rPr>
      </w:pPr>
      <w:r>
        <w:rPr>
          <w:rFonts w:asciiTheme="minorHAnsi" w:hAnsiTheme="minorHAnsi" w:cstheme="minorHAnsi"/>
          <w:noProof/>
          <w:lang w:eastAsia="en-US"/>
        </w:rPr>
        <mc:AlternateContent>
          <mc:Choice Requires="wps">
            <w:drawing>
              <wp:anchor distT="0" distB="0" distL="114300" distR="114300" simplePos="0" relativeHeight="251687936" behindDoc="0" locked="0" layoutInCell="1" allowOverlap="1" wp14:anchorId="64C1A0C6" wp14:editId="010BC46D">
                <wp:simplePos x="0" y="0"/>
                <wp:positionH relativeFrom="column">
                  <wp:posOffset>2586502</wp:posOffset>
                </wp:positionH>
                <wp:positionV relativeFrom="paragraph">
                  <wp:posOffset>249653</wp:posOffset>
                </wp:positionV>
                <wp:extent cx="1512000" cy="0"/>
                <wp:effectExtent l="0" t="63500" r="0" b="63500"/>
                <wp:wrapNone/>
                <wp:docPr id="28" name="Straight Arrow Connector 28"/>
                <wp:cNvGraphicFramePr/>
                <a:graphic xmlns:a="http://schemas.openxmlformats.org/drawingml/2006/main">
                  <a:graphicData uri="http://schemas.microsoft.com/office/word/2010/wordprocessingShape">
                    <wps:wsp>
                      <wps:cNvCnPr/>
                      <wps:spPr>
                        <a:xfrm flipV="1">
                          <a:off x="0" y="0"/>
                          <a:ext cx="15120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ex="http://schemas.microsoft.com/office/word/2018/wordml/cex" xmlns:oel="http://schemas.microsoft.com/office/2019/extlst">
            <w:pict>
              <v:shape w14:anchorId="39DD5C58" id="Straight Arrow Connector 28" o:spid="_x0000_s1026" type="#_x0000_t32" style="position:absolute;margin-left:203.65pt;margin-top:19.65pt;width:119.05pt;height:0;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" strokecolor="black [3200]" strokeweight="1.5pt">
                <v:stroke endarrow="block" joinstyle="miter"/>
              </v:shape>
            </w:pict>
          </mc:Fallback>
        </mc:AlternateContent>
      </w:r>
    </w:p>
    <w:p w14:paraId="05952B6D" w14:textId="1180E9F3" w:rsidR="0031391F" w:rsidRDefault="0031391F" w:rsidP="0031391F">
      <w:pPr>
        <w:spacing w:line="360" w:lineRule="auto"/>
        <w:jc w:val="both"/>
        <w:rPr>
          <w:rFonts w:asciiTheme="minorHAnsi" w:hAnsiTheme="minorHAnsi" w:cstheme="minorHAnsi"/>
        </w:rPr>
      </w:pPr>
    </w:p>
    <w:p w14:paraId="59DB8913" w14:textId="7C005181" w:rsidR="0031391F" w:rsidRDefault="00834E39" w:rsidP="0031391F">
      <w:pPr>
        <w:spacing w:line="360" w:lineRule="auto"/>
        <w:jc w:val="both"/>
        <w:rPr>
          <w:rFonts w:asciiTheme="minorHAnsi" w:hAnsiTheme="minorHAnsi" w:cstheme="minorHAnsi"/>
        </w:rPr>
      </w:pPr>
      <w:r>
        <w:rPr>
          <w:rFonts w:asciiTheme="minorHAnsi" w:hAnsiTheme="minorHAnsi" w:cstheme="minorHAnsi"/>
          <w:noProof/>
          <w:lang w:eastAsia="en-US"/>
        </w:rPr>
        <mc:AlternateContent>
          <mc:Choice Requires="wps">
            <w:drawing>
              <wp:anchor distT="0" distB="0" distL="114300" distR="114300" simplePos="0" relativeHeight="251672576" behindDoc="0" locked="0" layoutInCell="1" allowOverlap="1" wp14:anchorId="5C41C7CE" wp14:editId="43EAF4BE">
                <wp:simplePos x="0" y="0"/>
                <wp:positionH relativeFrom="column">
                  <wp:posOffset>1883508</wp:posOffset>
                </wp:positionH>
                <wp:positionV relativeFrom="paragraph">
                  <wp:posOffset>237588</wp:posOffset>
                </wp:positionV>
                <wp:extent cx="1602154" cy="750570"/>
                <wp:effectExtent l="0" t="0" r="10795" b="11430"/>
                <wp:wrapNone/>
                <wp:docPr id="19" name="Rounded Rectangle 19"/>
                <wp:cNvGraphicFramePr/>
                <a:graphic xmlns:a="http://schemas.openxmlformats.org/drawingml/2006/main">
                  <a:graphicData uri="http://schemas.microsoft.com/office/word/2010/wordprocessingShape">
                    <wps:wsp>
                      <wps:cNvSpPr/>
                      <wps:spPr>
                        <a:xfrm>
                          <a:off x="0" y="0"/>
                          <a:ext cx="1602154" cy="750570"/>
                        </a:xfrm>
                        <a:prstGeom prst="roundRect">
                          <a:avLst/>
                        </a:prstGeom>
                      </wps:spPr>
                      <wps:style>
                        <a:lnRef idx="2">
                          <a:schemeClr val="accent4"/>
                        </a:lnRef>
                        <a:fillRef idx="1">
                          <a:schemeClr val="lt1"/>
                        </a:fillRef>
                        <a:effectRef idx="0">
                          <a:schemeClr val="accent4"/>
                        </a:effectRef>
                        <a:fontRef idx="minor">
                          <a:schemeClr val="dk1"/>
                        </a:fontRef>
                      </wps:style>
                      <wps:txbx>
                        <w:txbxContent>
                          <w:p w14:paraId="6B0146B3" w14:textId="3EABB7FD" w:rsidR="00781BF3" w:rsidRPr="00834E39" w:rsidRDefault="00781BF3" w:rsidP="00E16108">
                            <w:pPr>
                              <w:jc w:val="center"/>
                              <w:rPr>
                                <w:sz w:val="20"/>
                                <w:szCs w:val="20"/>
                              </w:rPr>
                            </w:pPr>
                            <w:r w:rsidRPr="00834E39">
                              <w:rPr>
                                <w:sz w:val="20"/>
                                <w:szCs w:val="20"/>
                              </w:rPr>
                              <w:t>No. of studies included in quantitative synthesis (meta-analysis)</w:t>
                            </w:r>
                          </w:p>
                          <w:p w14:paraId="5CBE43FE" w14:textId="15A5562A" w:rsidR="00781BF3" w:rsidRPr="00834E39" w:rsidRDefault="00781BF3" w:rsidP="00E16108">
                            <w:pPr>
                              <w:jc w:val="center"/>
                              <w:rPr>
                                <w:sz w:val="20"/>
                                <w:szCs w:val="20"/>
                              </w:rPr>
                            </w:pPr>
                            <w:r w:rsidRPr="00834E39">
                              <w:rPr>
                                <w:sz w:val="20"/>
                                <w:szCs w:val="20"/>
                              </w:rPr>
                              <w:t>(n=1</w:t>
                            </w:r>
                            <w:r>
                              <w:rPr>
                                <w:sz w:val="20"/>
                                <w:szCs w:val="20"/>
                              </w:rPr>
                              <w:t>2</w:t>
                            </w:r>
                            <w:r w:rsidRPr="00834E39">
                              <w:rPr>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C41C7CE" id="Rounded Rectangle 19" o:spid="_x0000_s1034" style="position:absolute;left:0;text-align:left;margin-left:148.3pt;margin-top:18.7pt;width:126.15pt;height:59.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" fillcolor="white [3201]" strokecolor="#ffc000 [3207]" strokeweight="1pt">
                <v:stroke joinstyle="miter"/>
                <v:textbox>
                  <w:txbxContent>
                    <w:p w14:paraId="6B0146B3" w14:textId="3EABB7FD" w:rsidR="00781BF3" w:rsidRPr="00834E39" w:rsidRDefault="00781BF3" w:rsidP="00E16108">
                      <w:pPr>
                        <w:jc w:val="center"/>
                        <w:rPr>
                          <w:sz w:val="20"/>
                          <w:szCs w:val="20"/>
                        </w:rPr>
                      </w:pPr>
                      <w:r w:rsidRPr="00834E39">
                        <w:rPr>
                          <w:sz w:val="20"/>
                          <w:szCs w:val="20"/>
                        </w:rPr>
                        <w:t>No. of studies included in quantitative synthesis (meta-analysis)</w:t>
                      </w:r>
                    </w:p>
                    <w:p w14:paraId="5CBE43FE" w14:textId="15A5562A" w:rsidR="00781BF3" w:rsidRPr="00834E39" w:rsidRDefault="00781BF3" w:rsidP="00E16108">
                      <w:pPr>
                        <w:jc w:val="center"/>
                        <w:rPr>
                          <w:sz w:val="20"/>
                          <w:szCs w:val="20"/>
                        </w:rPr>
                      </w:pPr>
                      <w:r w:rsidRPr="00834E39">
                        <w:rPr>
                          <w:sz w:val="20"/>
                          <w:szCs w:val="20"/>
                        </w:rPr>
                        <w:t>(n=1</w:t>
                      </w:r>
                      <w:r>
                        <w:rPr>
                          <w:sz w:val="20"/>
                          <w:szCs w:val="20"/>
                        </w:rPr>
                        <w:t>2</w:t>
                      </w:r>
                      <w:r w:rsidRPr="00834E39">
                        <w:rPr>
                          <w:sz w:val="20"/>
                          <w:szCs w:val="20"/>
                        </w:rPr>
                        <w:t>)</w:t>
                      </w:r>
                    </w:p>
                  </w:txbxContent>
                </v:textbox>
              </v:roundrect>
            </w:pict>
          </mc:Fallback>
        </mc:AlternateContent>
      </w:r>
    </w:p>
    <w:p w14:paraId="76A00007" w14:textId="1D41A81B" w:rsidR="001500D8" w:rsidRDefault="00834E39" w:rsidP="0031391F">
      <w:pPr>
        <w:spacing w:line="360" w:lineRule="auto"/>
        <w:jc w:val="both"/>
        <w:rPr>
          <w:rFonts w:asciiTheme="minorHAnsi" w:hAnsiTheme="minorHAnsi" w:cstheme="minorHAnsi"/>
        </w:rPr>
      </w:pPr>
      <w:r>
        <w:rPr>
          <w:rFonts w:asciiTheme="minorHAnsi" w:hAnsiTheme="minorHAnsi" w:cstheme="minorHAnsi"/>
          <w:noProof/>
          <w:lang w:eastAsia="en-US"/>
        </w:rPr>
        <mc:AlternateContent>
          <mc:Choice Requires="wps">
            <w:drawing>
              <wp:anchor distT="0" distB="0" distL="114300" distR="114300" simplePos="0" relativeHeight="251679744" behindDoc="0" locked="0" layoutInCell="1" allowOverlap="1" wp14:anchorId="153D9152" wp14:editId="23799E5B">
                <wp:simplePos x="0" y="0"/>
                <wp:positionH relativeFrom="column">
                  <wp:posOffset>394579</wp:posOffset>
                </wp:positionH>
                <wp:positionV relativeFrom="paragraph">
                  <wp:posOffset>181658</wp:posOffset>
                </wp:positionV>
                <wp:extent cx="726195" cy="358775"/>
                <wp:effectExtent l="5715" t="0" r="16510" b="16510"/>
                <wp:wrapNone/>
                <wp:docPr id="23" name="Rounded Rectangle 23"/>
                <wp:cNvGraphicFramePr/>
                <a:graphic xmlns:a="http://schemas.openxmlformats.org/drawingml/2006/main">
                  <a:graphicData uri="http://schemas.microsoft.com/office/word/2010/wordprocessingShape">
                    <wps:wsp>
                      <wps:cNvSpPr/>
                      <wps:spPr>
                        <a:xfrm rot="16200000">
                          <a:off x="0" y="0"/>
                          <a:ext cx="726195" cy="358775"/>
                        </a:xfrm>
                        <a:prstGeom prst="roundRect">
                          <a:avLst/>
                        </a:prstGeom>
                      </wps:spPr>
                      <wps:style>
                        <a:lnRef idx="1">
                          <a:schemeClr val="accent4"/>
                        </a:lnRef>
                        <a:fillRef idx="2">
                          <a:schemeClr val="accent4"/>
                        </a:fillRef>
                        <a:effectRef idx="1">
                          <a:schemeClr val="accent4"/>
                        </a:effectRef>
                        <a:fontRef idx="minor">
                          <a:schemeClr val="dk1"/>
                        </a:fontRef>
                      </wps:style>
                      <wps:txbx>
                        <w:txbxContent>
                          <w:p w14:paraId="3361D388" w14:textId="638002C8" w:rsidR="00781BF3" w:rsidRPr="00834E39" w:rsidRDefault="00781BF3" w:rsidP="00E16108">
                            <w:pPr>
                              <w:jc w:val="center"/>
                              <w:rPr>
                                <w:sz w:val="20"/>
                                <w:szCs w:val="20"/>
                              </w:rPr>
                            </w:pPr>
                            <w:r w:rsidRPr="00834E39">
                              <w:rPr>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3D9152" id="Rounded Rectangle 23" o:spid="_x0000_s1035" style="position:absolute;left:0;text-align:left;margin-left:31.05pt;margin-top:14.3pt;width:57.2pt;height:28.25pt;rotation:-9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" fillcolor="#ffd555 [2167]" strokecolor="#ffc000 [3207]" strokeweight=".5pt">
                <v:fill color2="#ffcc31 [2615]" rotate="t" colors="0 #ffdd9c;.5 #ffd78e;1 #ffd479" focus="100%" type="gradient">
                  <o:fill v:ext="view" type="gradientUnscaled"/>
                </v:fill>
                <v:stroke joinstyle="miter"/>
                <v:textbox>
                  <w:txbxContent>
                    <w:p w14:paraId="3361D388" w14:textId="638002C8" w:rsidR="00781BF3" w:rsidRPr="00834E39" w:rsidRDefault="00781BF3" w:rsidP="00E16108">
                      <w:pPr>
                        <w:jc w:val="center"/>
                        <w:rPr>
                          <w:sz w:val="20"/>
                          <w:szCs w:val="20"/>
                        </w:rPr>
                      </w:pPr>
                      <w:r w:rsidRPr="00834E39">
                        <w:rPr>
                          <w:sz w:val="20"/>
                          <w:szCs w:val="20"/>
                        </w:rPr>
                        <w:t>Included</w:t>
                      </w:r>
                    </w:p>
                  </w:txbxContent>
                </v:textbox>
              </v:roundrect>
            </w:pict>
          </mc:Fallback>
        </mc:AlternateContent>
      </w:r>
    </w:p>
    <w:p w14:paraId="47475D2B" w14:textId="4945FE82" w:rsidR="001500D8" w:rsidRDefault="001500D8" w:rsidP="0031391F">
      <w:pPr>
        <w:spacing w:line="360" w:lineRule="auto"/>
        <w:jc w:val="both"/>
        <w:rPr>
          <w:rFonts w:asciiTheme="minorHAnsi" w:hAnsiTheme="minorHAnsi" w:cstheme="minorHAnsi"/>
        </w:rPr>
      </w:pPr>
    </w:p>
    <w:p w14:paraId="58DCE799" w14:textId="021A6394" w:rsidR="00E16108" w:rsidRDefault="00E16108" w:rsidP="0031391F">
      <w:pPr>
        <w:spacing w:line="360" w:lineRule="auto"/>
        <w:jc w:val="both"/>
        <w:rPr>
          <w:rFonts w:asciiTheme="minorHAnsi" w:hAnsiTheme="minorHAnsi" w:cstheme="minorHAnsi"/>
        </w:rPr>
      </w:pPr>
    </w:p>
    <w:p w14:paraId="2069BFC4" w14:textId="77777777" w:rsidR="00E16108" w:rsidRDefault="00E16108" w:rsidP="0031391F">
      <w:pPr>
        <w:spacing w:line="360" w:lineRule="auto"/>
        <w:jc w:val="both"/>
        <w:rPr>
          <w:rFonts w:asciiTheme="minorHAnsi" w:hAnsiTheme="minorHAnsi" w:cstheme="minorHAnsi"/>
          <w:b/>
        </w:rPr>
      </w:pPr>
    </w:p>
    <w:p w14:paraId="429FB80A" w14:textId="33328D36" w:rsidR="00C7716F" w:rsidRPr="002F38D4" w:rsidRDefault="0031391F" w:rsidP="008B78F5">
      <w:pPr>
        <w:jc w:val="both"/>
      </w:pPr>
      <w:r w:rsidRPr="002F38D4">
        <w:rPr>
          <w:b/>
        </w:rPr>
        <w:t>Figure</w:t>
      </w:r>
      <w:r w:rsidR="00D4165C" w:rsidRPr="002F38D4">
        <w:rPr>
          <w:b/>
        </w:rPr>
        <w:t xml:space="preserve"> 1</w:t>
      </w:r>
      <w:r w:rsidRPr="002F38D4">
        <w:rPr>
          <w:b/>
        </w:rPr>
        <w:t>:</w:t>
      </w:r>
      <w:r w:rsidRPr="002F38D4">
        <w:t xml:space="preserve"> </w:t>
      </w:r>
      <w:r w:rsidR="00802BA6" w:rsidRPr="002F38D4">
        <w:t>Preferred Reporting Items for Systematic Reviews and Meta-Analyses</w:t>
      </w:r>
      <w:r w:rsidR="00802BA6">
        <w:t xml:space="preserve"> (PRISMA)</w:t>
      </w:r>
      <w:r w:rsidRPr="002F38D4">
        <w:t xml:space="preserve"> flow diagram adapted from </w:t>
      </w:r>
      <w:r w:rsidR="00074F69" w:rsidRPr="002F38D4">
        <w:fldChar w:fldCharType="begin" w:fldLock="1"/>
      </w:r>
      <w:r w:rsidR="005F7402">
        <w:instrText>ADDIN CSL_CITATION {"citationItems":[{"id":"ITEM-1","itemData":{"DOI":"10.1136/bmj.b2535","ISSN":"17561833","PMID":"19622551","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container-title":"BMJ (Online)","id":"ITEM-1","issue":"7716","issued":{"date-parts":[["2009"]]},"page":"332-336","title":"Preferred reporting items for systematic reviews and meta-analyses: The PRISMA statement","type":"article-journal","volume":"339"},"uris":["http://www.mendeley.com/documents/?uuid=88f562c4-4ec3-46f3-af85-edbd4ecdab26"]}],"mendeley":{"formattedCitation":"(10)","plainTextFormattedCitation":"(10)","previouslyFormattedCitation":"(Moher &lt;i&gt;et al.&lt;/i&gt;, 2009)"},"properties":{"noteIndex":0},"schema":"https://github.com/citation-style-language/schema/raw/master/csl-citation.json"}</w:instrText>
      </w:r>
      <w:r w:rsidR="00074F69" w:rsidRPr="002F38D4">
        <w:fldChar w:fldCharType="separate"/>
      </w:r>
      <w:r w:rsidR="005F7402" w:rsidRPr="005F7402">
        <w:rPr>
          <w:noProof/>
        </w:rPr>
        <w:t>(10)</w:t>
      </w:r>
      <w:r w:rsidR="00074F69" w:rsidRPr="002F38D4">
        <w:fldChar w:fldCharType="end"/>
      </w:r>
      <w:r w:rsidR="00802BA6">
        <w:t>.</w:t>
      </w:r>
    </w:p>
    <w:p w14:paraId="084D8B35" w14:textId="77777777" w:rsidR="008B78F5" w:rsidRPr="002F38D4" w:rsidRDefault="008B78F5" w:rsidP="008B78F5">
      <w:pPr>
        <w:jc w:val="both"/>
      </w:pPr>
    </w:p>
    <w:p w14:paraId="288CCDE9" w14:textId="77777777" w:rsidR="00F64D91" w:rsidRDefault="00ED2EFB" w:rsidP="00BF162D">
      <w:pPr>
        <w:spacing w:before="100" w:beforeAutospacing="1" w:after="100" w:afterAutospacing="1" w:line="360" w:lineRule="auto"/>
        <w:jc w:val="both"/>
        <w:rPr>
          <w:b/>
          <w:bCs/>
        </w:rPr>
      </w:pPr>
      <w:r w:rsidRPr="002F38D4">
        <w:rPr>
          <w:b/>
          <w:bCs/>
        </w:rPr>
        <w:t xml:space="preserve">3.2 </w:t>
      </w:r>
      <w:r w:rsidR="00BF162D" w:rsidRPr="002F38D4">
        <w:rPr>
          <w:b/>
          <w:bCs/>
        </w:rPr>
        <w:t xml:space="preserve">Quality </w:t>
      </w:r>
      <w:r w:rsidR="00E733AB" w:rsidRPr="002F38D4">
        <w:rPr>
          <w:b/>
          <w:bCs/>
        </w:rPr>
        <w:t>A</w:t>
      </w:r>
      <w:r w:rsidR="00BF162D" w:rsidRPr="002F38D4">
        <w:rPr>
          <w:b/>
          <w:bCs/>
        </w:rPr>
        <w:t>ssessment</w:t>
      </w:r>
    </w:p>
    <w:p w14:paraId="3CC42761" w14:textId="7C6D0282" w:rsidR="00F64D91" w:rsidRPr="002F38D4" w:rsidRDefault="00F64D91" w:rsidP="00F64D91">
      <w:pPr>
        <w:spacing w:before="100" w:beforeAutospacing="1" w:after="100" w:afterAutospacing="1" w:line="360" w:lineRule="auto"/>
        <w:jc w:val="both"/>
        <w:rPr>
          <w:color w:val="FF0000"/>
        </w:rPr>
      </w:pPr>
      <w:r w:rsidRPr="002F38D4">
        <w:t xml:space="preserve">According to </w:t>
      </w:r>
      <w:r w:rsidRPr="0095678F">
        <w:t xml:space="preserve">the Cochrane assessment tool, </w:t>
      </w:r>
      <w:r w:rsidRPr="002F38D4">
        <w:t xml:space="preserve">we evaluated the quality of the included articles. The </w:t>
      </w:r>
      <w:r w:rsidR="0095678F">
        <w:t xml:space="preserve">overall bias </w:t>
      </w:r>
      <w:r w:rsidRPr="002F38D4">
        <w:t xml:space="preserve">score of the included </w:t>
      </w:r>
      <w:r w:rsidR="0095678F">
        <w:t>literature</w:t>
      </w:r>
      <w:r w:rsidRPr="002F38D4">
        <w:t xml:space="preserve"> is as follows</w:t>
      </w:r>
      <w:r w:rsidR="0095678F">
        <w:t>:</w:t>
      </w:r>
      <w:r w:rsidRPr="002F38D4">
        <w:t xml:space="preserve"> </w:t>
      </w:r>
      <w:r>
        <w:t xml:space="preserve">low risk </w:t>
      </w:r>
      <w:r w:rsidR="0095678F">
        <w:t>(63.2%),</w:t>
      </w:r>
      <w:r>
        <w:t xml:space="preserve"> some concerns</w:t>
      </w:r>
      <w:r w:rsidR="0095678F">
        <w:t xml:space="preserve"> (18.2%)</w:t>
      </w:r>
      <w:r>
        <w:t>, and finally high risk</w:t>
      </w:r>
      <w:r w:rsidR="0095678F">
        <w:t xml:space="preserve"> (18.2%)</w:t>
      </w:r>
      <w:r w:rsidRPr="009909CC">
        <w:t xml:space="preserve">. </w:t>
      </w:r>
      <w:r w:rsidR="00A113DA" w:rsidRPr="00A113DA">
        <w:t xml:space="preserve">Figure 2 displays the findings of the analysis of potential bias. </w:t>
      </w:r>
      <w:r w:rsidRPr="0095678F">
        <w:t xml:space="preserve">All of the studies were considered to be at low risk of bias with respect to </w:t>
      </w:r>
      <w:r w:rsidR="0095678F" w:rsidRPr="0095678F">
        <w:t>missing outcome data</w:t>
      </w:r>
      <w:r w:rsidR="00516EB5">
        <w:t xml:space="preserve">. </w:t>
      </w:r>
      <w:bookmarkStart w:id="0" w:name="_GoBack"/>
      <w:bookmarkEnd w:id="0"/>
    </w:p>
    <w:p w14:paraId="618068F8" w14:textId="4E877FE1" w:rsidR="00BF162D" w:rsidRDefault="00BF162D" w:rsidP="00BF162D">
      <w:pPr>
        <w:spacing w:before="100" w:beforeAutospacing="1" w:after="100" w:afterAutospacing="1" w:line="360" w:lineRule="auto"/>
        <w:jc w:val="both"/>
        <w:rPr>
          <w:b/>
          <w:bCs/>
        </w:rPr>
      </w:pPr>
      <w:r w:rsidRPr="002F38D4">
        <w:rPr>
          <w:b/>
          <w:bCs/>
        </w:rPr>
        <w:lastRenderedPageBreak/>
        <w:t xml:space="preserve"> </w:t>
      </w:r>
      <w:r w:rsidR="00F64D91">
        <w:rPr>
          <w:noProof/>
        </w:rPr>
        <w:drawing>
          <wp:inline distT="0" distB="0" distL="0" distR="0" wp14:anchorId="7FF23842" wp14:editId="7094017C">
            <wp:extent cx="4284000" cy="2232000"/>
            <wp:effectExtent l="0" t="0" r="8890" b="16510"/>
            <wp:docPr id="1" name="Chart 1">
              <a:extLst xmlns:a="http://schemas.openxmlformats.org/drawingml/2006/main">
                <a:ext uri="{FF2B5EF4-FFF2-40B4-BE49-F238E27FC236}">
                  <a16:creationId xmlns:a16="http://schemas.microsoft.com/office/drawing/2014/main" id="{00000000-0008-0000-02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5B7FADD2" w14:textId="67F2DAA9" w:rsidR="003D0F01" w:rsidRPr="00F64D91" w:rsidRDefault="00F64D91" w:rsidP="00F64D91">
      <w:pPr>
        <w:spacing w:before="100" w:beforeAutospacing="1" w:after="100" w:afterAutospacing="1" w:line="360" w:lineRule="auto"/>
        <w:jc w:val="both"/>
      </w:pPr>
      <w:r w:rsidRPr="002F38D4">
        <w:rPr>
          <w:b/>
        </w:rPr>
        <w:t>Figure</w:t>
      </w:r>
      <w:r>
        <w:rPr>
          <w:b/>
        </w:rPr>
        <w:t xml:space="preserve"> 2</w:t>
      </w:r>
      <w:r w:rsidRPr="002F38D4">
        <w:t xml:space="preserve">: </w:t>
      </w:r>
      <w:r>
        <w:t>Cochrane Collaboration’s tool for assessing the r</w:t>
      </w:r>
      <w:r w:rsidRPr="002F38D4">
        <w:t>isk of bias</w:t>
      </w:r>
    </w:p>
    <w:p w14:paraId="5C86D490" w14:textId="49FBC9F6" w:rsidR="00BF162D" w:rsidRPr="002F38D4" w:rsidRDefault="00ED2EFB" w:rsidP="00BF162D">
      <w:pPr>
        <w:spacing w:line="360" w:lineRule="auto"/>
        <w:jc w:val="both"/>
        <w:rPr>
          <w:b/>
        </w:rPr>
      </w:pPr>
      <w:r w:rsidRPr="002F38D4">
        <w:rPr>
          <w:b/>
        </w:rPr>
        <w:t xml:space="preserve">3.3 </w:t>
      </w:r>
      <w:r w:rsidR="00BF162D" w:rsidRPr="002F38D4">
        <w:rPr>
          <w:b/>
        </w:rPr>
        <w:t>Subject, Training Program Characteristics, and Lipid Assessment</w:t>
      </w:r>
    </w:p>
    <w:p w14:paraId="3B957B98" w14:textId="6644A763" w:rsidR="00BF162D" w:rsidRPr="002F38D4" w:rsidRDefault="00ED2EFB" w:rsidP="00BF162D">
      <w:pPr>
        <w:spacing w:before="100" w:beforeAutospacing="1" w:after="100" w:afterAutospacing="1" w:line="360" w:lineRule="auto"/>
        <w:jc w:val="both"/>
        <w:rPr>
          <w:b/>
        </w:rPr>
      </w:pPr>
      <w:r w:rsidRPr="002F38D4">
        <w:rPr>
          <w:b/>
        </w:rPr>
        <w:t xml:space="preserve">3.3.1 </w:t>
      </w:r>
      <w:r w:rsidR="00BF162D" w:rsidRPr="002F38D4">
        <w:rPr>
          <w:b/>
        </w:rPr>
        <w:t>Subject Characteristics</w:t>
      </w:r>
    </w:p>
    <w:p w14:paraId="70B3438B" w14:textId="77777777" w:rsidR="00BF162D" w:rsidRPr="002F38D4" w:rsidRDefault="00BF162D" w:rsidP="00BF162D">
      <w:pPr>
        <w:spacing w:before="100" w:beforeAutospacing="1" w:after="100" w:afterAutospacing="1" w:line="360" w:lineRule="auto"/>
        <w:jc w:val="both"/>
        <w:rPr>
          <w:b/>
          <w:i/>
        </w:rPr>
      </w:pPr>
      <w:r w:rsidRPr="002F38D4">
        <w:rPr>
          <w:b/>
          <w:i/>
        </w:rPr>
        <w:t>Gender</w:t>
      </w:r>
    </w:p>
    <w:p w14:paraId="283316B8" w14:textId="17BA95A0" w:rsidR="00BF162D" w:rsidRPr="002F38D4" w:rsidRDefault="00BF162D" w:rsidP="00BF162D">
      <w:pPr>
        <w:pStyle w:val="NormalWeb"/>
        <w:spacing w:line="360" w:lineRule="auto"/>
        <w:jc w:val="both"/>
      </w:pPr>
      <w:r w:rsidRPr="002F38D4">
        <w:t xml:space="preserve">Three studies included only females </w:t>
      </w:r>
      <w:r w:rsidRPr="002F38D4">
        <w:fldChar w:fldCharType="begin" w:fldLock="1"/>
      </w:r>
      <w:r w:rsidR="005F7402">
        <w:instrText>ADDIN CSL_CITATION {"citationItems":[{"id":"ITEM-1","itemData":{"ISSN":"1678-4170","PMID":"20084314","abstract":"BACKGROUND Resisted and aerobic exercises are recommended to reduce weight and improve health, but which exercise modality offers the best results is still unclear. OBJECTIVE The aims of this study were to compare circuit weight training (CWT) with jogging (JOGG) on multiple cardiovascular disease (CVD), metabolic risk factors and fitness of overweight and obese women (body composition, lipid profile, uric acid, glucose, metabolic equivalent (MET), heart rate, blood pressure, flexibility, resting energy expenditure (REE) and nitrogen balance (NB)). METHODS Fifty women were randomly divided in two groups, but only 26 finished it: CWT (n=14; 36+/-12 years old; body mass index, BMI=32+/-7 kg/m(2)) and JOGG (n=12; 37+/-9; BMI=29+/-2). The first month of training consisted of 60 min x 03 days/week and the second month of training consisted of 04 days/week for both protocols and a dietary reeducation. RESULTS Both groups reduced total body mass, fat body mass, BMI, plasma uric acid and increase in MET (p&lt;0.05); there was no change in lean body mass, REE and resting heart rate. CWT reduced total cholesterol, plasma triglycerides, NB and increased flexibility; JOGG reduced waist/hip ratio, glucose, systolic blood pressure, high-density lipoprotein cholesterol, and increased the total cholesterol/high-density lipoprotein cholesterol ratio (p&lt;0.05). CONCLUSION Both protocols improved CVD and metabolic risk factors. The CWT presented favorable changes regarding lipid profile and flexibility; JOGG on glucose, waist/hip ratio and blood pressure. These results suggest that resisted exercise combined with aerobics should be considered for obese people. Nevertheless, regarding some basal differences between the groups , it was not possible to conclude that changes were due to exercise type or intra-group variability.","author":[{"dropping-particle":"","family":"Fett","given":"Carlos Alexandre","non-dropping-particle":"","parse-names":false,"suffix":""},{"dropping-particle":"","family":"Fett","given":"Waléria Christiane Rezende","non-dropping-particle":"","parse-names":false,"suffix":""},{"dropping-particle":"","family":"Marchini","given":"Julio Sérgio","non-dropping-particle":"","parse-names":false,"suffix":""}],"container-title":"Arquivos brasileiros de cardiologia","id":"ITEM-1","issue":"5","issued":{"date-parts":[["2009"]]},"page":"519-25","title":"Circuit weight training vs jogging in metabolic risk factors of overweight/obese women.","type":"article-journal","volume":"93"},"uris":["http://www.mendeley.com/documents/?uuid=350c831e-32a3-4745-ab65-526be1153edb"]},{"id":"ITEM-2","itemData":{"DOI":"10.5812/jjcdc.28339","author":[{"dropping-particle":"","family":"Heydarpour","given":"Parvin","non-dropping-particle":"","parse-names":false,"suffix":""},{"dropping-particle":"","family":"Fayazi","given":"Sadigheh","non-dropping-particle":"","parse-names":false,"suffix":""},{"dropping-particle":"","family":"Haghighi","given":"Shayesteh","non-dropping-particle":"","parse-names":false,"suffix":""}],"container-title":"Jundishapur Journal of Chronic Disease Care","id":"ITEM-2","issue":"2","issued":{"date-parts":[["2015"]]},"page":"0-5","title":"Resistance Training Effect on Lipid Profile and Body Fat Percentage of Premenopausal Women","type":"article-journal","volume":"4"},"uris":["http://www.mendeley.com/documents/?uuid=96836343-49f6-433d-b145-54a0d023d8d7"]},{"id":"ITEM-3","itemData":{"DOI":"10.1590/1677-5449.0083","ISSN":"1677-5449","abstract":"Strength training is often identified as a contributing factor in prevention of diseases and as a non-pharmacological treatment for metabolic disorders and for control of body mass. Its protective effects and utility for management of disease are amplified in people at risk of diabetes mellitus and dyslipidemias, and cardiovascular diseases (CVD). Recently the benefits of strength training have been used to reduce the risk of these diseases emerging in postmenopausal women, who are at greater risk of CVD than men of the same age. Notwithstanding, little is known about the effects of strength training on metabolism of blood lipoproteins. The objective of this review was to compare the results of articles that have investigated the effects on lipoprotein concentrations of strength training in postmenopausal women. Current articles dealing with the subject, with publication dates from 1979 to 2012 and large numbers of citations by well-known researchers were identified on the Pubmed, Scopus and EBSCO databases. It was concluded that strength training possibly has an action that affects lipoprotein metabolism and concentrations in postmenopausal women.O treinamento de força tem sido frequentemente relacionado como contribuinte para a prevenção do aparecimento de doenças e como tratamento não farmacológico para distúrbios metabólicos e controle de massa corporal. Os efeitos protetores e de manejo de doenças se ampliam para sujeitos com riscos para diabetes mellitus e dislipidemias, e doenças cardiovasculares (DCV). Recentemente, os benefícios do treinamento de força têm sido usados para reduzir o risco do aparecimento dessas doenças em mulheres pós-menopausa, as quais apresentam um risco maior para desenvolver DCV quando comparadas aos homens de mesma idade. Entretanto, pouco se sabe sobre a efetividade do treinamento de força sobre metabolismo das lipoproteínas sanguíneas. O objetivo desta revisão foi comparar os resultados de artigos que abordaram os efeitos do treinamento de força em mulheres pós-menopausa e quais os resultados sobre as concentrações de lipoproteínas. Foram pesquisadas referências atuais sobre o tema a ser abordado, sendo que os artigos foram selecionados nas bases de dados Pubmed, Scopus e EBSCO, artigos atuais datados do período de 1979 a 2012, com grande número de citações de pesquisadores renomados no assunto. Em conclusão, o treinamento de força possivelmente tenha uma ação efetiva no metabolismo e na concentração de lipoproteínas em…","author":[{"dropping-particle":"","family":"Correa","given":"Cleiton Silva","non-dropping-particle":"","parse-names":false,"suffix":""},{"dropping-particle":"","family":"Teixeira","given":"Bruno Costa","non-dropping-particle":"","parse-names":false,"suffix":""},{"dropping-particle":"","family":"Bittencourt","given":"Aline","non-dropping-particle":"","parse-names":false,"suffix":""},{"dropping-particle":"","family":"Reischak-Oliveira","given":"Álvaro","non-dropping-particle":"","parse-names":false,"suffix":""}],"container-title":"Jornal Vascular Brasileiro","id":"ITEM-3","issue":"4","issued":{"date-parts":[["2014"]]},"page":"312-317","title":"Effects of strength training on blood lipoprotein concentrations in postmenopausal women","type":"article-journal","volume":"13"},"uris":["http://www.mendeley.com/documents/?uuid=736afcde-09eb-44c5-aa7b-7e7ad435310b"]}],"mendeley":{"formattedCitation":"(13,18,23)","plainTextFormattedCitation":"(13,18,23)","previouslyFormattedCitation":"(Fett, Fett and Marchini, 2009; Correa &lt;i&gt;et al.&lt;/i&gt;, 2014; Heydarpour, Fayazi and Haghighi, 2015)"},"properties":{"noteIndex":0},"schema":"https://github.com/citation-style-language/schema/raw/master/csl-citation.json"}</w:instrText>
      </w:r>
      <w:r w:rsidRPr="002F38D4">
        <w:fldChar w:fldCharType="separate"/>
      </w:r>
      <w:r w:rsidR="005F7402" w:rsidRPr="005F7402">
        <w:rPr>
          <w:noProof/>
        </w:rPr>
        <w:t>(13,18,23)</w:t>
      </w:r>
      <w:r w:rsidRPr="002F38D4">
        <w:fldChar w:fldCharType="end"/>
      </w:r>
      <w:r w:rsidRPr="002F38D4">
        <w:t>,</w:t>
      </w:r>
      <w:r w:rsidRPr="002F38D4">
        <w:rPr>
          <w:position w:val="8"/>
        </w:rPr>
        <w:t xml:space="preserve"> </w:t>
      </w:r>
      <w:r w:rsidRPr="002F38D4">
        <w:t xml:space="preserve">four included only males </w:t>
      </w:r>
      <w:r w:rsidRPr="002F38D4">
        <w:fldChar w:fldCharType="begin" w:fldLock="1"/>
      </w:r>
      <w:r w:rsidR="005F7402">
        <w:instrText>ADDIN CSL_CITATION {"citationItems":[{"id":"ITEM-1","itemData":{"DOI":"10.1249/MSS.0b013e3181d99203","ISSN":"01959131","PMID":"20195181","abstract":"Purpose: The purpose of this study was to determine the effectiveness of brief intense interval training as exercise intervention for promoting health and to evaluate potential benefits about common interventions, that is, prolonged exercise and strength training. Methods: Thirty-six untrained men were divided into groups that completed 12 wk of intense interval running (INT; total training time 40 min</w:instrText>
      </w:r>
      <w:r w:rsidR="005F7402">
        <w:rPr>
          <w:rFonts w:ascii="Cambria Math" w:hAnsi="Cambria Math" w:cs="Cambria Math"/>
        </w:rPr>
        <w:instrText>⊙</w:instrText>
      </w:r>
      <w:r w:rsidR="005F7402">
        <w:instrText>wk-1), prolonged running (</w:instrText>
      </w:r>
      <w:r w:rsidR="005F7402">
        <w:rPr>
          <w:rFonts w:ascii="Cambria Math" w:hAnsi="Cambria Math" w:cs="Cambria Math"/>
        </w:rPr>
        <w:instrText>∼</w:instrText>
      </w:r>
      <w:r w:rsidR="005F7402">
        <w:instrText>150 minIwkj1), and strength training (</w:instrText>
      </w:r>
      <w:r w:rsidR="005F7402">
        <w:rPr>
          <w:rFonts w:ascii="Cambria Math" w:hAnsi="Cambria Math" w:cs="Cambria Math"/>
        </w:rPr>
        <w:instrText>∼</w:instrText>
      </w:r>
      <w:r w:rsidR="005F7402">
        <w:instrText>150 min</w:instrText>
      </w:r>
      <w:r w:rsidR="005F7402">
        <w:rPr>
          <w:rFonts w:ascii="Cambria Math" w:hAnsi="Cambria Math" w:cs="Cambria Math"/>
        </w:rPr>
        <w:instrText>⊙</w:instrText>
      </w:r>
      <w:r w:rsidR="005F7402">
        <w:instrText>wk-1) or continued their habitual lifestyle without participation in physical training. Results: The improvement in cardiorespiratory fitness was superior in the INT (14% ± 2% increase in V</w:instrText>
      </w:r>
      <w:r w:rsidR="005F7402">
        <w:rPr>
          <w:rFonts w:ascii="Cambria Math" w:hAnsi="Cambria Math" w:cs="Cambria Math"/>
        </w:rPr>
        <w:instrText>⊙</w:instrText>
      </w:r>
      <w:r w:rsidR="005F7402">
        <w:instrText>O2max) compared with the other two exercise interventions (7% ± 2% and 3% ± 2% increases). The blood glucose concentration 2 h after oral ingestion of 75 g of glucose was lowered to a similar extent after training in the INT (from 6.1 ± 0.6 to 5.1 ± 0.4 mM, P &lt; 0.05) and the prolonged running group (from 5.6 ± 1.5 to 4.9 ± 1.1 mM, P &lt; 0.05). In contrast, INT was less efficient than prolonged running for lowering the subjects' resting HR, fat percentage, and reducing the ratio between total and HDL plasma cholesterol. Furthermore, total bone mass and lean body mass remained unchanged in the INT group, whereas both these parameters were increased by the strength-training intervention. Conclusions: INT for 12 wk is an effective training stimulus for improvement of cardiorespiratory fitness and glucose tolerance, but in relation to the treatment of hyperlipidemia and obesity, it is less effective than prolonged training. Furthermore and in contrast to strength training, 12 wk of INT had no impact on muscle mass or indices of skeletal health. © 2010 by the American College of Sports Medicine.","author":[{"dropping-particle":"","family":"Nybo","given":"Lars","non-dropping-particle":"","parse-names":false,"suffix":""},{"dropping-particle":"","family":"Sundstrup","given":"Emil","non-dropping-particle":"","parse-names":false,"suffix":""},{"dropping-particle":"","family":"Jakobsen","given":"Markus D.","non-dropping-particle":"","parse-names":false,"suffix":""},{"dropping-particle":"","family":"Mohr","given":"Magni","non-dropping-particle":"","parse-names":false,"suffix":""},{"dropping-particle":"","family":"Hornstrup","given":"Therese","non-dropping-particle":"","parse-names":false,"suffix":""},{"dropping-particle":"","family":"Simonsen","given":"Lene","non-dropping-particle":"","parse-names":false,"suffix":""},{"dropping-particle":"","family":"Bülow","given":"Jens","non-dropping-particle":"","parse-names":false,"suffix":""},{"dropping-particle":"","family":"Randers","given":"Morten B.","non-dropping-particle":"","parse-names":false,"suffix":""},{"dropping-particle":"","family":"Nielsen","given":"Jens J.","non-dropping-particle":"","parse-names":false,"suffix":""},{"dropping-particle":"","family":"Aagaard","given":"Per","non-dropping-particle":"","parse-names":false,"suffix":""},{"dropping-particle":"","family":"Krustrup","given":"Peter","non-dropping-particle":"","parse-names":false,"suffix":""}],"container-title":"Medicine and Science in Sports and Exercise","id":"ITEM-1","issue":"10","issued":{"date-parts":[["2010"]]},"page":"1951-1958","title":"High-intensity training versus traditional exercise interventions for promoting health","type":"article-journal","volume":"42"},"uris":["http://www.mendeley.com/documents/?uuid=af093320-f3c8-43a0-8545-7dc4f548959e"]},{"id":"ITEM-2","itemData":{"DOI":"10.3390/jcm11175146","ISSN":"20770383","abstract":"Background: Blood lipid profiles consist of total cholesterol (TC) and its fractions, high-density lipoprotein cholesterol (HDL), low-density lipoprotein cholesterol (LDL), non-high-density lipoprotein cholesterol (non-HDL), and triglycerides (TG). For several decades, studies have examined the effects of various factors on lipid status and its association with the risk of developing arteriosclerosis and cardiovascular disease. The beneficial effects of increased physical activity on cardiovascular health have been demonstrated by appropriate modulation of lipid profiles. For individuals with low physical activity, the literature recommends engaging in various forms of training that can improve physical fitness and resting lipid status. The aim of the study was to examine whether a specific original training program improves lipid profiles to the levels recommended for the male population. Methods: The study involved two equal (n = 15) groups of men (experimental and control groups, aged 35–40 years). The experimental group performed 60-min training sessions for 8 weeks (3 times a week) including a set of strength and endurance exercises. Before and after the training program, blood was drawn from both groups for serum determination of TC, HDL, LDL non-HDL, and TG, and a battery of four field physical performance tests was administered. Results: Statistically significant decreases (TC by 19.3%, TG by 23.7%, LDL by 15%), a non-significant decrease (10% for non-HDL), and no change for HDL were found in the experimental group. Control group showed a statistically significant decrease, by 7.4% for TC. The results confirm the effectiveness of the proposed training in improving health indices. Conclusions: The 8-week training program met the health-related fitness paradigm recommended for physical activity in men aged 35–40 years. After the completion of the program, all the participants expressed their satisfaction from participating in a health-promoting experiment.","author":[{"dropping-particle":"","family":"Ambroży","given":"Tadeusz","non-dropping-particle":"","parse-names":false,"suffix":""},{"dropping-particle":"","family":"Rydzik","given":"Łukasz","non-dropping-particle":"","parse-names":false,"suffix":""},{"dropping-particle":"","family":"Obmiński","given":"Zbigniew","non-dropping-particle":"","parse-names":false,"suffix":""},{"dropping-particle":"","family":"Spieszny","given":"Michał","non-dropping-particle":"","parse-names":false,"suffix":""},{"dropping-particle":"","family":"Szczepanik","given":"Antoni","non-dropping-particle":"","parse-names":false,"suffix":""},{"dropping-particle":"","family":"Ambroży","given":"Dorota","non-dropping-particle":"","parse-names":false,"suffix":""},{"dropping-particle":"","family":"Basiaga-Pasternak","given":"Joanna","non-dropping-particle":"","parse-names":false,"suffix":""},{"dropping-particle":"","family":"Spieszny","given":"Jakub","non-dropping-particle":"","parse-names":false,"suffix":""},{"dropping-particle":"","family":"Niewczas","given":"Marta","non-dropping-particle":"","parse-names":false,"suffix":""},{"dropping-particle":"","family":"Jaszczur-Nowicki","given":"Jarosław","non-dropping-particle":"","parse-names":false,"suffix":""}],"container-title":"Journal of Clinical Medicine","id":"ITEM-2","issue":"17","issued":{"date-parts":[["2022"]]},"title":"Effect of High-Intensity Strength and Endurance Training in the Form of Small Circuits on Changes in Lipid Levels in Men Aged 35–40 Years","type":"article-journal","volume":"11"},"uris":["http://www.mendeley.com/documents/?uuid=c0aa3f2a-36e8-42ff-b965-59ab00aec17f"]},{"id":"ITEM-3","itemData":{"ISSN":"08671079","abstract":"This article focuses on a study which investigated the influence of an eight-week resistance training on the lipid profile of blood serum in young men. It presents a brief review of literature on the association between physical activity and lipid and lipoprotein levels. An overview of the study population and methodology is discussed, as well as key findings.","author":[{"dropping-particle":"","family":"Nowak","given":"Alicja","non-dropping-particle":"","parse-names":false,"suffix":""},{"dropping-particle":"","family":"Pilaczyńska-Szcześniak","given":"Łucja","non-dropping-particle":"","parse-names":false,"suffix":""},{"dropping-particle":"","family":"Wieczorek","given":"Andrzej","non-dropping-particle":"","parse-names":false,"suffix":""},{"dropping-particle":"","family":"Kaczmarek","given":"Dominik","non-dropping-particle":"","parse-names":false,"suffix":""},{"dropping-particle":"","family":"Stemplewski","given":"Rafał","non-dropping-particle":"","parse-names":false,"suffix":""}],"container-title":"Studies in Physical Culture &amp; Tourism","id":"ITEM-3","issued":{"date-parts":[["2006"]]},"page":"153-155","title":"Changes in Blood Lipids and Lipoproteins Following a Strength Training Intervention.","type":"article-journal","volume":"13"},"uris":["http://www.mendeley.com/documents/?uuid=8fd9dc2a-a1b9-41ee-a391-73456b816683"]},{"id":"ITEM-4","itemData":{"DOI":"10.1186/1758-5996-2-31","ISSN":"17585996","abstract":"Background. The effects of chronic aerobic exercise upon lipid profile has been previously demonstrated, but few studies showed this effect under resistance exercise conditions. Objective. The aim of this study was to examine the effects of different resistance exercise loads on blood lipids. Methods. Thirty healthy, untrained male volunteers were allocated randomly into four groups based at different percentages of one repetition maximum (1 RM); 50%-1 RM, 75%-1 RM, 90%-1 RM, and 110%-1 RM. The total volume (sets × reps × load) of the exercise was equalized. The lipid profile (Triglycerides [TG], HDL-cholesterol [HDL-c], LDL-cholesterol, and Total cholesterol) was determined at rest and after 1, 24, 48 and 72 h of resistance exercise. Results. The 75%-1 RM group demonstrated greater TG reduction when compared to other groups (p &lt; 0.05). Additionally, the 110%-1 RM group presented an increased TG concentration when compared to 50% and 75% groups (p = 0.01, p = 0.01, respectively). HDL-c concentration was significantly greater after resistance exercise in 50%-1 RM and 75%-1 RM when compared to 110%-1 RM group (p = 0.004 and p = 0.03, respectively). Accordingly, the 50%-1 RM group had greater HDL-c concentration than 110%-1 RM group after 48 h (p = 0.05) and 72 h (p = 0.004), respectively. Finally, The 50% group has showed lesser LDL-c concentration than 110% group after 24 h (p = 0.007). No significant difference was found in Total Cholesterol concentrations. Conclusion. These results indicate that the acute resistance exercise may induce changes in lipid profile in a specific-intensity manner. Overall, low and moderate exercise intensities appear to be promoting more benefits on lipid profile than high intensity. Long term studies should confirm these findings. © 2010 Lira et al; licensee BioMed Central Ltd.","author":[{"dropping-particle":"","family":"Lira","given":"Fabio S.","non-dropping-particle":"","parse-names":false,"suffix":""},{"dropping-particle":"","family":"Uchida","given":"Marco C.","non-dropping-particle":"","parse-names":false,"suffix":""},{"dropping-particle":"","family":"Zanchi","given":"Nelo E.","non-dropping-particle":"","parse-names":false,"suffix":""},{"dropping-particle":"","family":"Gualano","given":"Bruno","non-dropping-particle":"","parse-names":false,"suffix":""},{"dropping-particle":"","family":"Martins","given":"Eivor","non-dropping-particle":"","parse-names":false,"suffix":""},{"dropping-particle":"","family":"Caperuto","given":"Erico C.","non-dropping-particle":"","parse-names":false,"suffix":""},{"dropping-particle":"","family":"Seelaender","given":"Marília","non-dropping-particle":"","parse-names":false,"suffix":""},{"dropping-particle":"","family":"Yamashita","given":"Alex S.","non-dropping-particle":"","parse-names":false,"suffix":""}],"container-title":"Diabetology and Metabolic Syndrome","id":"ITEM-4","issue":"1","issued":{"date-parts":[["2010"]]},"page":"1-6","title":"Low and moderate, rather than high intensity strength exercise induces benefit regarding plasma lipid profile","type":"article-journal","volume":"2"},"uris":["http://www.mendeley.com/documents/?uuid=91a97584-7de6-4ea9-a35d-7f68d5cf14da"]}],"mendeley":{"formattedCitation":"(14,16,20,22)","plainTextFormattedCitation":"(14,16,20,22)","previouslyFormattedCitation":"(Nowak &lt;i&gt;et al.&lt;/i&gt;, 2006; Lira &lt;i&gt;et al.&lt;/i&gt;, 2010; Nybo &lt;i&gt;et al.&lt;/i&gt;, 2010; Ambroży &lt;i&gt;et al.&lt;/i&gt;, 2022)"},"properties":{"noteIndex":0},"schema":"https://github.com/citation-style-language/schema/raw/master/csl-citation.json"}</w:instrText>
      </w:r>
      <w:r w:rsidRPr="002F38D4">
        <w:fldChar w:fldCharType="separate"/>
      </w:r>
      <w:r w:rsidR="005F7402" w:rsidRPr="005F7402">
        <w:rPr>
          <w:noProof/>
        </w:rPr>
        <w:t>(14,16,20,22)</w:t>
      </w:r>
      <w:r w:rsidRPr="002F38D4">
        <w:fldChar w:fldCharType="end"/>
      </w:r>
      <w:r w:rsidRPr="002F38D4">
        <w:rPr>
          <w:position w:val="8"/>
        </w:rPr>
        <w:t xml:space="preserve"> </w:t>
      </w:r>
      <w:r w:rsidRPr="002F38D4">
        <w:t xml:space="preserve">while the remaining five </w:t>
      </w:r>
      <w:r w:rsidR="00E4162E" w:rsidRPr="002F38D4">
        <w:t>involved</w:t>
      </w:r>
      <w:r w:rsidRPr="002F38D4">
        <w:t xml:space="preserve"> both males and females </w:t>
      </w:r>
      <w:r w:rsidRPr="002F38D4">
        <w:fldChar w:fldCharType="begin" w:fldLock="1"/>
      </w:r>
      <w:r w:rsidR="005F7402">
        <w:instrText>ADDIN CSL_CITATION {"citationItems":[{"id":"ITEM-1","itemData":{"DOI":"10.4103/ijnmr.IJNMR-385-14","ISSN":"22285504","abstract":"Background: Increased level of blood lipids is one of the risk factors for cardiovascular diseases. Considerable research has done to assess the effects of physical exercises on lipid profile, of which aerobic exercises are the main part of evidence. However, in recent years, resistance exercise has been less investigated. Thus, the present study investigates the effect of resistance exercise on lipid profile in coronary artery disease patients. Materials and Methods: This study was a randomized clinical trial. Forty eligible participants were selected through selective sampling and were assigned randomly to either intervention or control groups (20 participants in each group). Fasting blood sample was taken for measurement of lipid profile before, after, and after 4 weeks of the end of intervention. The intervention period lasted 8 weeks and included two exercise sessions of 45-60 minutes per week. Resistance exercise was performed by use of light weights in the range of motion of the elbow, shoulder, and knee joints. The number of repetitions was initially 10 and was gradually increased to 15. Then, the weight was increased by 3-5% and the number of sets too. Data were analyzed on significant level of P &lt; 0.05. Results: In both the groups, the mean and mean changes of lipid profile, before, after. and 4 weeks after the end of the intervention were not significantly different (P &lt; 0.05). Conclusions: The 8-week of resistance exercise did not lead to a significant decrease in the mean lipid profile.","author":[{"dropping-particle":"","family":"Salehi","given":"Zahra","non-dropping-particle":"","parse-names":false,"suffix":""},{"dropping-particle":"","family":"Salehi","given":"Kobra","non-dropping-particle":"","parse-names":false,"suffix":""},{"dropping-particle":"","family":"Moeini","given":"Mahin","non-dropping-particle":"","parse-names":false,"suffix":""},{"dropping-particle":"","family":"Kargarfard","given":"Mehdi","non-dropping-particle":"","parse-names":false,"suffix":""},{"dropping-particle":"","family":"Sadeghi","given":"Masoumeh","non-dropping-particle":"","parse-names":false,"suffix":""}],"container-title":"Iranian Journal of Nursing and Midwifery Research","id":"ITEM-1","issue":"2","issued":{"date-parts":[["2017"]]},"page":"112-116","title":"The effect of resistance exercise on lipid profile of coronary artery disease patients: A randomized clinical trial","type":"article-journal","volume":"22"},"uris":["http://www.mendeley.com/documents/?uuid=3f705b0e-c241-490f-9efe-a19c0fa48135"]},{"id":"ITEM-2","itemData":{"DOI":"10.1080/15502783.2022.2145232","ISSN":"15502783","PMID":"36518491","abstract":"Background: Although previous studies have shown that aerobic and resistance exercise increase high-density lipoprotein cholesterol (HDL-C) levels, the optimal type of exercise has not been determined. Therefore, the purpose of this study was to investigate the association of jogging (a type of aerobic exercise) and weight training (a type of resistance exercise) with HDL-C levels in Taiwanese adults. Methods: The data used in this cross-sectional study were obtained from the Taiwan Biobank (TWB), which is a national health resource that contains the genetic information of Taiwanese volunteers aged 30–70 years. A total of 75,635 subjects (47,881 women and 27,754 men) were included in this study. The subjects were divided into four groups: jogging (n = 2,278), weight training (n = 522), mixed exercise (n = 519), and no exercise (n = 72,316). The TWB data were collected through questionnaires (e.g. basic characteristics, lifestyle factors, and disease history), biochemical tests, and anthropometric measurements. Results: Compared with no exercise, jogging, weight training, and mixed exercise were all associated with higher HDL-C levels (β = 2.5470, 2.6249, and 3.2117, respectively). As seen, the β value was highest for the mixed exercise group, followed by weight training and then jogging (p for trend &lt;0.0001). Conclusions: In the current study, jogging and weight training were individually associated with higher levels of HDL-C. Engaging in both activities was associated with much higher levels of HDL-C. Our findings suggest that regular jogging and weight training might play an important role in increasing HDL-C levels.","author":[{"dropping-particle":"","family":"Ho","given":"Chien Chang","non-dropping-particle":"","parse-names":false,"suffix":""},{"dropping-particle":"","family":"Nfor","given":"Oswald Ndi","non-dropping-particle":"","parse-names":false,"suffix":""},{"dropping-particle":"","family":"Chen","given":"Yun Tsung","non-dropping-particle":"","parse-names":false,"suffix":""},{"dropping-particle":"","family":"Lin","given":"Chi Fang","non-dropping-particle":"","parse-names":false,"suffix":""},{"dropping-particle":"","family":"Lu","given":"Wen Yu","non-dropping-particle":"","parse-names":false,"suffix":""},{"dropping-particle":"","family":"Wu","given":"Min Chen","non-dropping-particle":"","parse-names":false,"suffix":""},{"dropping-particle":"","family":"Lin","given":"Chuan Chao","non-dropping-particle":"","parse-names":false,"suffix":""},{"dropping-particle":"","family":"Liaw","given":"Yung Po","non-dropping-particle":"","parse-names":false,"suffix":""}],"container-title":"Journal of the International Society of Sports Nutrition","id":"ITEM-2","issue":"1","issued":{"date-parts":[["2022"]]},"page":"664-676","publisher":"Routledge","title":"Jogging and weight training associated with increased high-density lipoprotein cholesterol levels in Taiwanese adults","type":"article-journal","volume":"19"},"uris":["http://www.mendeley.com/documents/?uuid=de6d7bd6-a745-4bc7-ace6-8c03ca6fbc38"]},{"id":"ITEM-3","itemData":{"DOI":"10.3390/ijerph16112003","ISBN":"8864247300","ISSN":"16604601","PMID":"31195651","abstract":"Increased levels of high-density lipoprotein cholesterol (HDL-C) can improve endothelial function. This may help reduce cardiovascular risks and mortality. Evidence has been provided on the association between cardiometabolic traits, such as HDL-C and exercise modalities. However, there is the absence of studies investigating this association in Taiwan. We assessed the relationship between exercise type and HDL-C among Taiwanese adults. Data were collected from Taiwan Biobank (TWB), a national biomedical research database that contains the genetic information of ethnic Taiwanese residents gathered from 2008 to 2016. We enrolled 24,856 participants aged 30 to 70 years who completed a questionnaire about their recent health behaviors including smoking, drinking, and exercise. Regular exercise was categorized as non-aerobic exercise (separated as weight training, ball game, and mixed exercise) and strict aerobic exercise. Linear regression models were used to assess the effects of exercise in a questionnaire-based manner. After multivariate adjustments, HDL-C was positively associated with aerobic (β = 1.33748, p &lt; 0.0001) and non-aerobic (β = 2.56210; p &lt; 0.0001) exercise. Positive associations were also found for resistance training (β = 4.01828, p = 0.0020), ballgame (β = 2.43815, p = 0.0001), and mixed exercise (β = 2.47021, p &lt; 0.0001). This study demonstrated that both aerobic and non-aerobic exercise have positive effects on HDL-C among Taiwanese adults. Among the non-aerobic exercise groups, resistance training had the greatest effect.","author":[{"dropping-particle":"","family":"Hsu","given":"Chun Sheng","non-dropping-particle":"","parse-names":false,"suffix":""},{"dropping-particle":"","family":"Chang","given":"Shin Tsu","non-dropping-particle":"","parse-names":false,"suffix":""},{"dropping-particle":"","family":"Nfor","given":"Oswald Ndi","non-dropping-particle":"","parse-names":false,"suffix":""},{"dropping-particle":"","family":"Lee","given":"Kuan Jung","non-dropping-particle":"","parse-names":false,"suffix":""},{"dropping-particle":"","family":"Lee","given":"Shiuan Shinn","non-dropping-particle":"","parse-names":false,"suffix":""},{"dropping-particle":"","family":"Liaw","given":"Yung Po","non-dropping-particle":"","parse-names":false,"suffix":""}],"container-title":"International Journal of Environmental Research and Public Health","id":"ITEM-3","issue":"11","issued":{"date-parts":[["2019"]]},"page":"1-8","title":"Effects of regular aerobic exercise and resistance training on high-density lipoprotein cholesterol levels in taiwanese adults","type":"article-journal","volume":"16"},"uris":["http://www.mendeley.com/documents/?uuid=5e2b1b4f-029e-442a-be62-dbf567e8177a"]},{"id":"ITEM-4","itemData":{"DOI":"10.1016/j.metabol.2006.10.019","ISSN":"00260495","PMID":"17378998","abstract":"Endurance exercise training improves plasma lipoprotein and lipid profiles and reduces cardiovascular disease risk. However, the effect of endurance exercise training, independent of diet and body fat phenotypes, on plasma lipoprotein subfraction particle concentration, size, and composition as measured by nuclear magnetic resonance (NMR) spectroscopy is not known. We hypothesized that 24 weeks of endurance exercise training would independently improve plasma lipoprotein and lipid profiles as assessed by both conventional and novel NMR measurement techniques. One hundred sedentary, healthy 50- to 75-year-olds following a standardized diet were studied before and after 24 weeks of aerobic exercise training. Lipoprotein and lipid analyses, using both conventional and NMR measures, were performed at baseline and after 24 weeks of exercise training. Relative and absolute maximum oxygen consumption increased 15% with exercise training. Most lipoprotein and lipid measures improved with 24 weeks of endurance exercise training, and these changes were consistently independent of baseline body fat and body fat changes with training. For example, with exercise training, total cholesterol, triglycerides, and low-density lipoprotein cholesterol (LDL-C) decreased significantly (2.1 ± 1.8 mg/dL, P = .001; -17 ± 3.5 mg/dL, P &lt; .0001; and -0.7 ± 1.7 mg/dL, P &lt; .0001, respectively), and high-density lipoprotein cholesterol subfractions (HDL3-C and HDL2-C) increased significantly (1.9 ± 0.5 mg/dL, P = .01, and 1.2 ± 0.3 mg/dL, P = .02, respectively). Particle concentrations decreased significantly for large and small very low-density lipoprotein particles (-0.7 ± 0.4 nmol/L, P &lt; .0001, and -1.1 ± 1.7 nmol/L, P &lt; .0001, respectively), total, medium, and very small LDL particles (-100 ± 26 nmol/L, P = .01; -26 ± 7.0 nmol/L, P = .004; and -103 ± 27 nmol/L, P = .02, respectively), and small HDL particles (-0.03 ± 0.4 μmol/L, P = .007). Mean very low-density lipoprotein particle size also decreased significantly (-1.7 ± 0.9 nm, P &lt; .0001) and mean HDL particle size increased significantly with exercise training (0.1 ± 0.0 nm, P = .04). These results show that 24 weeks of endurance exercise training induced favorable changes in plasma lipoprotein and lipid profiles independent of diet and baseline or change in body fat. © 2007 Elsevier Inc. All rights reserved.","author":[{"dropping-particle":"","family":"Halverstadt","given":"Amy","non-dropping-particle":"","parse-names":false,"suffix":""},{"dropping-particle":"","family":"Phares","given":"Dana A.","non-dropping-particle":"","parse-names":false,"suffix":""},{"dropping-particle":"","family":"Wilund","given":"Kenneth R.","non-dropping-particle":"","parse-names":false,"suffix":""},{"dropping-particle":"","family":"Goldberg","given":"Andrew P.","non-dropping-particle":"","parse-names":false,"suffix":""},{"dropping-particle":"","family":"Hagberg","given":"James M.","non-dropping-particle":"","parse-names":false,"suffix":""}],"container-title":"Metabolism: Clinical and Experimental","id":"ITEM-4","issue":"4","issued":{"date-parts":[["2007"]]},"page":"444-450","title":"Endurance exercise training raises high-density lipoprotein cholesterol and lowers small low-density lipoprotein and very low-density lipoprotein independent of body fat phenotypes in older men and women","type":"article-journal","volume":"56"},"uris":["http://www.mendeley.com/documents/?uuid=eaafe8b4-26fb-4bdb-a84b-ad237da7f3da"]},{"id":"ITEM-5","itemData":{"DOI":"10.1093/qjmed/hcp083","ISSN":"14602725","PMID":"19570991","abstract":"Background: The influence of different types of exercise on risk factors for cardiovascular diseases has rarely been investigated. The aim of the present work was to evaluate the effect of adding resistance exercise to aerobic activities on lipid-lipoprotein profile, in a representative sample of men and women from the province of Attica, Greece. Methods: We randomly enrolled 1514 and 1528 healthy men and women, respectively, stratified by city, age and gender distribution. Participants were classified as inactive (INA), sufficiently active (SA) and highly active for either aerobic activities (HAA) alone or a combination of aerobic plus resistance exercise (HAC). The main outcome measures are lipid-lipoprotein profile [total, high-density lipoprotein (HDL) cholesterol, low-density lipoprotein (LDL) cholesterol, triglycerides, apolipoprotein-A1, apolipoprotein-B] and anthropometric indices. Results: From those participating in aerobic activities, 480 (31.7%) men and 502 (32.9%) women were classified as SA, 100 men (6.6%) and 93 women (6.1%) as HAA and 90 men (5.9%) and 49 women (3.2%) as HAC. After various adjustments were made, men from the HAC group had an average of 23% lower plasma triacylglycerol concentration (P = 0.04) and 10% lower LDL-cholesterol (P = 0.01) when compared with the HAA group. Moreover, women from the HAC group had 13% lower LDL-cholesterol when compared with HAA group (P = 0.051). Conclusions: These data suggest that combining aerobic and resistance-type activities may confer a better effect on lipoprotein profile in healthy individuals than aerobic activities alone. © The Author 2009. Published by Oxford University Press on behalf of the Association of Physicians. All rights reserved.","author":[{"dropping-particle":"","family":"Pitsavos","given":"C.","non-dropping-particle":"","parse-names":false,"suffix":""},{"dropping-particle":"","family":"Panagiotakos","given":"Demosthenes B.","non-dropping-particle":"","parse-names":false,"suffix":""},{"dropping-particle":"","family":"Tambalis","given":"K. D.","non-dropping-particle":"","parse-names":false,"suffix":""},{"dropping-particle":"","family":"Chrysohoou","given":"C.","non-dropping-particle":"","parse-names":false,"suffix":""},{"dropping-particle":"","family":"Sidossis","given":"L. S.","non-dropping-particle":"","parse-names":false,"suffix":""},{"dropping-particle":"","family":"Skoumas","given":"J.","non-dropping-particle":"","parse-names":false,"suffix":""},{"dropping-particle":"","family":"Stefanadis","given":"C.","non-dropping-particle":"","parse-names":false,"suffix":""}],"container-title":"Qjm","id":"ITEM-5","issue":"9","issued":{"date-parts":[["2009"]]},"page":"609-616","title":"Resistance exercise plus to aerobic activities is associated with better lipids' profile among healthy individuals: The ATTICA study","type":"article-journal","volume":"102"},"uris":["http://www.mendeley.com/documents/?uuid=37b47baf-e806-41f7-aa2a-bf4e225d5d72"]}],"mendeley":{"formattedCitation":"(12,15,17,19,24)","plainTextFormattedCitation":"(12,15,17,19,24)","previouslyFormattedCitation":"(Halverstadt &lt;i&gt;et al.&lt;/i&gt;, 2007; Pitsavos &lt;i&gt;et al.&lt;/i&gt;, 2009; Salehi &lt;i&gt;et al.&lt;/i&gt;, 2017; Hsu &lt;i&gt;et al.&lt;/i&gt;, 2019; Ho &lt;i&gt;et al.&lt;/i&gt;, 2022)"},"properties":{"noteIndex":0},"schema":"https://github.com/citation-style-language/schema/raw/master/csl-citation.json"}</w:instrText>
      </w:r>
      <w:r w:rsidRPr="002F38D4">
        <w:fldChar w:fldCharType="separate"/>
      </w:r>
      <w:r w:rsidR="005F7402" w:rsidRPr="005F7402">
        <w:rPr>
          <w:noProof/>
        </w:rPr>
        <w:t>(12,15,17,19,24)</w:t>
      </w:r>
      <w:r w:rsidRPr="002F38D4">
        <w:fldChar w:fldCharType="end"/>
      </w:r>
      <w:r w:rsidRPr="002F38D4">
        <w:t xml:space="preserve">. Four studies reported healthy subjects, two reported untrained subjects, two reported overweight/obese subjects, one study reported coronary artery disease patients and another one reported menopausal </w:t>
      </w:r>
      <w:proofErr w:type="gramStart"/>
      <w:r w:rsidRPr="002F38D4">
        <w:t>women</w:t>
      </w:r>
      <w:proofErr w:type="gramEnd"/>
      <w:r w:rsidRPr="002F38D4">
        <w:t xml:space="preserve">, lastly, two studies reported that their subjects were randomized. </w:t>
      </w:r>
    </w:p>
    <w:p w14:paraId="4AFB67FC" w14:textId="112E0E7D" w:rsidR="00BF162D" w:rsidRPr="002F38D4" w:rsidRDefault="00BF162D" w:rsidP="00BF162D">
      <w:pPr>
        <w:spacing w:before="100" w:beforeAutospacing="1" w:after="100" w:afterAutospacing="1" w:line="360" w:lineRule="auto"/>
        <w:jc w:val="both"/>
        <w:rPr>
          <w:b/>
          <w:i/>
        </w:rPr>
      </w:pPr>
      <w:r w:rsidRPr="002F38D4">
        <w:rPr>
          <w:b/>
          <w:i/>
        </w:rPr>
        <w:t xml:space="preserve">Country of </w:t>
      </w:r>
      <w:r w:rsidR="00AE53E8" w:rsidRPr="002F38D4">
        <w:rPr>
          <w:b/>
          <w:i/>
        </w:rPr>
        <w:t>Origin</w:t>
      </w:r>
      <w:r w:rsidRPr="002F38D4">
        <w:rPr>
          <w:b/>
          <w:i/>
        </w:rPr>
        <w:t xml:space="preserve"> and Race</w:t>
      </w:r>
    </w:p>
    <w:p w14:paraId="29D111E7" w14:textId="2C39F331" w:rsidR="00BF162D" w:rsidRPr="002F38D4" w:rsidRDefault="00BF162D" w:rsidP="00BF162D">
      <w:pPr>
        <w:spacing w:before="100" w:beforeAutospacing="1" w:after="100" w:afterAutospacing="1" w:line="360" w:lineRule="auto"/>
        <w:jc w:val="both"/>
      </w:pPr>
      <w:r w:rsidRPr="002F38D4">
        <w:t xml:space="preserve">Not all studies specifically included the country of origin or race, however, we have included studies conducted in Brazil </w:t>
      </w:r>
      <w:r w:rsidRPr="002F38D4">
        <w:fldChar w:fldCharType="begin" w:fldLock="1"/>
      </w:r>
      <w:r w:rsidR="005F7402">
        <w:instrText>ADDIN CSL_CITATION {"citationItems":[{"id":"ITEM-1","itemData":{"DOI":"10.1186/1758-5996-2-31","ISSN":"17585996","abstract":"Background. The effects of chronic aerobic exercise upon lipid profile has been previously demonstrated, but few studies showed this effect under resistance exercise conditions. Objective. The aim of this study was to examine the effects of different resistance exercise loads on blood lipids. Methods. Thirty healthy, untrained male volunteers were allocated randomly into four groups based at different percentages of one repetition maximum (1 RM); 50%-1 RM, 75%-1 RM, 90%-1 RM, and 110%-1 RM. The total volume (sets × reps × load) of the exercise was equalized. The lipid profile (Triglycerides [TG], HDL-cholesterol [HDL-c], LDL-cholesterol, and Total cholesterol) was determined at rest and after 1, 24, 48 and 72 h of resistance exercise. Results. The 75%-1 RM group demonstrated greater TG reduction when compared to other groups (p &lt; 0.05). Additionally, the 110%-1 RM group presented an increased TG concentration when compared to 50% and 75% groups (p = 0.01, p = 0.01, respectively). HDL-c concentration was significantly greater after resistance exercise in 50%-1 RM and 75%-1 RM when compared to 110%-1 RM group (p = 0.004 and p = 0.03, respectively). Accordingly, the 50%-1 RM group had greater HDL-c concentration than 110%-1 RM group after 48 h (p = 0.05) and 72 h (p = 0.004), respectively. Finally, The 50% group has showed lesser LDL-c concentration than 110% group after 24 h (p = 0.007). No significant difference was found in Total Cholesterol concentrations. Conclusion. These results indicate that the acute resistance exercise may induce changes in lipid profile in a specific-intensity manner. Overall, low and moderate exercise intensities appear to be promoting more benefits on lipid profile than high intensity. Long term studies should confirm these findings. © 2010 Lira et al; licensee BioMed Central Ltd.","author":[{"dropping-particle":"","family":"Lira","given":"Fabio S.","non-dropping-particle":"","parse-names":false,"suffix":""},{"dropping-particle":"","family":"Uchida","given":"Marco C.","non-dropping-particle":"","parse-names":false,"suffix":""},{"dropping-particle":"","family":"Zanchi","given":"Nelo E.","non-dropping-particle":"","parse-names":false,"suffix":""},{"dropping-particle":"","family":"Gualano","given":"Bruno","non-dropping-particle":"","parse-names":false,"suffix":""},{"dropping-particle":"","family":"Martins","given":"Eivor","non-dropping-particle":"","parse-names":false,"suffix":""},{"dropping-particle":"","family":"Caperuto","given":"Erico C.","non-dropping-particle":"","parse-names":false,"suffix":""},{"dropping-particle":"","family":"Seelaender","given":"Marília","non-dropping-particle":"","parse-names":false,"suffix":""},{"dropping-particle":"","family":"Yamashita","given":"Alex S.","non-dropping-particle":"","parse-names":false,"suffix":""}],"container-title":"Diabetology and Metabolic Syndrome","id":"ITEM-1","issue":"1","issued":{"date-parts":[["2010"]]},"page":"1-6","title":"Low and moderate, rather than high intensity strength exercise induces benefit regarding plasma lipid profile","type":"article-journal","volume":"2"},"uris":["http://www.mendeley.com/documents/?uuid=91a97584-7de6-4ea9-a35d-7f68d5cf14da"]},{"id":"ITEM-2","itemData":{"DOI":"10.1590/1677-5449.0083","ISSN":"1677-5449","abstract":"Strength training is often identified as a contributing factor in prevention of diseases and as a non-pharmacological treatment for metabolic disorders and for control of body mass. Its protective effects and utility for management of disease are amplified in people at risk of diabetes mellitus and dyslipidemias, and cardiovascular diseases (CVD). Recently the benefits of strength training have been used to reduce the risk of these diseases emerging in postmenopausal women, who are at greater risk of CVD than men of the same age. Notwithstanding, little is known about the effects of strength training on metabolism of blood lipoproteins. The objective of this review was to compare the results of articles that have investigated the effects on lipoprotein concentrations of strength training in postmenopausal women. Current articles dealing with the subject, with publication dates from 1979 to 2012 and large numbers of citations by well-known researchers were identified on the Pubmed, Scopus and EBSCO databases. It was concluded that strength training possibly has an action that affects lipoprotein metabolism and concentrations in postmenopausal women.O treinamento de força tem sido frequentemente relacionado como contribuinte para a prevenção do aparecimento de doenças e como tratamento não farmacológico para distúrbios metabólicos e controle de massa corporal. Os efeitos protetores e de manejo de doenças se ampliam para sujeitos com riscos para diabetes mellitus e dislipidemias, e doenças cardiovasculares (DCV). Recentemente, os benefícios do treinamento de força têm sido usados para reduzir o risco do aparecimento dessas doenças em mulheres pós-menopausa, as quais apresentam um risco maior para desenvolver DCV quando comparadas aos homens de mesma idade. Entretanto, pouco se sabe sobre a efetividade do treinamento de força sobre metabolismo das lipoproteínas sanguíneas. O objetivo desta revisão foi comparar os resultados de artigos que abordaram os efeitos do treinamento de força em mulheres pós-menopausa e quais os resultados sobre as concentrações de lipoproteínas. Foram pesquisadas referências atuais sobre o tema a ser abordado, sendo que os artigos foram selecionados nas bases de dados Pubmed, Scopus e EBSCO, artigos atuais datados do período de 1979 a 2012, com grande número de citações de pesquisadores renomados no assunto. Em conclusão, o treinamento de força possivelmente tenha uma ação efetiva no metabolismo e na concentração de lipoproteínas em…","author":[{"dropping-particle":"","family":"Correa","given":"Cleiton Silva","non-dropping-particle":"","parse-names":false,"suffix":""},{"dropping-particle":"","family":"Teixeira","given":"Bruno Costa","non-dropping-particle":"","parse-names":false,"suffix":""},{"dropping-particle":"","family":"Bittencourt","given":"Aline","non-dropping-particle":"","parse-names":false,"suffix":""},{"dropping-particle":"","family":"Reischak-Oliveira","given":"Álvaro","non-dropping-particle":"","parse-names":false,"suffix":""}],"container-title":"Jornal Vascular Brasileiro","id":"ITEM-2","issue":"4","issued":{"date-parts":[["2014"]]},"page":"312-317","title":"Effects of strength training on blood lipoprotein concentrations in postmenopausal women","type":"article-journal","volume":"13"},"uris":["http://www.mendeley.com/documents/?uuid=736afcde-09eb-44c5-aa7b-7e7ad435310b"]}],"mendeley":{"formattedCitation":"(22,23)","plainTextFormattedCitation":"(22,23)","previouslyFormattedCitation":"(Lira &lt;i&gt;et al.&lt;/i&gt;, 2010; Correa &lt;i&gt;et al.&lt;/i&gt;, 2014)"},"properties":{"noteIndex":0},"schema":"https://github.com/citation-style-language/schema/raw/master/csl-citation.json"}</w:instrText>
      </w:r>
      <w:r w:rsidRPr="002F38D4">
        <w:fldChar w:fldCharType="separate"/>
      </w:r>
      <w:r w:rsidR="005F7402" w:rsidRPr="005F7402">
        <w:rPr>
          <w:noProof/>
        </w:rPr>
        <w:t>(22,23)</w:t>
      </w:r>
      <w:r w:rsidRPr="002F38D4">
        <w:fldChar w:fldCharType="end"/>
      </w:r>
      <w:r w:rsidRPr="002F38D4">
        <w:t xml:space="preserve">, Taiwan </w:t>
      </w:r>
      <w:r w:rsidRPr="002F38D4">
        <w:fldChar w:fldCharType="begin" w:fldLock="1"/>
      </w:r>
      <w:r w:rsidR="005F7402">
        <w:instrText>ADDIN CSL_CITATION {"citationItems":[{"id":"ITEM-1","itemData":{"DOI":"10.1080/15502783.2022.2145232","ISSN":"15502783","PMID":"36518491","abstract":"Background: Although previous studies have shown that aerobic and resistance exercise increase high-density lipoprotein cholesterol (HDL-C) levels, the optimal type of exercise has not been determined. Therefore, the purpose of this study was to investigate the association of jogging (a type of aerobic exercise) and weight training (a type of resistance exercise) with HDL-C levels in Taiwanese adults. Methods: The data used in this cross-sectional study were obtained from the Taiwan Biobank (TWB), which is a national health resource that contains the genetic information of Taiwanese volunteers aged 30–70 years. A total of 75,635 subjects (47,881 women and 27,754 men) were included in this study. The subjects were divided into four groups: jogging (n = 2,278), weight training (n = 522), mixed exercise (n = 519), and no exercise (n = 72,316). The TWB data were collected through questionnaires (e.g. basic characteristics, lifestyle factors, and disease history), biochemical tests, and anthropometric measurements. Results: Compared with no exercise, jogging, weight training, and mixed exercise were all associated with higher HDL-C levels (β = 2.5470, 2.6249, and 3.2117, respectively). As seen, the β value was highest for the mixed exercise group, followed by weight training and then jogging (p for trend &lt;0.0001). Conclusions: In the current study, jogging and weight training were individually associated with higher levels of HDL-C. Engaging in both activities was associated with much higher levels of HDL-C. Our findings suggest that regular jogging and weight training might play an important role in increasing HDL-C levels.","author":[{"dropping-particle":"","family":"Ho","given":"Chien Chang","non-dropping-particle":"","parse-names":false,"suffix":""},{"dropping-particle":"","family":"Nfor","given":"Oswald Ndi","non-dropping-particle":"","parse-names":false,"suffix":""},{"dropping-particle":"","family":"Chen","given":"Yun Tsung","non-dropping-particle":"","parse-names":false,"suffix":""},{"dropping-particle":"","family":"Lin","given":"Chi Fang","non-dropping-particle":"","parse-names":false,"suffix":""},{"dropping-particle":"","family":"Lu","given":"Wen Yu","non-dropping-particle":"","parse-names":false,"suffix":""},{"dropping-particle":"","family":"Wu","given":"Min Chen","non-dropping-particle":"","parse-names":false,"suffix":""},{"dropping-particle":"","family":"Lin","given":"Chuan Chao","non-dropping-particle":"","parse-names":false,"suffix":""},{"dropping-particle":"","family":"Liaw","given":"Yung Po","non-dropping-particle":"","parse-names":false,"suffix":""}],"container-title":"Journal of the International Society of Sports Nutrition","id":"ITEM-1","issue":"1","issued":{"date-parts":[["2022"]]},"page":"664-676","publisher":"Routledge","title":"Jogging and weight training associated with increased high-density lipoprotein cholesterol levels in Taiwanese adults","type":"article-journal","volume":"19"},"uris":["http://www.mendeley.com/documents/?uuid=de6d7bd6-a745-4bc7-ace6-8c03ca6fbc38"]},{"id":"ITEM-2","itemData":{"DOI":"10.3390/ijerph16112003","ISBN":"8864247300","ISSN":"16604601","PMID":"31195651","abstract":"Increased levels of high-density lipoprotein cholesterol (HDL-C) can improve endothelial function. This may help reduce cardiovascular risks and mortality. Evidence has been provided on the association between cardiometabolic traits, such as HDL-C and exercise modalities. However, there is the absence of studies investigating this association in Taiwan. We assessed the relationship between exercise type and HDL-C among Taiwanese adults. Data were collected from Taiwan Biobank (TWB), a national biomedical research database that contains the genetic information of ethnic Taiwanese residents gathered from 2008 to 2016. We enrolled 24,856 participants aged 30 to 70 years who completed a questionnaire about their recent health behaviors including smoking, drinking, and exercise. Regular exercise was categorized as non-aerobic exercise (separated as weight training, ball game, and mixed exercise) and strict aerobic exercise. Linear regression models were used to assess the effects of exercise in a questionnaire-based manner. After multivariate adjustments, HDL-C was positively associated with aerobic (β = 1.33748, p &lt; 0.0001) and non-aerobic (β = 2.56210; p &lt; 0.0001) exercise. Positive associations were also found for resistance training (β = 4.01828, p = 0.0020), ballgame (β = 2.43815, p = 0.0001), and mixed exercise (β = 2.47021, p &lt; 0.0001). This study demonstrated that both aerobic and non-aerobic exercise have positive effects on HDL-C among Taiwanese adults. Among the non-aerobic exercise groups, resistance training had the greatest effect.","author":[{"dropping-particle":"","family":"Hsu","given":"Chun Sheng","non-dropping-particle":"","parse-names":false,"suffix":""},{"dropping-particle":"","family":"Chang","given":"Shin Tsu","non-dropping-particle":"","parse-names":false,"suffix":""},{"dropping-particle":"","family":"Nfor","given":"Oswald Ndi","non-dropping-particle":"","parse-names":false,"suffix":""},{"dropping-particle":"","family":"Lee","given":"Kuan Jung","non-dropping-particle":"","parse-names":false,"suffix":""},{"dropping-particle":"","family":"Lee","given":"Shiuan Shinn","non-dropping-particle":"","parse-names":false,"suffix":""},{"dropping-particle":"","family":"Liaw","given":"Yung Po","non-dropping-particle":"","parse-names":false,"suffix":""}],"container-title":"International Journal of Environmental Research and Public Health","id":"ITEM-2","issue":"11","issued":{"date-parts":[["2019"]]},"page":"1-8","title":"Effects of regular aerobic exercise and resistance training on high-density lipoprotein cholesterol levels in taiwanese adults","type":"article-journal","volume":"16"},"uris":["http://www.mendeley.com/documents/?uuid=5e2b1b4f-029e-442a-be62-dbf567e8177a"]}],"mendeley":{"formattedCitation":"(19,24)","plainTextFormattedCitation":"(19,24)","previouslyFormattedCitation":"(Hsu &lt;i&gt;et al.&lt;/i&gt;, 2019; Ho &lt;i&gt;et al.&lt;/i&gt;, 2022)"},"properties":{"noteIndex":0},"schema":"https://github.com/citation-style-language/schema/raw/master/csl-citation.json"}</w:instrText>
      </w:r>
      <w:r w:rsidRPr="002F38D4">
        <w:fldChar w:fldCharType="separate"/>
      </w:r>
      <w:r w:rsidR="005F7402" w:rsidRPr="005F7402">
        <w:rPr>
          <w:noProof/>
        </w:rPr>
        <w:t>(19,24)</w:t>
      </w:r>
      <w:r w:rsidRPr="002F38D4">
        <w:fldChar w:fldCharType="end"/>
      </w:r>
      <w:r w:rsidRPr="002F38D4">
        <w:t xml:space="preserve">, Iran </w:t>
      </w:r>
      <w:r w:rsidRPr="002F38D4">
        <w:fldChar w:fldCharType="begin" w:fldLock="1"/>
      </w:r>
      <w:r w:rsidR="005F7402">
        <w:instrText>ADDIN CSL_CITATION {"citationItems":[{"id":"ITEM-1","itemData":{"DOI":"10.5812/jjcdc.28339","author":[{"dropping-particle":"","family":"Heydarpour","given":"Parvin","non-dropping-particle":"","parse-names":false,"suffix":""},{"dropping-particle":"","family":"Fayazi","given":"Sadigheh","non-dropping-particle":"","parse-names":false,"suffix":""},{"dropping-particle":"","family":"Haghighi","given":"Shayesteh","non-dropping-particle":"","parse-names":false,"suffix":""}],"container-title":"Jundishapur Journal of Chronic Disease Care","id":"ITEM-1","issue":"2","issued":{"date-parts":[["2015"]]},"page":"0-5","title":"Resistance Training Effect on Lipid Profile and Body Fat Percentage of Premenopausal Women","type":"article-journal","volume":"4"},"uris":["http://www.mendeley.com/documents/?uuid=96836343-49f6-433d-b145-54a0d023d8d7"]}],"mendeley":{"formattedCitation":"(18)","plainTextFormattedCitation":"(18)","previouslyFormattedCitation":"(Heydarpour, Fayazi and Haghighi, 2015)"},"properties":{"noteIndex":0},"schema":"https://github.com/citation-style-language/schema/raw/master/csl-citation.json"}</w:instrText>
      </w:r>
      <w:r w:rsidRPr="002F38D4">
        <w:fldChar w:fldCharType="separate"/>
      </w:r>
      <w:r w:rsidR="005F7402" w:rsidRPr="005F7402">
        <w:rPr>
          <w:noProof/>
        </w:rPr>
        <w:t>(18)</w:t>
      </w:r>
      <w:r w:rsidRPr="002F38D4">
        <w:fldChar w:fldCharType="end"/>
      </w:r>
      <w:r w:rsidRPr="002F38D4">
        <w:t xml:space="preserve">, Isfahan </w:t>
      </w:r>
      <w:r w:rsidRPr="002F38D4">
        <w:fldChar w:fldCharType="begin" w:fldLock="1"/>
      </w:r>
      <w:r w:rsidR="005F7402">
        <w:instrText>ADDIN CSL_CITATION {"citationItems":[{"id":"ITEM-1","itemData":{"DOI":"10.4103/ijnmr.IJNMR-385-14","ISSN":"22285504","abstract":"Background: Increased level of blood lipids is one of the risk factors for cardiovascular diseases. Considerable research has done to assess the effects of physical exercises on lipid profile, of which aerobic exercises are the main part of evidence. However, in recent years, resistance exercise has been less investigated. Thus, the present study investigates the effect of resistance exercise on lipid profile in coronary artery disease patients. Materials and Methods: This study was a randomized clinical trial. Forty eligible participants were selected through selective sampling and were assigned randomly to either intervention or control groups (20 participants in each group). Fasting blood sample was taken for measurement of lipid profile before, after, and after 4 weeks of the end of intervention. The intervention period lasted 8 weeks and included two exercise sessions of 45-60 minutes per week. Resistance exercise was performed by use of light weights in the range of motion of the elbow, shoulder, and knee joints. The number of repetitions was initially 10 and was gradually increased to 15. Then, the weight was increased by 3-5% and the number of sets too. Data were analyzed on significant level of P &lt; 0.05. Results: In both the groups, the mean and mean changes of lipid profile, before, after. and 4 weeks after the end of the intervention were not significantly different (P &lt; 0.05). Conclusions: The 8-week of resistance exercise did not lead to a significant decrease in the mean lipid profile.","author":[{"dropping-particle":"","family":"Salehi","given":"Zahra","non-dropping-particle":"","parse-names":false,"suffix":""},{"dropping-particle":"","family":"Salehi","given":"Kobra","non-dropping-particle":"","parse-names":false,"suffix":""},{"dropping-particle":"","family":"Moeini","given":"Mahin","non-dropping-particle":"","parse-names":false,"suffix":""},{"dropping-particle":"","family":"Kargarfard","given":"Mehdi","non-dropping-particle":"","parse-names":false,"suffix":""},{"dropping-particle":"","family":"Sadeghi","given":"Masoumeh","non-dropping-particle":"","parse-names":false,"suffix":""}],"container-title":"Iranian Journal of Nursing and Midwifery Research","id":"ITEM-1","issue":"2","issued":{"date-parts":[["2017"]]},"page":"112-116","title":"The effect of resistance exercise on lipid profile of coronary artery disease patients: A randomized clinical trial","type":"article-journal","volume":"22"},"uris":["http://www.mendeley.com/documents/?uuid=3f705b0e-c241-490f-9efe-a19c0fa48135"]}],"mendeley":{"formattedCitation":"(17)","plainTextFormattedCitation":"(17)","previouslyFormattedCitation":"(Salehi &lt;i&gt;et al.&lt;/i&gt;, 2017)"},"properties":{"noteIndex":0},"schema":"https://github.com/citation-style-language/schema/raw/master/csl-citation.json"}</w:instrText>
      </w:r>
      <w:r w:rsidRPr="002F38D4">
        <w:fldChar w:fldCharType="separate"/>
      </w:r>
      <w:r w:rsidR="005F7402" w:rsidRPr="005F7402">
        <w:rPr>
          <w:noProof/>
        </w:rPr>
        <w:t>(17)</w:t>
      </w:r>
      <w:r w:rsidRPr="002F38D4">
        <w:fldChar w:fldCharType="end"/>
      </w:r>
      <w:r w:rsidRPr="002F38D4">
        <w:t xml:space="preserve">, and Greece </w:t>
      </w:r>
      <w:r w:rsidRPr="002F38D4">
        <w:fldChar w:fldCharType="begin" w:fldLock="1"/>
      </w:r>
      <w:r w:rsidR="005F7402">
        <w:instrText>ADDIN CSL_CITATION {"citationItems":[{"id":"ITEM-1","itemData":{"DOI":"10.1093/qjmed/hcp083","ISSN":"14602725","PMID":"19570991","abstract":"Background: The influence of different types of exercise on risk factors for cardiovascular diseases has rarely been investigated. The aim of the present work was to evaluate the effect of adding resistance exercise to aerobic activities on lipid-lipoprotein profile, in a representative sample of men and women from the province of Attica, Greece. Methods: We randomly enrolled 1514 and 1528 healthy men and women, respectively, stratified by city, age and gender distribution. Participants were classified as inactive (INA), sufficiently active (SA) and highly active for either aerobic activities (HAA) alone or a combination of aerobic plus resistance exercise (HAC). The main outcome measures are lipid-lipoprotein profile [total, high-density lipoprotein (HDL) cholesterol, low-density lipoprotein (LDL) cholesterol, triglycerides, apolipoprotein-A1, apolipoprotein-B] and anthropometric indices. Results: From those participating in aerobic activities, 480 (31.7%) men and 502 (32.9%) women were classified as SA, 100 men (6.6%) and 93 women (6.1%) as HAA and 90 men (5.9%) and 49 women (3.2%) as HAC. After various adjustments were made, men from the HAC group had an average of 23% lower plasma triacylglycerol concentration (P = 0.04) and 10% lower LDL-cholesterol (P = 0.01) when compared with the HAA group. Moreover, women from the HAC group had 13% lower LDL-cholesterol when compared with HAA group (P = 0.051). Conclusions: These data suggest that combining aerobic and resistance-type activities may confer a better effect on lipoprotein profile in healthy individuals than aerobic activities alone. © The Author 2009. Published by Oxford University Press on behalf of the Association of Physicians. All rights reserved.","author":[{"dropping-particle":"","family":"Pitsavos","given":"C.","non-dropping-particle":"","parse-names":false,"suffix":""},{"dropping-particle":"","family":"Panagiotakos","given":"Demosthenes B.","non-dropping-particle":"","parse-names":false,"suffix":""},{"dropping-particle":"","family":"Tambalis","given":"K. D.","non-dropping-particle":"","parse-names":false,"suffix":""},{"dropping-particle":"","family":"Chrysohoou","given":"C.","non-dropping-particle":"","parse-names":false,"suffix":""},{"dropping-particle":"","family":"Sidossis","given":"L. S.","non-dropping-particle":"","parse-names":false,"suffix":""},{"dropping-particle":"","family":"Skoumas","given":"J.","non-dropping-particle":"","parse-names":false,"suffix":""},{"dropping-particle":"","family":"Stefanadis","given":"C.","non-dropping-particle":"","parse-names":false,"suffix":""}],"container-title":"Qjm","id":"ITEM-1","issue":"9","issued":{"date-parts":[["2009"]]},"page":"609-616","title":"Resistance exercise plus to aerobic activities is associated with better lipids' profile among healthy individuals: The ATTICA study","type":"article-journal","volume":"102"},"uris":["http://www.mendeley.com/documents/?uuid=37b47baf-e806-41f7-aa2a-bf4e225d5d72"]}],"mendeley":{"formattedCitation":"(15)","plainTextFormattedCitation":"(15)","previouslyFormattedCitation":"(Pitsavos &lt;i&gt;et al.&lt;/i&gt;, 2009)"},"properties":{"noteIndex":0},"schema":"https://github.com/citation-style-language/schema/raw/master/csl-citation.json"}</w:instrText>
      </w:r>
      <w:r w:rsidRPr="002F38D4">
        <w:fldChar w:fldCharType="separate"/>
      </w:r>
      <w:r w:rsidR="005F7402" w:rsidRPr="005F7402">
        <w:rPr>
          <w:noProof/>
        </w:rPr>
        <w:t>(15)</w:t>
      </w:r>
      <w:r w:rsidRPr="002F38D4">
        <w:fldChar w:fldCharType="end"/>
      </w:r>
      <w:r w:rsidRPr="002F38D4">
        <w:t xml:space="preserve">. One study included 75 Caucasians, 19 African Americans, and 6 other races </w:t>
      </w:r>
      <w:r w:rsidRPr="002F38D4">
        <w:fldChar w:fldCharType="begin" w:fldLock="1"/>
      </w:r>
      <w:r w:rsidR="005F7402">
        <w:instrText>ADDIN CSL_CITATION {"citationItems":[{"id":"ITEM-1","itemData":{"DOI":"10.1016/j.metabol.2006.10.019","ISSN":"00260495","PMID":"17378998","abstract":"Endurance exercise training improves plasma lipoprotein and lipid profiles and reduces cardiovascular disease risk. However, the effect of endurance exercise training, independent of diet and body fat phenotypes, on plasma lipoprotein subfraction particle concentration, size, and composition as measured by nuclear magnetic resonance (NMR) spectroscopy is not known. We hypothesized that 24 weeks of endurance exercise training would independently improve plasma lipoprotein and lipid profiles as assessed by both conventional and novel NMR measurement techniques. One hundred sedentary, healthy 50- to 75-year-olds following a standardized diet were studied before and after 24 weeks of aerobic exercise training. Lipoprotein and lipid analyses, using both conventional and NMR measures, were performed at baseline and after 24 weeks of exercise training. Relative and absolute maximum oxygen consumption increased 15% with exercise training. Most lipoprotein and lipid measures improved with 24 weeks of endurance exercise training, and these changes were consistently independent of baseline body fat and body fat changes with training. For example, with exercise training, total cholesterol, triglycerides, and low-density lipoprotein cholesterol (LDL-C) decreased significantly (2.1 ± 1.8 mg/dL, P = .001; -17 ± 3.5 mg/dL, P &lt; .0001; and -0.7 ± 1.7 mg/dL, P &lt; .0001, respectively), and high-density lipoprotein cholesterol subfractions (HDL3-C and HDL2-C) increased significantly (1.9 ± 0.5 mg/dL, P = .01, and 1.2 ± 0.3 mg/dL, P = .02, respectively). Particle concentrations decreased significantly for large and small very low-density lipoprotein particles (-0.7 ± 0.4 nmol/L, P &lt; .0001, and -1.1 ± 1.7 nmol/L, P &lt; .0001, respectively), total, medium, and very small LDL particles (-100 ± 26 nmol/L, P = .01; -26 ± 7.0 nmol/L, P = .004; and -103 ± 27 nmol/L, P = .02, respectively), and small HDL particles (-0.03 ± 0.4 μmol/L, P = .007). Mean very low-density lipoprotein particle size also decreased significantly (-1.7 ± 0.9 nm, P &lt; .0001) and mean HDL particle size increased significantly with exercise training (0.1 ± 0.0 nm, P = .04). These results show that 24 weeks of endurance exercise training induced favorable changes in plasma lipoprotein and lipid profiles independent of diet and baseline or change in body fat. © 2007 Elsevier Inc. All rights reserved.","author":[{"dropping-particle":"","family":"Halverstadt","given":"Amy","non-dropping-particle":"","parse-names":false,"suffix":""},{"dropping-particle":"","family":"Phares","given":"Dana A.","non-dropping-particle":"","parse-names":false,"suffix":""},{"dropping-particle":"","family":"Wilund","given":"Kenneth R.","non-dropping-particle":"","parse-names":false,"suffix":""},{"dropping-particle":"","family":"Goldberg","given":"Andrew P.","non-dropping-particle":"","parse-names":false,"suffix":""},{"dropping-particle":"","family":"Hagberg","given":"James M.","non-dropping-particle":"","parse-names":false,"suffix":""}],"container-title":"Metabolism: Clinical and Experimental","id":"ITEM-1","issue":"4","issued":{"date-parts":[["2007"]]},"page":"444-450","title":"Endurance exercise training raises high-density lipoprotein cholesterol and lowers small low-density lipoprotein and very low-density lipoprotein independent of body fat phenotypes in older men and women","type":"article-journal","volume":"56"},"uris":["http://www.mendeley.com/documents/?uuid=eaafe8b4-26fb-4bdb-a84b-ad237da7f3da"]}],"mendeley":{"formattedCitation":"(12)","plainTextFormattedCitation":"(12)","previouslyFormattedCitation":"(Halverstadt &lt;i&gt;et al.&lt;/i&gt;, 2007)"},"properties":{"noteIndex":0},"schema":"https://github.com/citation-style-language/schema/raw/master/csl-citation.json"}</w:instrText>
      </w:r>
      <w:r w:rsidRPr="002F38D4">
        <w:fldChar w:fldCharType="separate"/>
      </w:r>
      <w:r w:rsidR="005F7402" w:rsidRPr="005F7402">
        <w:rPr>
          <w:noProof/>
        </w:rPr>
        <w:t>(12)</w:t>
      </w:r>
      <w:r w:rsidRPr="002F38D4">
        <w:fldChar w:fldCharType="end"/>
      </w:r>
      <w:r w:rsidRPr="002F38D4">
        <w:t>.</w:t>
      </w:r>
    </w:p>
    <w:p w14:paraId="54A89F36" w14:textId="77777777" w:rsidR="00BF162D" w:rsidRPr="002F38D4" w:rsidRDefault="00BF162D" w:rsidP="00BF162D">
      <w:pPr>
        <w:spacing w:before="100" w:beforeAutospacing="1" w:after="100" w:afterAutospacing="1" w:line="360" w:lineRule="auto"/>
        <w:jc w:val="both"/>
        <w:rPr>
          <w:b/>
          <w:i/>
        </w:rPr>
      </w:pPr>
      <w:r w:rsidRPr="002F38D4">
        <w:rPr>
          <w:b/>
          <w:i/>
        </w:rPr>
        <w:t>Medication</w:t>
      </w:r>
    </w:p>
    <w:p w14:paraId="63F0C1B7" w14:textId="68C3478B" w:rsidR="00BF162D" w:rsidRPr="002F38D4" w:rsidRDefault="004F451A" w:rsidP="00BF162D">
      <w:pPr>
        <w:spacing w:before="100" w:beforeAutospacing="1" w:after="100" w:afterAutospacing="1" w:line="360" w:lineRule="auto"/>
        <w:jc w:val="both"/>
      </w:pPr>
      <w:r w:rsidRPr="004F451A">
        <w:t xml:space="preserve">In five </w:t>
      </w:r>
      <w:r>
        <w:t>studies</w:t>
      </w:r>
      <w:r w:rsidRPr="004F451A">
        <w:t xml:space="preserve">, participants </w:t>
      </w:r>
      <w:r w:rsidR="00206D2F" w:rsidRPr="004F451A">
        <w:t>described</w:t>
      </w:r>
      <w:r w:rsidRPr="004F451A">
        <w:t xml:space="preserve"> not using any drugs</w:t>
      </w:r>
      <w:r>
        <w:t xml:space="preserve"> or medication</w:t>
      </w:r>
      <w:r w:rsidRPr="004F451A">
        <w:t xml:space="preserve"> known to alter lipid or lipoprotein profiles</w:t>
      </w:r>
      <w:r>
        <w:t xml:space="preserve"> </w:t>
      </w:r>
      <w:r w:rsidR="00BF162D" w:rsidRPr="002F38D4">
        <w:fldChar w:fldCharType="begin" w:fldLock="1"/>
      </w:r>
      <w:r w:rsidR="005F7402">
        <w:instrText>ADDIN CSL_CITATION {"citationItems":[{"id":"ITEM-1","itemData":{"DOI":"10.3390/jcm11175146","ISSN":"20770383","abstract":"Background: Blood lipid profiles consist of total cholesterol (TC) and its fractions, high-density lipoprotein cholesterol (HDL), low-density lipoprotein cholesterol (LDL), non-high-density lipoprotein cholesterol (non-HDL), and triglycerides (TG). For several decades, studies have examined the effects of various factors on lipid status and its association with the risk of developing arteriosclerosis and cardiovascular disease. The beneficial effects of increased physical activity on cardiovascular health have been demonstrated by appropriate modulation of lipid profiles. For individuals with low physical activity, the literature recommends engaging in various forms of training that can improve physical fitness and resting lipid status. The aim of the study was to examine whether a specific original training program improves lipid profiles to the levels recommended for the male population. Methods: The study involved two equal (n = 15) groups of men (experimental and control groups, aged 35–40 years). The experimental group performed 60-min training sessions for 8 weeks (3 times a week) including a set of strength and endurance exercises. Before and after the training program, blood was drawn from both groups for serum determination of TC, HDL, LDL non-HDL, and TG, and a battery of four field physical performance tests was administered. Results: Statistically significant decreases (TC by 19.3%, TG by 23.7%, LDL by 15%), a non-significant decrease (10% for non-HDL), and no change for HDL were found in the experimental group. Control group showed a statistically significant decrease, by 7.4% for TC. The results confirm the effectiveness of the proposed training in improving health indices. Conclusions: The 8-week training program met the health-related fitness paradigm recommended for physical activity in men aged 35–40 years. After the completion of the program, all the participants expressed their satisfaction from participating in a health-promoting experiment.","author":[{"dropping-particle":"","family":"Ambroży","given":"Tadeusz","non-dropping-particle":"","parse-names":false,"suffix":""},{"dropping-particle":"","family":"Rydzik","given":"Łukasz","non-dropping-particle":"","parse-names":false,"suffix":""},{"dropping-particle":"","family":"Obmiński","given":"Zbigniew","non-dropping-particle":"","parse-names":false,"suffix":""},{"dropping-particle":"","family":"Spieszny","given":"Michał","non-dropping-particle":"","parse-names":false,"suffix":""},{"dropping-particle":"","family":"Szczepanik","given":"Antoni","non-dropping-particle":"","parse-names":false,"suffix":""},{"dropping-particle":"","family":"Ambroży","given":"Dorota","non-dropping-particle":"","parse-names":false,"suffix":""},{"dropping-particle":"","family":"Basiaga-Pasternak","given":"Joanna","non-dropping-particle":"","parse-names":false,"suffix":""},{"dropping-particle":"","family":"Spieszny","given":"Jakub","non-dropping-particle":"","parse-names":false,"suffix":""},{"dropping-particle":"","family":"Niewczas","given":"Marta","non-dropping-particle":"","parse-names":false,"suffix":""},{"dropping-particle":"","family":"Jaszczur-Nowicki","given":"Jarosław","non-dropping-particle":"","parse-names":false,"suffix":""}],"container-title":"Journal of Clinical Medicine","id":"ITEM-1","issue":"17","issued":{"date-parts":[["2022"]]},"title":"Effect of High-Intensity Strength and Endurance Training in the Form of Small Circuits on Changes in Lipid Levels in Men Aged 35–40 Years","type":"article-journal","volume":"11"},"uris":["http://www.mendeley.com/documents/?uuid=c0aa3f2a-36e8-42ff-b965-59ab00aec17f"]},{"id":"ITEM-2","itemData":{"DOI":"10.5812/jjcdc.28339","author":[{"dropping-particle":"","family":"Heydarpour","given":"Parvin","non-dropping-particle":"","parse-names":false,"suffix":""},{"dropping-particle":"","family":"Fayazi","given":"Sadigheh","non-dropping-particle":"","parse-names":false,"suffix":""},{"dropping-particle":"","family":"Haghighi","given":"Shayesteh","non-dropping-particle":"","parse-names":false,"suffix":""}],"container-title":"Jundishapur Journal of Chronic Disease Care","id":"ITEM-2","issue":"2","issued":{"date-parts":[["2015"]]},"page":"0-5","title":"Resistance Training Effect on Lipid Profile and Body Fat Percentage of Premenopausal Women","type":"article-journal","volume":"4"},"uris":["http://www.mendeley.com/documents/?uuid=96836343-49f6-433d-b145-54a0d023d8d7"]},{"id":"ITEM-3","itemData":{"ISSN":"1678-4170","PMID":"20084314","abstract":"BACKGROUND Resisted and aerobic exercises are recommended to reduce weight and improve health, but which exercise modality offers the best results is still unclear. OBJECTIVE The aims of this study were to compare circuit weight training (CWT) with jogging (JOGG) on multiple cardiovascular disease (CVD), metabolic risk factors and fitness of overweight and obese women (body composition, lipid profile, uric acid, glucose, metabolic equivalent (MET), heart rate, blood pressure, flexibility, resting energy expenditure (REE) and nitrogen balance (NB)). METHODS Fifty women were randomly divided in two groups, but only 26 finished it: CWT (n=14; 36+/-12 years old; body mass index, BMI=32+/-7 kg/m(2)) and JOGG (n=12; 37+/-9; BMI=29+/-2). The first month of training consisted of 60 min x 03 days/week and the second month of training consisted of 04 days/week for both protocols and a dietary reeducation. RESULTS Both groups reduced total body mass, fat body mass, BMI, plasma uric acid and increase in MET (p&lt;0.05); there was no change in lean body mass, REE and resting heart rate. CWT reduced total cholesterol, plasma triglycerides, NB and increased flexibility; JOGG reduced waist/hip ratio, glucose, systolic blood pressure, high-density lipoprotein cholesterol, and increased the total cholesterol/high-density lipoprotein cholesterol ratio (p&lt;0.05). CONCLUSION Both protocols improved CVD and metabolic risk factors. The CWT presented favorable changes regarding lipid profile and flexibility; JOGG on glucose, waist/hip ratio and blood pressure. These results suggest that resisted exercise combined with aerobics should be considered for obese people. Nevertheless, regarding some basal differences between the groups , it was not possible to conclude that changes were due to exercise type or intra-group variability.","author":[{"dropping-particle":"","family":"Fett","given":"Carlos Alexandre","non-dropping-particle":"","parse-names":false,"suffix":""},{"dropping-particle":"","family":"Fett","given":"Waléria Christiane Rezende","non-dropping-particle":"","parse-names":false,"suffix":""},{"dropping-particle":"","family":"Marchini","given":"Julio Sérgio","non-dropping-particle":"","parse-names":false,"suffix":""}],"container-title":"Arquivos brasileiros de cardiologia","id":"ITEM-3","issue":"5","issued":{"date-parts":[["2009"]]},"page":"519-25","title":"Circuit weight training vs jogging in metabolic risk factors of overweight/obese women.","type":"article-journal","volume":"93"},"uris":["http://www.mendeley.com/documents/?uuid=350c831e-32a3-4745-ab65-526be1153edb"]},{"id":"ITEM-4","itemData":{"DOI":"10.1093/qjmed/hcp083","ISSN":"14602725","PMID":"19570991","abstract":"Background: The influence of different types of exercise on risk factors for cardiovascular diseases has rarely been investigated. The aim of the present work was to evaluate the effect of adding resistance exercise to aerobic activities on lipid-lipoprotein profile, in a representative sample of men and women from the province of Attica, Greece. Methods: We randomly enrolled 1514 and 1528 healthy men and women, respectively, stratified by city, age and gender distribution. Participants were classified as inactive (INA), sufficiently active (SA) and highly active for either aerobic activities (HAA) alone or a combination of aerobic plus resistance exercise (HAC). The main outcome measures are lipid-lipoprotein profile [total, high-density lipoprotein (HDL) cholesterol, low-density lipoprotein (LDL) cholesterol, triglycerides, apolipoprotein-A1, apolipoprotein-B] and anthropometric indices. Results: From those participating in aerobic activities, 480 (31.7%) men and 502 (32.9%) women were classified as SA, 100 men (6.6%) and 93 women (6.1%) as HAA and 90 men (5.9%) and 49 women (3.2%) as HAC. After various adjustments were made, men from the HAC group had an average of 23% lower plasma triacylglycerol concentration (P = 0.04) and 10% lower LDL-cholesterol (P = 0.01) when compared with the HAA group. Moreover, women from the HAC group had 13% lower LDL-cholesterol when compared with HAA group (P = 0.051). Conclusions: These data suggest that combining aerobic and resistance-type activities may confer a better effect on lipoprotein profile in healthy individuals than aerobic activities alone. © The Author 2009. Published by Oxford University Press on behalf of the Association of Physicians. All rights reserved.","author":[{"dropping-particle":"","family":"Pitsavos","given":"C.","non-dropping-particle":"","parse-names":false,"suffix":""},{"dropping-particle":"","family":"Panagiotakos","given":"Demosthenes B.","non-dropping-particle":"","parse-names":false,"suffix":""},{"dropping-particle":"","family":"Tambalis","given":"K. D.","non-dropping-particle":"","parse-names":false,"suffix":""},{"dropping-particle":"","family":"Chrysohoou","given":"C.","non-dropping-particle":"","parse-names":false,"suffix":""},{"dropping-particle":"","family":"Sidossis","given":"L. S.","non-dropping-particle":"","parse-names":false,"suffix":""},{"dropping-particle":"","family":"Skoumas","given":"J.","non-dropping-particle":"","parse-names":false,"suffix":""},{"dropping-particle":"","family":"Stefanadis","given":"C.","non-dropping-particle":"","parse-names":false,"suffix":""}],"container-title":"Qjm","id":"ITEM-4","issue":"9","issued":{"date-parts":[["2009"]]},"page":"609-616","title":"Resistance exercise plus to aerobic activities is associated with better lipids' profile among healthy individuals: The ATTICA study","type":"article-journal","volume":"102"},"uris":["http://www.mendeley.com/documents/?uuid=37b47baf-e806-41f7-aa2a-bf4e225d5d72"]},{"id":"ITEM-5","itemData":{"DOI":"10.1249/MSS.0b013e3181d99203","ISSN":"01959131","PMID":"20195181","abstract":"Purpose: The purpose of this study was to determine the effectiveness of brief intense interval training as exercise intervention for promoting health and to evaluate potential benefits about common interventions, that is, prolonged exercise and strength training. Methods: Thirty-six untrained men were divided into groups that completed 12 wk of intense interval running (INT; total training time 40 min</w:instrText>
      </w:r>
      <w:r w:rsidR="005F7402">
        <w:rPr>
          <w:rFonts w:ascii="Cambria Math" w:hAnsi="Cambria Math" w:cs="Cambria Math"/>
        </w:rPr>
        <w:instrText>⊙</w:instrText>
      </w:r>
      <w:r w:rsidR="005F7402">
        <w:instrText>wk-1), prolonged running (</w:instrText>
      </w:r>
      <w:r w:rsidR="005F7402">
        <w:rPr>
          <w:rFonts w:ascii="Cambria Math" w:hAnsi="Cambria Math" w:cs="Cambria Math"/>
        </w:rPr>
        <w:instrText>∼</w:instrText>
      </w:r>
      <w:r w:rsidR="005F7402">
        <w:instrText>150 minIwkj1), and strength training (</w:instrText>
      </w:r>
      <w:r w:rsidR="005F7402">
        <w:rPr>
          <w:rFonts w:ascii="Cambria Math" w:hAnsi="Cambria Math" w:cs="Cambria Math"/>
        </w:rPr>
        <w:instrText>∼</w:instrText>
      </w:r>
      <w:r w:rsidR="005F7402">
        <w:instrText>150 min</w:instrText>
      </w:r>
      <w:r w:rsidR="005F7402">
        <w:rPr>
          <w:rFonts w:ascii="Cambria Math" w:hAnsi="Cambria Math" w:cs="Cambria Math"/>
        </w:rPr>
        <w:instrText>⊙</w:instrText>
      </w:r>
      <w:r w:rsidR="005F7402">
        <w:instrText>wk-1) or continued their habitual lifestyle without participation in physical training. Results: The improvement in cardiorespiratory fitness was superior in the INT (14% ± 2% increase in V</w:instrText>
      </w:r>
      <w:r w:rsidR="005F7402">
        <w:rPr>
          <w:rFonts w:ascii="Cambria Math" w:hAnsi="Cambria Math" w:cs="Cambria Math"/>
        </w:rPr>
        <w:instrText>⊙</w:instrText>
      </w:r>
      <w:r w:rsidR="005F7402">
        <w:instrText>O2max) compared with the other two exercise interventions (7% ± 2% and 3% ± 2% increases). The blood glucose concentration 2 h after oral ingestion of 75 g of glucose was lowered to a similar extent after training in the INT (from 6.1 ± 0.6 to 5.1 ± 0.4 mM, P &lt; 0.05) and the prolonged running group (from 5.6 ± 1.5 to 4.9 ± 1.1 mM, P &lt; 0.05). In contrast, INT was less efficient than prolonged running for lowering the subjects' resting HR, fat percentage, and reducing the ratio between total and HDL plasma cholesterol. Furthermore, total bone mass and lean body mass remained unchanged in the INT group, whereas both these parameters were increased by the strength-training intervention. Conclusions: INT for 12 wk is an effective training stimulus for improvement of cardiorespiratory fitness and glucose tolerance, but in relation to the treatment of hyperlipidemia and obesity, it is less effective than prolonged training. Furthermore and in contrast to strength training, 12 wk of INT had no impact on muscle mass or indices of skeletal health. © 2010 by the American College of Sports Medicine.","author":[{"dropping-particle":"","family":"Nybo","given":"Lars","non-dropping-particle":"","parse-names":false,"suffix":""},{"dropping-particle":"","family":"Sundstrup","given":"Emil","non-dropping-particle":"","parse-names":false,"suffix":""},{"dropping-particle":"","family":"Jakobsen","given":"Markus D.","non-dropping-particle":"","parse-names":false,"suffix":""},{"dropping-particle":"","family":"Mohr","given":"Magni","non-dropping-particle":"","parse-names":false,"suffix":""},{"dropping-particle":"","family":"Hornstrup","given":"Therese","non-dropping-particle":"","parse-names":false,"suffix":""},{"dropping-particle":"","family":"Simonsen","given":"Lene","non-dropping-particle":"","parse-names":false,"suffix":""},{"dropping-particle":"","family":"Bülow","given":"Jens","non-dropping-particle":"","parse-names":false,"suffix":""},{"dropping-particle":"","family":"Randers","given":"Morten B.","non-dropping-particle":"","parse-names":false,"suffix":""},{"dropping-particle":"","family":"Nielsen","given":"Jens J.","non-dropping-particle":"","parse-names":false,"suffix":""},{"dropping-particle":"","family":"Aagaard","given":"Per","non-dropping-particle":"","parse-names":false,"suffix":""},{"dropping-particle":"","family":"Krustrup","given":"Peter","non-dropping-particle":"","parse-names":false,"suffix":""}],"container-title":"Medicine and Science in Sports and Exercise","id":"ITEM-5","issue":"10","issued":{"date-parts":[["2010"]]},"page":"1951-1958","title":"High-intensity training versus traditional exercise interventions for promoting health","type":"article-journal","volume":"42"},"uris":["http://www.mendeley.com/documents/?uuid=af093320-f3c8-43a0-8545-7dc4f548959e"]}],"mendeley":{"formattedCitation":"(13–16,18)","plainTextFormattedCitation":"(13–16,18)","previouslyFormattedCitation":"(Fett, Fett and Marchini, 2009; Pitsavos &lt;i&gt;et al.&lt;/i&gt;, 2009; Nybo &lt;i&gt;et al.&lt;/i&gt;, 2010; Heydarpour, Fayazi and Haghighi, 2015; Ambroży &lt;i&gt;et al.&lt;/i&gt;, 2022)"},"properties":{"noteIndex":0},"schema":"https://github.com/citation-style-language/schema/raw/master/csl-citation.json"}</w:instrText>
      </w:r>
      <w:r w:rsidR="00BF162D" w:rsidRPr="002F38D4">
        <w:fldChar w:fldCharType="separate"/>
      </w:r>
      <w:r w:rsidR="005F7402" w:rsidRPr="005F7402">
        <w:rPr>
          <w:noProof/>
        </w:rPr>
        <w:t>(13–16,18)</w:t>
      </w:r>
      <w:r w:rsidR="00BF162D" w:rsidRPr="002F38D4">
        <w:fldChar w:fldCharType="end"/>
      </w:r>
      <w:r w:rsidR="00BF162D" w:rsidRPr="002F38D4">
        <w:rPr>
          <w:position w:val="8"/>
        </w:rPr>
        <w:t xml:space="preserve"> </w:t>
      </w:r>
      <w:r w:rsidR="00BF162D" w:rsidRPr="002F38D4">
        <w:t xml:space="preserve">while one study recorded data regarding consumed medications </w:t>
      </w:r>
      <w:r w:rsidR="00BF162D" w:rsidRPr="002F38D4">
        <w:fldChar w:fldCharType="begin" w:fldLock="1"/>
      </w:r>
      <w:r w:rsidR="005F7402">
        <w:instrText>ADDIN CSL_CITATION {"citationItems":[{"id":"ITEM-1","itemData":{"DOI":"10.4103/ijnmr.IJNMR-385-14","ISSN":"22285504","abstract":"Background: Increased level of blood lipids is one of the risk factors for cardiovascular diseases. Considerable research has done to assess the effects of physical exercises on lipid profile, of which aerobic exercises are the main part of evidence. However, in recent years, resistance exercise has been less investigated. Thus, the present study investigates the effect of resistance exercise on lipid profile in coronary artery disease patients. Materials and Methods: This study was a randomized clinical trial. Forty eligible participants were selected through selective sampling and were assigned randomly to either intervention or control groups (20 participants in each group). Fasting blood sample was taken for measurement of lipid profile before, after, and after 4 weeks of the end of intervention. The intervention period lasted 8 weeks and included two exercise sessions of 45-60 minutes per week. Resistance exercise was performed by use of light weights in the range of motion of the elbow, shoulder, and knee joints. The number of repetitions was initially 10 and was gradually increased to 15. Then, the weight was increased by 3-5% and the number of sets too. Data were analyzed on significant level of P &lt; 0.05. Results: In both the groups, the mean and mean changes of lipid profile, before, after. and 4 weeks after the end of the intervention were not significantly different (P &lt; 0.05). Conclusions: The 8-week of resistance exercise did not lead to a significant decrease in the mean lipid profile.","author":[{"dropping-particle":"","family":"Salehi","given":"Zahra","non-dropping-particle":"","parse-names":false,"suffix":""},{"dropping-particle":"","family":"Salehi","given":"Kobra","non-dropping-particle":"","parse-names":false,"suffix":""},{"dropping-particle":"","family":"Moeini","given":"Mahin","non-dropping-particle":"","parse-names":false,"suffix":""},{"dropping-particle":"","family":"Kargarfard","given":"Mehdi","non-dropping-particle":"","parse-names":false,"suffix":""},{"dropping-particle":"","family":"Sadeghi","given":"Masoumeh","non-dropping-particle":"","parse-names":false,"suffix":""}],"container-title":"Iranian Journal of Nursing and Midwifery Research","id":"ITEM-1","issue":"2","issued":{"date-parts":[["2017"]]},"page":"112-116","title":"The effect of resistance exercise on lipid profile of coronary artery disease patients: A randomized clinical trial","type":"article-journal","volume":"22"},"uris":["http://www.mendeley.com/documents/?uuid=3f705b0e-c241-490f-9efe-a19c0fa48135"]}],"mendeley":{"formattedCitation":"(17)","plainTextFormattedCitation":"(17)","previouslyFormattedCitation":"(Salehi &lt;i&gt;et al.&lt;/i&gt;, 2017)"},"properties":{"noteIndex":0},"schema":"https://github.com/citation-style-language/schema/raw/master/csl-citation.json"}</w:instrText>
      </w:r>
      <w:r w:rsidR="00BF162D" w:rsidRPr="002F38D4">
        <w:fldChar w:fldCharType="separate"/>
      </w:r>
      <w:r w:rsidR="005F7402" w:rsidRPr="005F7402">
        <w:rPr>
          <w:noProof/>
        </w:rPr>
        <w:t>(17)</w:t>
      </w:r>
      <w:r w:rsidR="00BF162D" w:rsidRPr="002F38D4">
        <w:fldChar w:fldCharType="end"/>
      </w:r>
      <w:r w:rsidR="00BF162D" w:rsidRPr="002F38D4">
        <w:t xml:space="preserve"> and another with medications not affecting plasma protein </w:t>
      </w:r>
      <w:r w:rsidR="00BF162D" w:rsidRPr="002F38D4">
        <w:fldChar w:fldCharType="begin" w:fldLock="1"/>
      </w:r>
      <w:r w:rsidR="005F7402">
        <w:instrText>ADDIN CSL_CITATION {"citationItems":[{"id":"ITEM-1","itemData":{"DOI":"10.1016/j.metabol.2006.10.019","ISSN":"00260495","PMID":"17378998","abstract":"Endurance exercise training improves plasma lipoprotein and lipid profiles and reduces cardiovascular disease risk. However, the effect of endurance exercise training, independent of diet and body fat phenotypes, on plasma lipoprotein subfraction particle concentration, size, and composition as measured by nuclear magnetic resonance (NMR) spectroscopy is not known. We hypothesized that 24 weeks of endurance exercise training would independently improve plasma lipoprotein and lipid profiles as assessed by both conventional and novel NMR measurement techniques. One hundred sedentary, healthy 50- to 75-year-olds following a standardized diet were studied before and after 24 weeks of aerobic exercise training. Lipoprotein and lipid analyses, using both conventional and NMR measures, were performed at baseline and after 24 weeks of exercise training. Relative and absolute maximum oxygen consumption increased 15% with exercise training. Most lipoprotein and lipid measures improved with 24 weeks of endurance exercise training, and these changes were consistently independent of baseline body fat and body fat changes with training. For example, with exercise training, total cholesterol, triglycerides, and low-density lipoprotein cholesterol (LDL-C) decreased significantly (2.1 ± 1.8 mg/dL, P = .001; -17 ± 3.5 mg/dL, P &lt; .0001; and -0.7 ± 1.7 mg/dL, P &lt; .0001, respectively), and high-density lipoprotein cholesterol subfractions (HDL3-C and HDL2-C) increased significantly (1.9 ± 0.5 mg/dL, P = .01, and 1.2 ± 0.3 mg/dL, P = .02, respectively). Particle concentrations decreased significantly for large and small very low-density lipoprotein particles (-0.7 ± 0.4 nmol/L, P &lt; .0001, and -1.1 ± 1.7 nmol/L, P &lt; .0001, respectively), total, medium, and very small LDL particles (-100 ± 26 nmol/L, P = .01; -26 ± 7.0 nmol/L, P = .004; and -103 ± 27 nmol/L, P = .02, respectively), and small HDL particles (-0.03 ± 0.4 μmol/L, P = .007). Mean very low-density lipoprotein particle size also decreased significantly (-1.7 ± 0.9 nm, P &lt; .0001) and mean HDL particle size increased significantly with exercise training (0.1 ± 0.0 nm, P = .04). These results show that 24 weeks of endurance exercise training induced favorable changes in plasma lipoprotein and lipid profiles independent of diet and baseline or change in body fat. © 2007 Elsevier Inc. All rights reserved.","author":[{"dropping-particle":"","family":"Halverstadt","given":"Amy","non-dropping-particle":"","parse-names":false,"suffix":""},{"dropping-particle":"","family":"Phares","given":"Dana A.","non-dropping-particle":"","parse-names":false,"suffix":""},{"dropping-particle":"","family":"Wilund","given":"Kenneth R.","non-dropping-particle":"","parse-names":false,"suffix":""},{"dropping-particle":"","family":"Goldberg","given":"Andrew P.","non-dropping-particle":"","parse-names":false,"suffix":""},{"dropping-particle":"","family":"Hagberg","given":"James M.","non-dropping-particle":"","parse-names":false,"suffix":""}],"container-title":"Metabolism: Clinical and Experimental","id":"ITEM-1","issue":"4","issued":{"date-parts":[["2007"]]},"page":"444-450","title":"Endurance exercise training raises high-density lipoprotein cholesterol and lowers small low-density lipoprotein and very low-density lipoprotein independent of body fat phenotypes in older men and women","type":"article-journal","volume":"56"},"uris":["http://www.mendeley.com/documents/?uuid=eaafe8b4-26fb-4bdb-a84b-ad237da7f3da"]}],"mendeley":{"formattedCitation":"(12)","plainTextFormattedCitation":"(12)","previouslyFormattedCitation":"(Halverstadt &lt;i&gt;et al.&lt;/i&gt;, 2007)"},"properties":{"noteIndex":0},"schema":"https://github.com/citation-style-language/schema/raw/master/csl-citation.json"}</w:instrText>
      </w:r>
      <w:r w:rsidR="00BF162D" w:rsidRPr="002F38D4">
        <w:fldChar w:fldCharType="separate"/>
      </w:r>
      <w:r w:rsidR="005F7402" w:rsidRPr="005F7402">
        <w:rPr>
          <w:noProof/>
        </w:rPr>
        <w:t>(12)</w:t>
      </w:r>
      <w:r w:rsidR="00BF162D" w:rsidRPr="002F38D4">
        <w:fldChar w:fldCharType="end"/>
      </w:r>
      <w:r w:rsidR="00BF162D" w:rsidRPr="002F38D4">
        <w:t xml:space="preserve">. The rest of the studies did not specify whether </w:t>
      </w:r>
      <w:r w:rsidR="00B0316A">
        <w:t xml:space="preserve">a </w:t>
      </w:r>
      <w:r w:rsidR="00BF162D" w:rsidRPr="002F38D4">
        <w:t xml:space="preserve">medication that </w:t>
      </w:r>
      <w:r w:rsidR="00B0316A" w:rsidRPr="002F38D4">
        <w:t>might</w:t>
      </w:r>
      <w:r w:rsidR="00BF162D" w:rsidRPr="002F38D4">
        <w:t xml:space="preserve"> affect lipids and lipoproteins was taken by the subjects or not. </w:t>
      </w:r>
    </w:p>
    <w:p w14:paraId="26448749" w14:textId="77777777" w:rsidR="00BF162D" w:rsidRPr="002F38D4" w:rsidRDefault="00BF162D" w:rsidP="00BF162D">
      <w:pPr>
        <w:spacing w:before="100" w:beforeAutospacing="1" w:after="100" w:afterAutospacing="1" w:line="360" w:lineRule="auto"/>
        <w:jc w:val="both"/>
        <w:rPr>
          <w:b/>
          <w:i/>
        </w:rPr>
      </w:pPr>
      <w:r w:rsidRPr="002F38D4">
        <w:rPr>
          <w:b/>
          <w:i/>
        </w:rPr>
        <w:lastRenderedPageBreak/>
        <w:t>Smoking/Alcohol</w:t>
      </w:r>
    </w:p>
    <w:p w14:paraId="2E06D463" w14:textId="760CAFEF" w:rsidR="00BF162D" w:rsidRPr="002F38D4" w:rsidRDefault="000E0B16" w:rsidP="00BF162D">
      <w:pPr>
        <w:spacing w:before="100" w:beforeAutospacing="1" w:after="100" w:afterAutospacing="1" w:line="360" w:lineRule="auto"/>
        <w:jc w:val="both"/>
      </w:pPr>
      <w:r w:rsidRPr="000E0B16">
        <w:t>None of the participants in five different investigations were smokers, according to the reports</w:t>
      </w:r>
      <w:r>
        <w:t xml:space="preserve"> </w:t>
      </w:r>
      <w:r w:rsidR="00BF162D" w:rsidRPr="002F38D4">
        <w:fldChar w:fldCharType="begin" w:fldLock="1"/>
      </w:r>
      <w:r w:rsidR="005F7402">
        <w:instrText>ADDIN CSL_CITATION {"citationItems":[{"id":"ITEM-1","itemData":{"DOI":"10.1249/MSS.0b013e3181d99203","ISSN":"01959131","PMID":"20195181","abstract":"Purpose: The purpose of this study was to determine the effectiveness of brief intense interval training as exercise intervention for promoting health and to evaluate potential benefits about common interventions, that is, prolonged exercise and strength training. Methods: Thirty-six untrained men were divided into groups that completed 12 wk of intense interval running (INT; total training time 40 min</w:instrText>
      </w:r>
      <w:r w:rsidR="005F7402">
        <w:rPr>
          <w:rFonts w:ascii="Cambria Math" w:hAnsi="Cambria Math" w:cs="Cambria Math"/>
        </w:rPr>
        <w:instrText>⊙</w:instrText>
      </w:r>
      <w:r w:rsidR="005F7402">
        <w:instrText>wk-1), prolonged running (</w:instrText>
      </w:r>
      <w:r w:rsidR="005F7402">
        <w:rPr>
          <w:rFonts w:ascii="Cambria Math" w:hAnsi="Cambria Math" w:cs="Cambria Math"/>
        </w:rPr>
        <w:instrText>∼</w:instrText>
      </w:r>
      <w:r w:rsidR="005F7402">
        <w:instrText>150 minIwkj1), and strength training (</w:instrText>
      </w:r>
      <w:r w:rsidR="005F7402">
        <w:rPr>
          <w:rFonts w:ascii="Cambria Math" w:hAnsi="Cambria Math" w:cs="Cambria Math"/>
        </w:rPr>
        <w:instrText>∼</w:instrText>
      </w:r>
      <w:r w:rsidR="005F7402">
        <w:instrText>150 min</w:instrText>
      </w:r>
      <w:r w:rsidR="005F7402">
        <w:rPr>
          <w:rFonts w:ascii="Cambria Math" w:hAnsi="Cambria Math" w:cs="Cambria Math"/>
        </w:rPr>
        <w:instrText>⊙</w:instrText>
      </w:r>
      <w:r w:rsidR="005F7402">
        <w:instrText>wk-1) or continued their habitual lifestyle without participation in physical training. Results: The improvement in cardiorespiratory fitness was superior in the INT (14% ± 2% increase in V</w:instrText>
      </w:r>
      <w:r w:rsidR="005F7402">
        <w:rPr>
          <w:rFonts w:ascii="Cambria Math" w:hAnsi="Cambria Math" w:cs="Cambria Math"/>
        </w:rPr>
        <w:instrText>⊙</w:instrText>
      </w:r>
      <w:r w:rsidR="005F7402">
        <w:instrText>O2max) compared with the other two exercise interventions (7% ± 2% and 3% ± 2% increases). The blood glucose concentration 2 h after oral ingestion of 75 g of glucose was lowered to a similar extent after training in the INT (from 6.1 ± 0.6 to 5.1 ± 0.4 mM, P &lt; 0.05) and the prolonged running group (from 5.6 ± 1.5 to 4.9 ± 1.1 mM, P &lt; 0.05). In contrast, INT was less efficient than prolonged running for lowering the subjects' resting HR, fat percentage, and reducing the ratio between total and HDL plasma cholesterol. Furthermore, total bone mass and lean body mass remained unchanged in the INT group, whereas both these parameters were increased by the strength-training intervention. Conclusions: INT for 12 wk is an effective training stimulus for improvement of cardiorespiratory fitness and glucose tolerance, but in relation to the treatment of hyperlipidemia and obesity, it is less effective than prolonged training. Furthermore and in contrast to strength training, 12 wk of INT had no impact on muscle mass or indices of skeletal health. © 2010 by the American College of Sports Medicine.","author":[{"dropping-particle":"","family":"Nybo","given":"Lars","non-dropping-particle":"","parse-names":false,"suffix":""},{"dropping-particle":"","family":"Sundstrup","given":"Emil","non-dropping-particle":"","parse-names":false,"suffix":""},{"dropping-particle":"","family":"Jakobsen","given":"Markus D.","non-dropping-particle":"","parse-names":false,"suffix":""},{"dropping-particle":"","family":"Mohr","given":"Magni","non-dropping-particle":"","parse-names":false,"suffix":""},{"dropping-particle":"","family":"Hornstrup","given":"Therese","non-dropping-particle":"","parse-names":false,"suffix":""},{"dropping-particle":"","family":"Simonsen","given":"Lene","non-dropping-particle":"","parse-names":false,"suffix":""},{"dropping-particle":"","family":"Bülow","given":"Jens","non-dropping-particle":"","parse-names":false,"suffix":""},{"dropping-particle":"","family":"Randers","given":"Morten B.","non-dropping-particle":"","parse-names":false,"suffix":""},{"dropping-particle":"","family":"Nielsen","given":"Jens J.","non-dropping-particle":"","parse-names":false,"suffix":""},{"dropping-particle":"","family":"Aagaard","given":"Per","non-dropping-particle":"","parse-names":false,"suffix":""},{"dropping-particle":"","family":"Krustrup","given":"Peter","non-dropping-particle":"","parse-names":false,"suffix":""}],"container-title":"Medicine and Science in Sports and Exercise","id":"ITEM-1","issue":"10","issued":{"date-parts":[["2010"]]},"page":"1951-1958","title":"High-intensity training versus traditional exercise interventions for promoting health","type":"article-journal","volume":"42"},"uris":["http://www.mendeley.com/documents/?uuid=af093320-f3c8-43a0-8545-7dc4f548959e"]},{"id":"ITEM-2","itemData":{"ISSN":"1678-4170","PMID":"20084314","abstract":"BACKGROUND Resisted and aerobic exercises are recommended to reduce weight and improve health, but which exercise modality offers the best results is still unclear. OBJECTIVE The aims of this study were to compare circuit weight training (CWT) with jogging (JOGG) on multiple cardiovascular disease (CVD), metabolic risk factors and fitness of overweight and obese women (body composition, lipid profile, uric acid, glucose, metabolic equivalent (MET), heart rate, blood pressure, flexibility, resting energy expenditure (REE) and nitrogen balance (NB)). METHODS Fifty women were randomly divided in two groups, but only 26 finished it: CWT (n=14; 36+/-12 years old; body mass index, BMI=32+/-7 kg/m(2)) and JOGG (n=12; 37+/-9; BMI=29+/-2). The first month of training consisted of 60 min x 03 days/week and the second month of training consisted of 04 days/week for both protocols and a dietary reeducation. RESULTS Both groups reduced total body mass, fat body mass, BMI, plasma uric acid and increase in MET (p&lt;0.05); there was no change in lean body mass, REE and resting heart rate. CWT reduced total cholesterol, plasma triglycerides, NB and increased flexibility; JOGG reduced waist/hip ratio, glucose, systolic blood pressure, high-density lipoprotein cholesterol, and increased the total cholesterol/high-density lipoprotein cholesterol ratio (p&lt;0.05). CONCLUSION Both protocols improved CVD and metabolic risk factors. The CWT presented favorable changes regarding lipid profile and flexibility; JOGG on glucose, waist/hip ratio and blood pressure. These results suggest that resisted exercise combined with aerobics should be considered for obese people. Nevertheless, regarding some basal differences between the groups , it was not possible to conclude that changes were due to exercise type or intra-group variability.","author":[{"dropping-particle":"","family":"Fett","given":"Carlos Alexandre","non-dropping-particle":"","parse-names":false,"suffix":""},{"dropping-particle":"","family":"Fett","given":"Waléria Christiane Rezende","non-dropping-particle":"","parse-names":false,"suffix":""},{"dropping-particle":"","family":"Marchini","given":"Julio Sérgio","non-dropping-particle":"","parse-names":false,"suffix":""}],"container-title":"Arquivos brasileiros de cardiologia","id":"ITEM-2","issue":"5","issued":{"date-parts":[["2009"]]},"page":"519-25","title":"Circuit weight training vs jogging in metabolic risk factors of overweight/obese women.","type":"article-journal","volume":"93"},"uris":["http://www.mendeley.com/documents/?uuid=350c831e-32a3-4745-ab65-526be1153edb"]},{"id":"ITEM-3","itemData":{"DOI":"10.4103/ijnmr.IJNMR-385-14","ISSN":"22285504","abstract":"Background: Increased level of blood lipids is one of the risk factors for cardiovascular diseases. Considerable research has done to assess the effects of physical exercises on lipid profile, of which aerobic exercises are the main part of evidence. However, in recent years, resistance exercise has been less investigated. Thus, the present study investigates the effect of resistance exercise on lipid profile in coronary artery disease patients. Materials and Methods: This study was a randomized clinical trial. Forty eligible participants were selected through selective sampling and were assigned randomly to either intervention or control groups (20 participants in each group). Fasting blood sample was taken for measurement of lipid profile before, after, and after 4 weeks of the end of intervention. The intervention period lasted 8 weeks and included two exercise sessions of 45-60 minutes per week. Resistance exercise was performed by use of light weights in the range of motion of the elbow, shoulder, and knee joints. The number of repetitions was initially 10 and was gradually increased to 15. Then, the weight was increased by 3-5% and the number of sets too. Data were analyzed on significant level of P &lt; 0.05. Results: In both the groups, the mean and mean changes of lipid profile, before, after. and 4 weeks after the end of the intervention were not significantly different (P &lt; 0.05). Conclusions: The 8-week of resistance exercise did not lead to a significant decrease in the mean lipid profile.","author":[{"dropping-particle":"","family":"Salehi","given":"Zahra","non-dropping-particle":"","parse-names":false,"suffix":""},{"dropping-particle":"","family":"Salehi","given":"Kobra","non-dropping-particle":"","parse-names":false,"suffix":""},{"dropping-particle":"","family":"Moeini","given":"Mahin","non-dropping-particle":"","parse-names":false,"suffix":""},{"dropping-particle":"","family":"Kargarfard","given":"Mehdi","non-dropping-particle":"","parse-names":false,"suffix":""},{"dropping-particle":"","family":"Sadeghi","given":"Masoumeh","non-dropping-particle":"","parse-names":false,"suffix":""}],"container-title":"Iranian Journal of Nursing and Midwifery Research","id":"ITEM-3","issue":"2","issued":{"date-parts":[["2017"]]},"page":"112-116","title":"The effect of resistance exercise on lipid profile of coronary artery disease patients: A randomized clinical trial","type":"article-journal","volume":"22"},"uris":["http://www.mendeley.com/documents/?uuid=3f705b0e-c241-490f-9efe-a19c0fa48135"]},{"id":"ITEM-4","itemData":{"DOI":"10.1016/j.metabol.2006.10.019","ISSN":"00260495","PMID":"17378998","abstract":"Endurance exercise training improves plasma lipoprotein and lipid profiles and reduces cardiovascular disease risk. However, the effect of endurance exercise training, independent of diet and body fat phenotypes, on plasma lipoprotein subfraction particle concentration, size, and composition as measured by nuclear magnetic resonance (NMR) spectroscopy is not known. We hypothesized that 24 weeks of endurance exercise training would independently improve plasma lipoprotein and lipid profiles as assessed by both conventional and novel NMR measurement techniques. One hundred sedentary, healthy 50- to 75-year-olds following a standardized diet were studied before and after 24 weeks of aerobic exercise training. Lipoprotein and lipid analyses, using both conventional and NMR measures, were performed at baseline and after 24 weeks of exercise training. Relative and absolute maximum oxygen consumption increased 15% with exercise training. Most lipoprotein and lipid measures improved with 24 weeks of endurance exercise training, and these changes were consistently independent of baseline body fat and body fat changes with training. For example, with exercise training, total cholesterol, triglycerides, and low-density lipoprotein cholesterol (LDL-C) decreased significantly (2.1 ± 1.8 mg/dL, P = .001; -17 ± 3.5 mg/dL, P &lt; .0001; and -0.7 ± 1.7 mg/dL, P &lt; .0001, respectively), and high-density lipoprotein cholesterol subfractions (HDL3-C and HDL2-C) increased significantly (1.9 ± 0.5 mg/dL, P = .01, and 1.2 ± 0.3 mg/dL, P = .02, respectively). Particle concentrations decreased significantly for large and small very low-density lipoprotein particles (-0.7 ± 0.4 nmol/L, P &lt; .0001, and -1.1 ± 1.7 nmol/L, P &lt; .0001, respectively), total, medium, and very small LDL particles (-100 ± 26 nmol/L, P = .01; -26 ± 7.0 nmol/L, P = .004; and -103 ± 27 nmol/L, P = .02, respectively), and small HDL particles (-0.03 ± 0.4 μmol/L, P = .007). Mean very low-density lipoprotein particle size also decreased significantly (-1.7 ± 0.9 nm, P &lt; .0001) and mean HDL particle size increased significantly with exercise training (0.1 ± 0.0 nm, P = .04). These results show that 24 weeks of endurance exercise training induced favorable changes in plasma lipoprotein and lipid profiles independent of diet and baseline or change in body fat. © 2007 Elsevier Inc. All rights reserved.","author":[{"dropping-particle":"","family":"Halverstadt","given":"Amy","non-dropping-particle":"","parse-names":false,"suffix":""},{"dropping-particle":"","family":"Phares","given":"Dana A.","non-dropping-particle":"","parse-names":false,"suffix":""},{"dropping-particle":"","family":"Wilund","given":"Kenneth R.","non-dropping-particle":"","parse-names":false,"suffix":""},{"dropping-particle":"","family":"Goldberg","given":"Andrew P.","non-dropping-particle":"","parse-names":false,"suffix":""},{"dropping-particle":"","family":"Hagberg","given":"James M.","non-dropping-particle":"","parse-names":false,"suffix":""}],"container-title":"Metabolism: Clinical and Experimental","id":"ITEM-4","issue":"4","issued":{"date-parts":[["2007"]]},"page":"444-450","title":"Endurance exercise training raises high-density lipoprotein cholesterol and lowers small low-density lipoprotein and very low-density lipoprotein independent of body fat phenotypes in older men and women","type":"article-journal","volume":"56"},"uris":["http://www.mendeley.com/documents/?uuid=eaafe8b4-26fb-4bdb-a84b-ad237da7f3da"]},{"id":"ITEM-5","itemData":{"DOI":"10.3390/jcm11175146","ISSN":"20770383","abstract":"Background: Blood lipid profiles consist of total cholesterol (TC) and its fractions, high-density lipoprotein cholesterol (HDL), low-density lipoprotein cholesterol (LDL), non-high-density lipoprotein cholesterol (non-HDL), and triglycerides (TG). For several decades, studies have examined the effects of various factors on lipid status and its association with the risk of developing arteriosclerosis and cardiovascular disease. The beneficial effects of increased physical activity on cardiovascular health have been demonstrated by appropriate modulation of lipid profiles. For individuals with low physical activity, the literature recommends engaging in various forms of training that can improve physical fitness and resting lipid status. The aim of the study was to examine whether a specific original training program improves lipid profiles to the levels recommended for the male population. Methods: The study involved two equal (n = 15) groups of men (experimental and control groups, aged 35–40 years). The experimental group performed 60-min training sessions for 8 weeks (3 times a week) including a set of strength and endurance exercises. Before and after the training program, blood was drawn from both groups for serum determination of TC, HDL, LDL non-HDL, and TG, and a battery of four field physical performance tests was administered. Results: Statistically significant decreases (TC by 19.3%, TG by 23.7%, LDL by 15%), a non-significant decrease (10% for non-HDL), and no change for HDL were found in the experimental group. Control group showed a statistically significant decrease, by 7.4% for TC. The results confirm the effectiveness of the proposed training in improving health indices. Conclusions: The 8-week training program met the health-related fitness paradigm recommended for physical activity in men aged 35–40 years. After the completion of the program, all the participants expressed their satisfaction from participating in a health-promoting experiment.","author":[{"dropping-particle":"","family":"Ambroży","given":"Tadeusz","non-dropping-particle":"","parse-names":false,"suffix":""},{"dropping-particle":"","family":"Rydzik","given":"Łukasz","non-dropping-particle":"","parse-names":false,"suffix":""},{"dropping-particle":"","family":"Obmiński","given":"Zbigniew","non-dropping-particle":"","parse-names":false,"suffix":""},{"dropping-particle":"","family":"Spieszny","given":"Michał","non-dropping-particle":"","parse-names":false,"suffix":""},{"dropping-particle":"","family":"Szczepanik","given":"Antoni","non-dropping-particle":"","parse-names":false,"suffix":""},{"dropping-particle":"","family":"Ambroży","given":"Dorota","non-dropping-particle":"","parse-names":false,"suffix":""},{"dropping-particle":"","family":"Basiaga-Pasternak","given":"Joanna","non-dropping-particle":"","parse-names":false,"suffix":""},{"dropping-particle":"","family":"Spieszny","given":"Jakub","non-dropping-particle":"","parse-names":false,"suffix":""},{"dropping-particle":"","family":"Niewczas","given":"Marta","non-dropping-particle":"","parse-names":false,"suffix":""},{"dropping-particle":"","family":"Jaszczur-Nowicki","given":"Jarosław","non-dropping-particle":"","parse-names":false,"suffix":""}],"container-title":"Journal of Clinical Medicine","id":"ITEM-5","issue":"17","issued":{"date-parts":[["2022"]]},"title":"Effect of High-Intensity Strength and Endurance Training in the Form of Small Circuits on Changes in Lipid Levels in Men Aged 35–40 Years","type":"article-journal","volume":"11"},"uris":["http://www.mendeley.com/documents/?uuid=c0aa3f2a-36e8-42ff-b965-59ab00aec17f"]}],"mendeley":{"formattedCitation":"(12–14,16,17)","plainTextFormattedCitation":"(12–14,16,17)","previouslyFormattedCitation":"(Halverstadt &lt;i&gt;et al.&lt;/i&gt;, 2007; Fett, Fett and Marchini, 2009; Nybo &lt;i&gt;et al.&lt;/i&gt;, 2010; Salehi &lt;i&gt;et al.&lt;/i&gt;, 2017; Ambroży &lt;i&gt;et al.&lt;/i&gt;, 2022)"},"properties":{"noteIndex":0},"schema":"https://github.com/citation-style-language/schema/raw/master/csl-citation.json"}</w:instrText>
      </w:r>
      <w:r w:rsidR="00BF162D" w:rsidRPr="002F38D4">
        <w:fldChar w:fldCharType="separate"/>
      </w:r>
      <w:r w:rsidR="005F7402" w:rsidRPr="005F7402">
        <w:rPr>
          <w:noProof/>
        </w:rPr>
        <w:t>(12–14,16,17)</w:t>
      </w:r>
      <w:r w:rsidR="00BF162D" w:rsidRPr="002F38D4">
        <w:fldChar w:fldCharType="end"/>
      </w:r>
      <w:r w:rsidR="00BF162D" w:rsidRPr="002F38D4">
        <w:rPr>
          <w:position w:val="8"/>
        </w:rPr>
        <w:t xml:space="preserve"> </w:t>
      </w:r>
      <w:r w:rsidR="00BF162D" w:rsidRPr="002F38D4">
        <w:t xml:space="preserve">while </w:t>
      </w:r>
      <w:r w:rsidR="00B0316A">
        <w:t xml:space="preserve">an </w:t>
      </w:r>
      <w:r w:rsidR="00B0316A" w:rsidRPr="002F38D4">
        <w:t>additional</w:t>
      </w:r>
      <w:r w:rsidR="00BF162D" w:rsidRPr="002F38D4">
        <w:t xml:space="preserve"> three </w:t>
      </w:r>
      <w:r w:rsidR="00B0316A" w:rsidRPr="002F38D4">
        <w:t>described</w:t>
      </w:r>
      <w:r w:rsidR="00BF162D" w:rsidRPr="002F38D4">
        <w:t xml:space="preserve"> that some of the subjects smoked cigarettes </w:t>
      </w:r>
      <w:r w:rsidR="00BF162D" w:rsidRPr="002F38D4">
        <w:fldChar w:fldCharType="begin" w:fldLock="1"/>
      </w:r>
      <w:r w:rsidR="005F7402">
        <w:instrText>ADDIN CSL_CITATION {"citationItems":[{"id":"ITEM-1","itemData":{"DOI":"10.1093/qjmed/hcp083","ISSN":"14602725","PMID":"19570991","abstract":"Background: The influence of different types of exercise on risk factors for cardiovascular diseases has rarely been investigated. The aim of the present work was to evaluate the effect of adding resistance exercise to aerobic activities on lipid-lipoprotein profile, in a representative sample of men and women from the province of Attica, Greece. Methods: We randomly enrolled 1514 and 1528 healthy men and women, respectively, stratified by city, age and gender distribution. Participants were classified as inactive (INA), sufficiently active (SA) and highly active for either aerobic activities (HAA) alone or a combination of aerobic plus resistance exercise (HAC). The main outcome measures are lipid-lipoprotein profile [total, high-density lipoprotein (HDL) cholesterol, low-density lipoprotein (LDL) cholesterol, triglycerides, apolipoprotein-A1, apolipoprotein-B] and anthropometric indices. Results: From those participating in aerobic activities, 480 (31.7%) men and 502 (32.9%) women were classified as SA, 100 men (6.6%) and 93 women (6.1%) as HAA and 90 men (5.9%) and 49 women (3.2%) as HAC. After various adjustments were made, men from the HAC group had an average of 23% lower plasma triacylglycerol concentration (P = 0.04) and 10% lower LDL-cholesterol (P = 0.01) when compared with the HAA group. Moreover, women from the HAC group had 13% lower LDL-cholesterol when compared with HAA group (P = 0.051). Conclusions: These data suggest that combining aerobic and resistance-type activities may confer a better effect on lipoprotein profile in healthy individuals than aerobic activities alone. © The Author 2009. Published by Oxford University Press on behalf of the Association of Physicians. All rights reserved.","author":[{"dropping-particle":"","family":"Pitsavos","given":"C.","non-dropping-particle":"","parse-names":false,"suffix":""},{"dropping-particle":"","family":"Panagiotakos","given":"Demosthenes B.","non-dropping-particle":"","parse-names":false,"suffix":""},{"dropping-particle":"","family":"Tambalis","given":"K. D.","non-dropping-particle":"","parse-names":false,"suffix":""},{"dropping-particle":"","family":"Chrysohoou","given":"C.","non-dropping-particle":"","parse-names":false,"suffix":""},{"dropping-particle":"","family":"Sidossis","given":"L. S.","non-dropping-particle":"","parse-names":false,"suffix":""},{"dropping-particle":"","family":"Skoumas","given":"J.","non-dropping-particle":"","parse-names":false,"suffix":""},{"dropping-particle":"","family":"Stefanadis","given":"C.","non-dropping-particle":"","parse-names":false,"suffix":""}],"container-title":"Qjm","id":"ITEM-1","issue":"9","issued":{"date-parts":[["2009"]]},"page":"609-616","title":"Resistance exercise plus to aerobic activities is associated with better lipids' profile among healthy individuals: The ATTICA study","type":"article-journal","volume":"102"},"uris":["http://www.mendeley.com/documents/?uuid=37b47baf-e806-41f7-aa2a-bf4e225d5d72"]},{"id":"ITEM-2","itemData":{"DOI":"10.1080/15502783.2022.2145232","ISSN":"15502783","PMID":"36518491","abstract":"Background: Although previous studies have shown that aerobic and resistance exercise increase high-density lipoprotein cholesterol (HDL-C) levels, the optimal type of exercise has not been determined. Therefore, the purpose of this study was to investigate the association of jogging (a type of aerobic exercise) and weight training (a type of resistance exercise) with HDL-C levels in Taiwanese adults. Methods: The data used in this cross-sectional study were obtained from the Taiwan Biobank (TWB), which is a national health resource that contains the genetic information of Taiwanese volunteers aged 30–70 years. A total of 75,635 subjects (47,881 women and 27,754 men) were included in this study. The subjects were divided into four groups: jogging (n = 2,278), weight training (n = 522), mixed exercise (n = 519), and no exercise (n = 72,316). The TWB data were collected through questionnaires (e.g. basic characteristics, lifestyle factors, and disease history), biochemical tests, and anthropometric measurements. Results: Compared with no exercise, jogging, weight training, and mixed exercise were all associated with higher HDL-C levels (β = 2.5470, 2.6249, and 3.2117, respectively). As seen, the β value was highest for the mixed exercise group, followed by weight training and then jogging (p for trend &lt;0.0001). Conclusions: In the current study, jogging and weight training were individually associated with higher levels of HDL-C. Engaging in both activities was associated with much higher levels of HDL-C. Our findings suggest that regular jogging and weight training might play an important role in increasing HDL-C levels.","author":[{"dropping-particle":"","family":"Ho","given":"Chien Chang","non-dropping-particle":"","parse-names":false,"suffix":""},{"dropping-particle":"","family":"Nfor","given":"Oswald Ndi","non-dropping-particle":"","parse-names":false,"suffix":""},{"dropping-particle":"","family":"Chen","given":"Yun Tsung","non-dropping-particle":"","parse-names":false,"suffix":""},{"dropping-particle":"","family":"Lin","given":"Chi Fang","non-dropping-particle":"","parse-names":false,"suffix":""},{"dropping-particle":"","family":"Lu","given":"Wen Yu","non-dropping-particle":"","parse-names":false,"suffix":""},{"dropping-particle":"","family":"Wu","given":"Min Chen","non-dropping-particle":"","parse-names":false,"suffix":""},{"dropping-particle":"","family":"Lin","given":"Chuan Chao","non-dropping-particle":"","parse-names":false,"suffix":""},{"dropping-particle":"","family":"Liaw","given":"Yung Po","non-dropping-particle":"","parse-names":false,"suffix":""}],"container-title":"Journal of the International Society of Sports Nutrition","id":"ITEM-2","issue":"1","issued":{"date-parts":[["2022"]]},"page":"664-676","publisher":"Routledge","title":"Jogging and weight training associated with increased high-density lipoprotein cholesterol levels in Taiwanese adults","type":"article-journal","volume":"19"},"uris":["http://www.mendeley.com/documents/?uuid=de6d7bd6-a745-4bc7-ace6-8c03ca6fbc38"]},{"id":"ITEM-3","itemData":{"DOI":"10.3390/ijerph16112003","ISBN":"8864247300","ISSN":"16604601","PMID":"31195651","abstract":"Increased levels of high-density lipoprotein cholesterol (HDL-C) can improve endothelial function. This may help reduce cardiovascular risks and mortality. Evidence has been provided on the association between cardiometabolic traits, such as HDL-C and exercise modalities. However, there is the absence of studies investigating this association in Taiwan. We assessed the relationship between exercise type and HDL-C among Taiwanese adults. Data were collected from Taiwan Biobank (TWB), a national biomedical research database that contains the genetic information of ethnic Taiwanese residents gathered from 2008 to 2016. We enrolled 24,856 participants aged 30 to 70 years who completed a questionnaire about their recent health behaviors including smoking, drinking, and exercise. Regular exercise was categorized as non-aerobic exercise (separated as weight training, ball game, and mixed exercise) and strict aerobic exercise. Linear regression models were used to assess the effects of exercise in a questionnaire-based manner. After multivariate adjustments, HDL-C was positively associated with aerobic (β = 1.33748, p &lt; 0.0001) and non-aerobic (β = 2.56210; p &lt; 0.0001) exercise. Positive associations were also found for resistance training (β = 4.01828, p = 0.0020), ballgame (β = 2.43815, p = 0.0001), and mixed exercise (β = 2.47021, p &lt; 0.0001). This study demonstrated that both aerobic and non-aerobic exercise have positive effects on HDL-C among Taiwanese adults. Among the non-aerobic exercise groups, resistance training had the greatest effect.","author":[{"dropping-particle":"","family":"Hsu","given":"Chun Sheng","non-dropping-particle":"","parse-names":false,"suffix":""},{"dropping-particle":"","family":"Chang","given":"Shin Tsu","non-dropping-particle":"","parse-names":false,"suffix":""},{"dropping-particle":"","family":"Nfor","given":"Oswald Ndi","non-dropping-particle":"","parse-names":false,"suffix":""},{"dropping-particle":"","family":"Lee","given":"Kuan Jung","non-dropping-particle":"","parse-names":false,"suffix":""},{"dropping-particle":"","family":"Lee","given":"Shiuan Shinn","non-dropping-particle":"","parse-names":false,"suffix":""},{"dropping-particle":"","family":"Liaw","given":"Yung Po","non-dropping-particle":"","parse-names":false,"suffix":""}],"container-title":"International Journal of Environmental Research and Public Health","id":"ITEM-3","issue":"11","issued":{"date-parts":[["2019"]]},"page":"1-8","title":"Effects of regular aerobic exercise and resistance training on high-density lipoprotein cholesterol levels in taiwanese adults","type":"article-journal","volume":"16"},"uris":["http://www.mendeley.com/documents/?uuid=5e2b1b4f-029e-442a-be62-dbf567e8177a"]}],"mendeley":{"formattedCitation":"(15,19,24)","plainTextFormattedCitation":"(15,19,24)","previouslyFormattedCitation":"(Pitsavos &lt;i&gt;et al.&lt;/i&gt;, 2009; Hsu &lt;i&gt;et al.&lt;/i&gt;, 2019; Ho &lt;i&gt;et al.&lt;/i&gt;, 2022)"},"properties":{"noteIndex":0},"schema":"https://github.com/citation-style-language/schema/raw/master/csl-citation.json"}</w:instrText>
      </w:r>
      <w:r w:rsidR="00BF162D" w:rsidRPr="002F38D4">
        <w:fldChar w:fldCharType="separate"/>
      </w:r>
      <w:r w:rsidR="005F7402" w:rsidRPr="005F7402">
        <w:rPr>
          <w:noProof/>
        </w:rPr>
        <w:t>(15,19,24)</w:t>
      </w:r>
      <w:r w:rsidR="00BF162D" w:rsidRPr="002F38D4">
        <w:fldChar w:fldCharType="end"/>
      </w:r>
      <w:r w:rsidR="00BF162D" w:rsidRPr="002F38D4">
        <w:t>.</w:t>
      </w:r>
      <w:r w:rsidR="00BF162D" w:rsidRPr="002F38D4">
        <w:rPr>
          <w:position w:val="8"/>
        </w:rPr>
        <w:t xml:space="preserve"> </w:t>
      </w:r>
      <w:r w:rsidR="00BF162D" w:rsidRPr="002F38D4">
        <w:t xml:space="preserve">Two studies reported that some of the subjects </w:t>
      </w:r>
      <w:r w:rsidR="0051612E">
        <w:t xml:space="preserve">were </w:t>
      </w:r>
      <w:r w:rsidR="00BF162D" w:rsidRPr="002F38D4">
        <w:t>consume</w:t>
      </w:r>
      <w:r w:rsidR="0051612E">
        <w:t>rs of</w:t>
      </w:r>
      <w:r w:rsidR="00BF162D" w:rsidRPr="002F38D4">
        <w:t xml:space="preserve"> alcohol </w:t>
      </w:r>
      <w:r w:rsidR="00BF162D" w:rsidRPr="002F38D4">
        <w:fldChar w:fldCharType="begin" w:fldLock="1"/>
      </w:r>
      <w:r w:rsidR="005F7402">
        <w:instrText>ADDIN CSL_CITATION {"citationItems":[{"id":"ITEM-1","itemData":{"DOI":"10.1080/15502783.2022.2145232","ISSN":"15502783","PMID":"36518491","abstract":"Background: Although previous studies have shown that aerobic and resistance exercise increase high-density lipoprotein cholesterol (HDL-C) levels, the optimal type of exercise has not been determined. Therefore, the purpose of this study was to investigate the association of jogging (a type of aerobic exercise) and weight training (a type of resistance exercise) with HDL-C levels in Taiwanese adults. Methods: The data used in this cross-sectional study were obtained from the Taiwan Biobank (TWB), which is a national health resource that contains the genetic information of Taiwanese volunteers aged 30–70 years. A total of 75,635 subjects (47,881 women and 27,754 men) were included in this study. The subjects were divided into four groups: jogging (n = 2,278), weight training (n = 522), mixed exercise (n = 519), and no exercise (n = 72,316). The TWB data were collected through questionnaires (e.g. basic characteristics, lifestyle factors, and disease history), biochemical tests, and anthropometric measurements. Results: Compared with no exercise, jogging, weight training, and mixed exercise were all associated with higher HDL-C levels (β = 2.5470, 2.6249, and 3.2117, respectively). As seen, the β value was highest for the mixed exercise group, followed by weight training and then jogging (p for trend &lt;0.0001). Conclusions: In the current study, jogging and weight training were individually associated with higher levels of HDL-C. Engaging in both activities was associated with much higher levels of HDL-C. Our findings suggest that regular jogging and weight training might play an important role in increasing HDL-C levels.","author":[{"dropping-particle":"","family":"Ho","given":"Chien Chang","non-dropping-particle":"","parse-names":false,"suffix":""},{"dropping-particle":"","family":"Nfor","given":"Oswald Ndi","non-dropping-particle":"","parse-names":false,"suffix":""},{"dropping-particle":"","family":"Chen","given":"Yun Tsung","non-dropping-particle":"","parse-names":false,"suffix":""},{"dropping-particle":"","family":"Lin","given":"Chi Fang","non-dropping-particle":"","parse-names":false,"suffix":""},{"dropping-particle":"","family":"Lu","given":"Wen Yu","non-dropping-particle":"","parse-names":false,"suffix":""},{"dropping-particle":"","family":"Wu","given":"Min Chen","non-dropping-particle":"","parse-names":false,"suffix":""},{"dropping-particle":"","family":"Lin","given":"Chuan Chao","non-dropping-particle":"","parse-names":false,"suffix":""},{"dropping-particle":"","family":"Liaw","given":"Yung Po","non-dropping-particle":"","parse-names":false,"suffix":""}],"container-title":"Journal of the International Society of Sports Nutrition","id":"ITEM-1","issue":"1","issued":{"date-parts":[["2022"]]},"page":"664-676","publisher":"Routledge","title":"Jogging and weight training associated with increased high-density lipoprotein cholesterol levels in Taiwanese adults","type":"article-journal","volume":"19"},"uris":["http://www.mendeley.com/documents/?uuid=de6d7bd6-a745-4bc7-ace6-8c03ca6fbc38"]},{"id":"ITEM-2","itemData":{"DOI":"10.3390/ijerph16112003","ISBN":"8864247300","ISSN":"16604601","PMID":"31195651","abstract":"Increased levels of high-density lipoprotein cholesterol (HDL-C) can improve endothelial function. This may help reduce cardiovascular risks and mortality. Evidence has been provided on the association between cardiometabolic traits, such as HDL-C and exercise modalities. However, there is the absence of studies investigating this association in Taiwan. We assessed the relationship between exercise type and HDL-C among Taiwanese adults. Data were collected from Taiwan Biobank (TWB), a national biomedical research database that contains the genetic information of ethnic Taiwanese residents gathered from 2008 to 2016. We enrolled 24,856 participants aged 30 to 70 years who completed a questionnaire about their recent health behaviors including smoking, drinking, and exercise. Regular exercise was categorized as non-aerobic exercise (separated as weight training, ball game, and mixed exercise) and strict aerobic exercise. Linear regression models were used to assess the effects of exercise in a questionnaire-based manner. After multivariate adjustments, HDL-C was positively associated with aerobic (β = 1.33748, p &lt; 0.0001) and non-aerobic (β = 2.56210; p &lt; 0.0001) exercise. Positive associations were also found for resistance training (β = 4.01828, p = 0.0020), ballgame (β = 2.43815, p = 0.0001), and mixed exercise (β = 2.47021, p &lt; 0.0001). This study demonstrated that both aerobic and non-aerobic exercise have positive effects on HDL-C among Taiwanese adults. Among the non-aerobic exercise groups, resistance training had the greatest effect.","author":[{"dropping-particle":"","family":"Hsu","given":"Chun Sheng","non-dropping-particle":"","parse-names":false,"suffix":""},{"dropping-particle":"","family":"Chang","given":"Shin Tsu","non-dropping-particle":"","parse-names":false,"suffix":""},{"dropping-particle":"","family":"Nfor","given":"Oswald Ndi","non-dropping-particle":"","parse-names":false,"suffix":""},{"dropping-particle":"","family":"Lee","given":"Kuan Jung","non-dropping-particle":"","parse-names":false,"suffix":""},{"dropping-particle":"","family":"Lee","given":"Shiuan Shinn","non-dropping-particle":"","parse-names":false,"suffix":""},{"dropping-particle":"","family":"Liaw","given":"Yung Po","non-dropping-particle":"","parse-names":false,"suffix":""}],"container-title":"International Journal of Environmental Research and Public Health","id":"ITEM-2","issue":"11","issued":{"date-parts":[["2019"]]},"page":"1-8","title":"Effects of regular aerobic exercise and resistance training on high-density lipoprotein cholesterol levels in taiwanese adults","type":"article-journal","volume":"16"},"uris":["http://www.mendeley.com/documents/?uuid=5e2b1b4f-029e-442a-be62-dbf567e8177a"]}],"mendeley":{"formattedCitation":"(19,24)","plainTextFormattedCitation":"(19,24)","previouslyFormattedCitation":"(Hsu &lt;i&gt;et al.&lt;/i&gt;, 2019; Ho &lt;i&gt;et al.&lt;/i&gt;, 2022)"},"properties":{"noteIndex":0},"schema":"https://github.com/citation-style-language/schema/raw/master/csl-citation.json"}</w:instrText>
      </w:r>
      <w:r w:rsidR="00BF162D" w:rsidRPr="002F38D4">
        <w:fldChar w:fldCharType="separate"/>
      </w:r>
      <w:r w:rsidR="005F7402" w:rsidRPr="005F7402">
        <w:rPr>
          <w:noProof/>
        </w:rPr>
        <w:t>(19,24)</w:t>
      </w:r>
      <w:r w:rsidR="00BF162D" w:rsidRPr="002F38D4">
        <w:fldChar w:fldCharType="end"/>
      </w:r>
      <w:r w:rsidR="00BF162D" w:rsidRPr="002F38D4">
        <w:t>.</w:t>
      </w:r>
      <w:r w:rsidR="00BF162D" w:rsidRPr="002F38D4">
        <w:rPr>
          <w:position w:val="8"/>
        </w:rPr>
        <w:t xml:space="preserve"> </w:t>
      </w:r>
    </w:p>
    <w:p w14:paraId="570E9DC6" w14:textId="77777777" w:rsidR="00BF162D" w:rsidRPr="002F38D4" w:rsidRDefault="00BF162D" w:rsidP="00BF162D">
      <w:pPr>
        <w:spacing w:before="100" w:beforeAutospacing="1" w:after="100" w:afterAutospacing="1" w:line="360" w:lineRule="auto"/>
        <w:jc w:val="both"/>
        <w:rPr>
          <w:b/>
          <w:i/>
        </w:rPr>
      </w:pPr>
      <w:r w:rsidRPr="002F38D4">
        <w:rPr>
          <w:b/>
          <w:i/>
        </w:rPr>
        <w:t>Comorbidities</w:t>
      </w:r>
    </w:p>
    <w:p w14:paraId="66C79D87" w14:textId="2FAB0043" w:rsidR="00BF162D" w:rsidRPr="002F38D4" w:rsidRDefault="00BF162D" w:rsidP="00BF162D">
      <w:pPr>
        <w:spacing w:before="100" w:beforeAutospacing="1" w:after="100" w:afterAutospacing="1" w:line="360" w:lineRule="auto"/>
        <w:jc w:val="both"/>
      </w:pPr>
      <w:r w:rsidRPr="002F38D4">
        <w:t xml:space="preserve">One study reported that subjects were diabetic </w:t>
      </w:r>
      <w:r w:rsidRPr="002F38D4">
        <w:fldChar w:fldCharType="begin" w:fldLock="1"/>
      </w:r>
      <w:r w:rsidR="005F7402">
        <w:instrText>ADDIN CSL_CITATION {"citationItems":[{"id":"ITEM-1","itemData":{"DOI":"10.1093/qjmed/hcp083","ISSN":"14602725","PMID":"19570991","abstract":"Background: The influence of different types of exercise on risk factors for cardiovascular diseases has rarely been investigated. The aim of the present work was to evaluate the effect of adding resistance exercise to aerobic activities on lipid-lipoprotein profile, in a representative sample of men and women from the province of Attica, Greece. Methods: We randomly enrolled 1514 and 1528 healthy men and women, respectively, stratified by city, age and gender distribution. Participants were classified as inactive (INA), sufficiently active (SA) and highly active for either aerobic activities (HAA) alone or a combination of aerobic plus resistance exercise (HAC). The main outcome measures are lipid-lipoprotein profile [total, high-density lipoprotein (HDL) cholesterol, low-density lipoprotein (LDL) cholesterol, triglycerides, apolipoprotein-A1, apolipoprotein-B] and anthropometric indices. Results: From those participating in aerobic activities, 480 (31.7%) men and 502 (32.9%) women were classified as SA, 100 men (6.6%) and 93 women (6.1%) as HAA and 90 men (5.9%) and 49 women (3.2%) as HAC. After various adjustments were made, men from the HAC group had an average of 23% lower plasma triacylglycerol concentration (P = 0.04) and 10% lower LDL-cholesterol (P = 0.01) when compared with the HAA group. Moreover, women from the HAC group had 13% lower LDL-cholesterol when compared with HAA group (P = 0.051). Conclusions: These data suggest that combining aerobic and resistance-type activities may confer a better effect on lipoprotein profile in healthy individuals than aerobic activities alone. © The Author 2009. Published by Oxford University Press on behalf of the Association of Physicians. All rights reserved.","author":[{"dropping-particle":"","family":"Pitsavos","given":"C.","non-dropping-particle":"","parse-names":false,"suffix":""},{"dropping-particle":"","family":"Panagiotakos","given":"Demosthenes B.","non-dropping-particle":"","parse-names":false,"suffix":""},{"dropping-particle":"","family":"Tambalis","given":"K. D.","non-dropping-particle":"","parse-names":false,"suffix":""},{"dropping-particle":"","family":"Chrysohoou","given":"C.","non-dropping-particle":"","parse-names":false,"suffix":""},{"dropping-particle":"","family":"Sidossis","given":"L. S.","non-dropping-particle":"","parse-names":false,"suffix":""},{"dropping-particle":"","family":"Skoumas","given":"J.","non-dropping-particle":"","parse-names":false,"suffix":""},{"dropping-particle":"","family":"Stefanadis","given":"C.","non-dropping-particle":"","parse-names":false,"suffix":""}],"container-title":"Qjm","id":"ITEM-1","issue":"9","issued":{"date-parts":[["2009"]]},"page":"609-616","title":"Resistance exercise plus to aerobic activities is associated with better lipids' profile among healthy individuals: The ATTICA study","type":"article-journal","volume":"102"},"uris":["http://www.mendeley.com/documents/?uuid=37b47baf-e806-41f7-aa2a-bf4e225d5d72"]}],"mendeley":{"formattedCitation":"(15)","plainTextFormattedCitation":"(15)","previouslyFormattedCitation":"(Pitsavos &lt;i&gt;et al.&lt;/i&gt;, 2009)"},"properties":{"noteIndex":0},"schema":"https://github.com/citation-style-language/schema/raw/master/csl-citation.json"}</w:instrText>
      </w:r>
      <w:r w:rsidRPr="002F38D4">
        <w:fldChar w:fldCharType="separate"/>
      </w:r>
      <w:r w:rsidR="005F7402" w:rsidRPr="005F7402">
        <w:rPr>
          <w:noProof/>
        </w:rPr>
        <w:t>(15)</w:t>
      </w:r>
      <w:r w:rsidRPr="002F38D4">
        <w:fldChar w:fldCharType="end"/>
      </w:r>
      <w:r w:rsidRPr="002F38D4">
        <w:rPr>
          <w:position w:val="8"/>
        </w:rPr>
        <w:t xml:space="preserve"> </w:t>
      </w:r>
      <w:r w:rsidRPr="002F38D4">
        <w:t xml:space="preserve">while another reported diabetes, hypertension, hyperlipidemia, and stroke </w:t>
      </w:r>
      <w:r w:rsidRPr="002F38D4">
        <w:fldChar w:fldCharType="begin" w:fldLock="1"/>
      </w:r>
      <w:r w:rsidR="005F7402">
        <w:instrText>ADDIN CSL_CITATION {"citationItems":[{"id":"ITEM-1","itemData":{"DOI":"10.1080/15502783.2022.2145232","ISSN":"15502783","PMID":"36518491","abstract":"Background: Although previous studies have shown that aerobic and resistance exercise increase high-density lipoprotein cholesterol (HDL-C) levels, the optimal type of exercise has not been determined. Therefore, the purpose of this study was to investigate the association of jogging (a type of aerobic exercise) and weight training (a type of resistance exercise) with HDL-C levels in Taiwanese adults. Methods: The data used in this cross-sectional study were obtained from the Taiwan Biobank (TWB), which is a national health resource that contains the genetic information of Taiwanese volunteers aged 30–70 years. A total of 75,635 subjects (47,881 women and 27,754 men) were included in this study. The subjects were divided into four groups: jogging (n = 2,278), weight training (n = 522), mixed exercise (n = 519), and no exercise (n = 72,316). The TWB data were collected through questionnaires (e.g. basic characteristics, lifestyle factors, and disease history), biochemical tests, and anthropometric measurements. Results: Compared with no exercise, jogging, weight training, and mixed exercise were all associated with higher HDL-C levels (β = 2.5470, 2.6249, and 3.2117, respectively). As seen, the β value was highest for the mixed exercise group, followed by weight training and then jogging (p for trend &lt;0.0001). Conclusions: In the current study, jogging and weight training were individually associated with higher levels of HDL-C. Engaging in both activities was associated with much higher levels of HDL-C. Our findings suggest that regular jogging and weight training might play an important role in increasing HDL-C levels.","author":[{"dropping-particle":"","family":"Ho","given":"Chien Chang","non-dropping-particle":"","parse-names":false,"suffix":""},{"dropping-particle":"","family":"Nfor","given":"Oswald Ndi","non-dropping-particle":"","parse-names":false,"suffix":""},{"dropping-particle":"","family":"Chen","given":"Yun Tsung","non-dropping-particle":"","parse-names":false,"suffix":""},{"dropping-particle":"","family":"Lin","given":"Chi Fang","non-dropping-particle":"","parse-names":false,"suffix":""},{"dropping-particle":"","family":"Lu","given":"Wen Yu","non-dropping-particle":"","parse-names":false,"suffix":""},{"dropping-particle":"","family":"Wu","given":"Min Chen","non-dropping-particle":"","parse-names":false,"suffix":""},{"dropping-particle":"","family":"Lin","given":"Chuan Chao","non-dropping-particle":"","parse-names":false,"suffix":""},{"dropping-particle":"","family":"Liaw","given":"Yung Po","non-dropping-particle":"","parse-names":false,"suffix":""}],"container-title":"Journal of the International Society of Sports Nutrition","id":"ITEM-1","issue":"1","issued":{"date-parts":[["2022"]]},"page":"664-676","publisher":"Routledge","title":"Jogging and weight training associated with increased high-density lipoprotein cholesterol levels in Taiwanese adults","type":"article-journal","volume":"19"},"uris":["http://www.mendeley.com/documents/?uuid=de6d7bd6-a745-4bc7-ace6-8c03ca6fbc38"]}],"mendeley":{"formattedCitation":"(24)","plainTextFormattedCitation":"(24)","previouslyFormattedCitation":"(Ho &lt;i&gt;et al.&lt;/i&gt;, 2022)"},"properties":{"noteIndex":0},"schema":"https://github.com/citation-style-language/schema/raw/master/csl-citation.json"}</w:instrText>
      </w:r>
      <w:r w:rsidRPr="002F38D4">
        <w:fldChar w:fldCharType="separate"/>
      </w:r>
      <w:r w:rsidR="005F7402" w:rsidRPr="005F7402">
        <w:rPr>
          <w:noProof/>
        </w:rPr>
        <w:t>(24)</w:t>
      </w:r>
      <w:r w:rsidRPr="002F38D4">
        <w:fldChar w:fldCharType="end"/>
      </w:r>
      <w:r w:rsidRPr="002F38D4">
        <w:t>.</w:t>
      </w:r>
      <w:r w:rsidRPr="002F38D4">
        <w:rPr>
          <w:position w:val="8"/>
        </w:rPr>
        <w:t xml:space="preserve"> </w:t>
      </w:r>
      <w:r w:rsidRPr="002F38D4">
        <w:t xml:space="preserve">Other </w:t>
      </w:r>
      <w:r w:rsidR="00B36952">
        <w:t>studies</w:t>
      </w:r>
      <w:r w:rsidRPr="002F38D4">
        <w:t xml:space="preserve"> reported that the </w:t>
      </w:r>
      <w:r w:rsidR="00B36952">
        <w:t>participants</w:t>
      </w:r>
      <w:r w:rsidRPr="002F38D4">
        <w:t xml:space="preserve"> had no history of chronic metabolic diseases or </w:t>
      </w:r>
      <w:r w:rsidR="00A47677" w:rsidRPr="002F38D4">
        <w:t>cardiovascular disease (</w:t>
      </w:r>
      <w:r w:rsidRPr="002F38D4">
        <w:t>CVD</w:t>
      </w:r>
      <w:r w:rsidR="00A47677" w:rsidRPr="002F38D4">
        <w:t>)</w:t>
      </w:r>
      <w:r w:rsidRPr="002F38D4">
        <w:t xml:space="preserve"> in these studies, endocrine and circulatory abnormalities were used as an exclusion criterion </w:t>
      </w:r>
      <w:r w:rsidRPr="002F38D4">
        <w:fldChar w:fldCharType="begin" w:fldLock="1"/>
      </w:r>
      <w:r w:rsidR="005F7402">
        <w:instrText>ADDIN CSL_CITATION {"citationItems":[{"id":"ITEM-1","itemData":{"DOI":"10.1249/MSS.0b013e3181d99203","ISSN":"01959131","PMID":"20195181","abstract":"Purpose: The purpose of this study was to determine the effectiveness of brief intense interval training as exercise intervention for promoting health and to evaluate potential benefits about common interventions, that is, prolonged exercise and strength training. Methods: Thirty-six untrained men were divided into groups that completed 12 wk of intense interval running (INT; total training time 40 min</w:instrText>
      </w:r>
      <w:r w:rsidR="005F7402">
        <w:rPr>
          <w:rFonts w:ascii="Cambria Math" w:hAnsi="Cambria Math" w:cs="Cambria Math"/>
        </w:rPr>
        <w:instrText>⊙</w:instrText>
      </w:r>
      <w:r w:rsidR="005F7402">
        <w:instrText>wk-1), prolonged running (</w:instrText>
      </w:r>
      <w:r w:rsidR="005F7402">
        <w:rPr>
          <w:rFonts w:ascii="Cambria Math" w:hAnsi="Cambria Math" w:cs="Cambria Math"/>
        </w:rPr>
        <w:instrText>∼</w:instrText>
      </w:r>
      <w:r w:rsidR="005F7402">
        <w:instrText>150 minIwkj1), and strength training (</w:instrText>
      </w:r>
      <w:r w:rsidR="005F7402">
        <w:rPr>
          <w:rFonts w:ascii="Cambria Math" w:hAnsi="Cambria Math" w:cs="Cambria Math"/>
        </w:rPr>
        <w:instrText>∼</w:instrText>
      </w:r>
      <w:r w:rsidR="005F7402">
        <w:instrText>150 min</w:instrText>
      </w:r>
      <w:r w:rsidR="005F7402">
        <w:rPr>
          <w:rFonts w:ascii="Cambria Math" w:hAnsi="Cambria Math" w:cs="Cambria Math"/>
        </w:rPr>
        <w:instrText>⊙</w:instrText>
      </w:r>
      <w:r w:rsidR="005F7402">
        <w:instrText>wk-1) or continued their habitual lifestyle without participation in physical training. Results: The improvement in cardiorespiratory fitness was superior in the INT (14% ± 2% increase in V</w:instrText>
      </w:r>
      <w:r w:rsidR="005F7402">
        <w:rPr>
          <w:rFonts w:ascii="Cambria Math" w:hAnsi="Cambria Math" w:cs="Cambria Math"/>
        </w:rPr>
        <w:instrText>⊙</w:instrText>
      </w:r>
      <w:r w:rsidR="005F7402">
        <w:instrText>O2max) compared with the other two exercise interventions (7% ± 2% and 3% ± 2% increases). The blood glucose concentration 2 h after oral ingestion of 75 g of glucose was lowered to a similar extent after training in the INT (from 6.1 ± 0.6 to 5.1 ± 0.4 mM, P &lt; 0.05) and the prolonged running group (from 5.6 ± 1.5 to 4.9 ± 1.1 mM, P &lt; 0.05). In contrast, INT was less efficient than prolonged running for lowering the subjects' resting HR, fat percentage, and reducing the ratio between total and HDL plasma cholesterol. Furthermore, total bone mass and lean body mass remained unchanged in the INT group, whereas both these parameters were increased by the strength-training intervention. Conclusions: INT for 12 wk is an effective training stimulus for improvement of cardiorespiratory fitness and glucose tolerance, but in relation to the treatment of hyperlipidemia and obesity, it is less effective than prolonged training. Furthermore and in contrast to strength training, 12 wk of INT had no impact on muscle mass or indices of skeletal health. © 2010 by the American College of Sports Medicine.","author":[{"dropping-particle":"","family":"Nybo","given":"Lars","non-dropping-particle":"","parse-names":false,"suffix":""},{"dropping-particle":"","family":"Sundstrup","given":"Emil","non-dropping-particle":"","parse-names":false,"suffix":""},{"dropping-particle":"","family":"Jakobsen","given":"Markus D.","non-dropping-particle":"","parse-names":false,"suffix":""},{"dropping-particle":"","family":"Mohr","given":"Magni","non-dropping-particle":"","parse-names":false,"suffix":""},{"dropping-particle":"","family":"Hornstrup","given":"Therese","non-dropping-particle":"","parse-names":false,"suffix":""},{"dropping-particle":"","family":"Simonsen","given":"Lene","non-dropping-particle":"","parse-names":false,"suffix":""},{"dropping-particle":"","family":"Bülow","given":"Jens","non-dropping-particle":"","parse-names":false,"suffix":""},{"dropping-particle":"","family":"Randers","given":"Morten B.","non-dropping-particle":"","parse-names":false,"suffix":""},{"dropping-particle":"","family":"Nielsen","given":"Jens J.","non-dropping-particle":"","parse-names":false,"suffix":""},{"dropping-particle":"","family":"Aagaard","given":"Per","non-dropping-particle":"","parse-names":false,"suffix":""},{"dropping-particle":"","family":"Krustrup","given":"Peter","non-dropping-particle":"","parse-names":false,"suffix":""}],"container-title":"Medicine and Science in Sports and Exercise","id":"ITEM-1","issue":"10","issued":{"date-parts":[["2010"]]},"page":"1951-1958","title":"High-intensity training versus traditional exercise interventions for promoting health","type":"article-journal","volume":"42"},"uris":["http://www.mendeley.com/documents/?uuid=af093320-f3c8-43a0-8545-7dc4f548959e"]},{"id":"ITEM-2","itemData":{"ISSN":"1678-4170","PMID":"20084314","abstract":"BACKGROUND Resisted and aerobic exercises are recommended to reduce weight and improve health, but which exercise modality offers the best results is still unclear. OBJECTIVE The aims of this study were to compare circuit weight training (CWT) with jogging (JOGG) on multiple cardiovascular disease (CVD), metabolic risk factors and fitness of overweight and obese women (body composition, lipid profile, uric acid, glucose, metabolic equivalent (MET), heart rate, blood pressure, flexibility, resting energy expenditure (REE) and nitrogen balance (NB)). METHODS Fifty women were randomly divided in two groups, but only 26 finished it: CWT (n=14; 36+/-12 years old; body mass index, BMI=32+/-7 kg/m(2)) and JOGG (n=12; 37+/-9; BMI=29+/-2). The first month of training consisted of 60 min x 03 days/week and the second month of training consisted of 04 days/week for both protocols and a dietary reeducation. RESULTS Both groups reduced total body mass, fat body mass, BMI, plasma uric acid and increase in MET (p&lt;0.05); there was no change in lean body mass, REE and resting heart rate. CWT reduced total cholesterol, plasma triglycerides, NB and increased flexibility; JOGG reduced waist/hip ratio, glucose, systolic blood pressure, high-density lipoprotein cholesterol, and increased the total cholesterol/high-density lipoprotein cholesterol ratio (p&lt;0.05). CONCLUSION Both protocols improved CVD and metabolic risk factors. The CWT presented favorable changes regarding lipid profile and flexibility; JOGG on glucose, waist/hip ratio and blood pressure. These results suggest that resisted exercise combined with aerobics should be considered for obese people. Nevertheless, regarding some basal differences between the groups , it was not possible to conclude that changes were due to exercise type or intra-group variability.","author":[{"dropping-particle":"","family":"Fett","given":"Carlos Alexandre","non-dropping-particle":"","parse-names":false,"suffix":""},{"dropping-particle":"","family":"Fett","given":"Waléria Christiane Rezende","non-dropping-particle":"","parse-names":false,"suffix":""},{"dropping-particle":"","family":"Marchini","given":"Julio Sérgio","non-dropping-particle":"","parse-names":false,"suffix":""}],"container-title":"Arquivos brasileiros de cardiologia","id":"ITEM-2","issue":"5","issued":{"date-parts":[["2009"]]},"page":"519-25","title":"Circuit weight training vs jogging in metabolic risk factors of overweight/obese women.","type":"article-journal","volume":"93"},"uris":["http://www.mendeley.com/documents/?uuid=350c831e-32a3-4745-ab65-526be1153edb"]},{"id":"ITEM-3","itemData":{"DOI":"10.1016/j.metabol.2006.10.019","ISSN":"00260495","PMID":"17378998","abstract":"Endurance exercise training improves plasma lipoprotein and lipid profiles and reduces cardiovascular disease risk. However, the effect of endurance exercise training, independent of diet and body fat phenotypes, on plasma lipoprotein subfraction particle concentration, size, and composition as measured by nuclear magnetic resonance (NMR) spectroscopy is not known. We hypothesized that 24 weeks of endurance exercise training would independently improve plasma lipoprotein and lipid profiles as assessed by both conventional and novel NMR measurement techniques. One hundred sedentary, healthy 50- to 75-year-olds following a standardized diet were studied before and after 24 weeks of aerobic exercise training. Lipoprotein and lipid analyses, using both conventional and NMR measures, were performed at baseline and after 24 weeks of exercise training. Relative and absolute maximum oxygen consumption increased 15% with exercise training. Most lipoprotein and lipid measures improved with 24 weeks of endurance exercise training, and these changes were consistently independent of baseline body fat and body fat changes with training. For example, with exercise training, total cholesterol, triglycerides, and low-density lipoprotein cholesterol (LDL-C) decreased significantly (2.1 ± 1.8 mg/dL, P = .001; -17 ± 3.5 mg/dL, P &lt; .0001; and -0.7 ± 1.7 mg/dL, P &lt; .0001, respectively), and high-density lipoprotein cholesterol subfractions (HDL3-C and HDL2-C) increased significantly (1.9 ± 0.5 mg/dL, P = .01, and 1.2 ± 0.3 mg/dL, P = .02, respectively). Particle concentrations decreased significantly for large and small very low-density lipoprotein particles (-0.7 ± 0.4 nmol/L, P &lt; .0001, and -1.1 ± 1.7 nmol/L, P &lt; .0001, respectively), total, medium, and very small LDL particles (-100 ± 26 nmol/L, P = .01; -26 ± 7.0 nmol/L, P = .004; and -103 ± 27 nmol/L, P = .02, respectively), and small HDL particles (-0.03 ± 0.4 μmol/L, P = .007). Mean very low-density lipoprotein particle size also decreased significantly (-1.7 ± 0.9 nm, P &lt; .0001) and mean HDL particle size increased significantly with exercise training (0.1 ± 0.0 nm, P = .04). These results show that 24 weeks of endurance exercise training induced favorable changes in plasma lipoprotein and lipid profiles independent of diet and baseline or change in body fat. © 2007 Elsevier Inc. All rights reserved.","author":[{"dropping-particle":"","family":"Halverstadt","given":"Amy","non-dropping-particle":"","parse-names":false,"suffix":""},{"dropping-particle":"","family":"Phares","given":"Dana A.","non-dropping-particle":"","parse-names":false,"suffix":""},{"dropping-particle":"","family":"Wilund","given":"Kenneth R.","non-dropping-particle":"","parse-names":false,"suffix":""},{"dropping-particle":"","family":"Goldberg","given":"Andrew P.","non-dropping-particle":"","parse-names":false,"suffix":""},{"dropping-particle":"","family":"Hagberg","given":"James M.","non-dropping-particle":"","parse-names":false,"suffix":""}],"container-title":"Metabolism: Clinical and Experimental","id":"ITEM-3","issue":"4","issued":{"date-parts":[["2007"]]},"page":"444-450","title":"Endurance exercise training raises high-density lipoprotein cholesterol and lowers small low-density lipoprotein and very low-density lipoprotein independent of body fat phenotypes in older men and women","type":"article-journal","volume":"56"},"uris":["http://www.mendeley.com/documents/?uuid=eaafe8b4-26fb-4bdb-a84b-ad237da7f3da"]},{"id":"ITEM-4","itemData":{"DOI":"10.3390/jcm11175146","ISSN":"20770383","abstract":"Background: Blood lipid profiles consist of total cholesterol (TC) and its fractions, high-density lipoprotein cholesterol (HDL), low-density lipoprotein cholesterol (LDL), non-high-density lipoprotein cholesterol (non-HDL), and triglycerides (TG). For several decades, studies have examined the effects of various factors on lipid status and its association with the risk of developing arteriosclerosis and cardiovascular disease. The beneficial effects of increased physical activity on cardiovascular health have been demonstrated by appropriate modulation of lipid profiles. For individuals with low physical activity, the literature recommends engaging in various forms of training that can improve physical fitness and resting lipid status. The aim of the study was to examine whether a specific original training program improves lipid profiles to the levels recommended for the male population. Methods: The study involved two equal (n = 15) groups of men (experimental and control groups, aged 35–40 years). The experimental group performed 60-min training sessions for 8 weeks (3 times a week) including a set of strength and endurance exercises. Before and after the training program, blood was drawn from both groups for serum determination of TC, HDL, LDL non-HDL, and TG, and a battery of four field physical performance tests was administered. Results: Statistically significant decreases (TC by 19.3%, TG by 23.7%, LDL by 15%), a non-significant decrease (10% for non-HDL), and no change for HDL were found in the experimental group. Control group showed a statistically significant decrease, by 7.4% for TC. The results confirm the effectiveness of the proposed training in improving health indices. Conclusions: The 8-week training program met the health-related fitness paradigm recommended for physical activity in men aged 35–40 years. After the completion of the program, all the participants expressed their satisfaction from participating in a health-promoting experiment.","author":[{"dropping-particle":"","family":"Ambroży","given":"Tadeusz","non-dropping-particle":"","parse-names":false,"suffix":""},{"dropping-particle":"","family":"Rydzik","given":"Łukasz","non-dropping-particle":"","parse-names":false,"suffix":""},{"dropping-particle":"","family":"Obmiński","given":"Zbigniew","non-dropping-particle":"","parse-names":false,"suffix":""},{"dropping-particle":"","family":"Spieszny","given":"Michał","non-dropping-particle":"","parse-names":false,"suffix":""},{"dropping-particle":"","family":"Szczepanik","given":"Antoni","non-dropping-particle":"","parse-names":false,"suffix":""},{"dropping-particle":"","family":"Ambroży","given":"Dorota","non-dropping-particle":"","parse-names":false,"suffix":""},{"dropping-particle":"","family":"Basiaga-Pasternak","given":"Joanna","non-dropping-particle":"","parse-names":false,"suffix":""},{"dropping-particle":"","family":"Spieszny","given":"Jakub","non-dropping-particle":"","parse-names":false,"suffix":""},{"dropping-particle":"","family":"Niewczas","given":"Marta","non-dropping-particle":"","parse-names":false,"suffix":""},{"dropping-particle":"","family":"Jaszczur-Nowicki","given":"Jarosław","non-dropping-particle":"","parse-names":false,"suffix":""}],"container-title":"Journal of Clinical Medicine","id":"ITEM-4","issue":"17","issued":{"date-parts":[["2022"]]},"title":"Effect of High-Intensity Strength and Endurance Training in the Form of Small Circuits on Changes in Lipid Levels in Men Aged 35–40 Years","type":"article-journal","volume":"11"},"uris":["http://www.mendeley.com/documents/?uuid=c0aa3f2a-36e8-42ff-b965-59ab00aec17f"]},{"id":"ITEM-5","itemData":{"DOI":"10.5812/jjcdc.28339","author":[{"dropping-particle":"","family":"Heydarpour","given":"Parvin","non-dropping-particle":"","parse-names":false,"suffix":""},{"dropping-particle":"","family":"Fayazi","given":"Sadigheh","non-dropping-particle":"","parse-names":false,"suffix":""},{"dropping-particle":"","family":"Haghighi","given":"Shayesteh","non-dropping-particle":"","parse-names":false,"suffix":""}],"container-title":"Jundishapur Journal of Chronic Disease Care","id":"ITEM-5","issue":"2","issued":{"date-parts":[["2015"]]},"page":"0-5","title":"Resistance Training Effect on Lipid Profile and Body Fat Percentage of Premenopausal Women","type":"article-journal","volume":"4"},"uris":["http://www.mendeley.com/documents/?uuid=96836343-49f6-433d-b145-54a0d023d8d7"]}],"mendeley":{"formattedCitation":"(12–14,16,18)","plainTextFormattedCitation":"(12–14,16,18)","previouslyFormattedCitation":"(Halverstadt &lt;i&gt;et al.&lt;/i&gt;, 2007; Fett, Fett and Marchini, 2009; Nybo &lt;i&gt;et al.&lt;/i&gt;, 2010; Heydarpour, Fayazi and Haghighi, 2015; Ambroży &lt;i&gt;et al.&lt;/i&gt;, 2022)"},"properties":{"noteIndex":0},"schema":"https://github.com/citation-style-language/schema/raw/master/csl-citation.json"}</w:instrText>
      </w:r>
      <w:r w:rsidRPr="002F38D4">
        <w:fldChar w:fldCharType="separate"/>
      </w:r>
      <w:r w:rsidR="005F7402" w:rsidRPr="005F7402">
        <w:rPr>
          <w:noProof/>
        </w:rPr>
        <w:t>(12–14,16,18)</w:t>
      </w:r>
      <w:r w:rsidRPr="002F38D4">
        <w:fldChar w:fldCharType="end"/>
      </w:r>
      <w:r w:rsidRPr="002F38D4">
        <w:t>.</w:t>
      </w:r>
    </w:p>
    <w:p w14:paraId="12F333C4" w14:textId="77777777" w:rsidR="00BF162D" w:rsidRPr="002F38D4" w:rsidRDefault="00BF162D" w:rsidP="00BF162D">
      <w:pPr>
        <w:spacing w:before="100" w:beforeAutospacing="1" w:after="100" w:afterAutospacing="1" w:line="360" w:lineRule="auto"/>
        <w:jc w:val="both"/>
        <w:rPr>
          <w:b/>
          <w:i/>
        </w:rPr>
      </w:pPr>
      <w:r w:rsidRPr="002F38D4">
        <w:rPr>
          <w:b/>
          <w:i/>
        </w:rPr>
        <w:t>Diet/Physical activity/Supplementation</w:t>
      </w:r>
    </w:p>
    <w:p w14:paraId="6A799853" w14:textId="3903A74E" w:rsidR="00ED2EFB" w:rsidRPr="002F38D4" w:rsidRDefault="00BF162D" w:rsidP="00ED2EFB">
      <w:pPr>
        <w:pStyle w:val="NormalWeb"/>
        <w:spacing w:line="360" w:lineRule="auto"/>
        <w:jc w:val="both"/>
      </w:pPr>
      <w:r w:rsidRPr="002F38D4">
        <w:t xml:space="preserve">None of the studies reported changes in diet, </w:t>
      </w:r>
      <w:r w:rsidR="00B0316A">
        <w:t xml:space="preserve">however, </w:t>
      </w:r>
      <w:r w:rsidR="000663F1">
        <w:t>participants</w:t>
      </w:r>
      <w:r w:rsidRPr="002F38D4">
        <w:t xml:space="preserve"> were </w:t>
      </w:r>
      <w:r w:rsidR="00B0316A" w:rsidRPr="002F38D4">
        <w:t>ordered</w:t>
      </w:r>
      <w:r w:rsidRPr="002F38D4">
        <w:t xml:space="preserve"> to </w:t>
      </w:r>
      <w:r w:rsidR="00B0316A" w:rsidRPr="002F38D4">
        <w:t>continue</w:t>
      </w:r>
      <w:r w:rsidRPr="002F38D4">
        <w:t xml:space="preserve"> their accustomed dietary </w:t>
      </w:r>
      <w:r w:rsidR="00B0316A" w:rsidRPr="002F38D4">
        <w:t>routines</w:t>
      </w:r>
      <w:r w:rsidRPr="002F38D4">
        <w:t xml:space="preserve"> throughout the study</w:t>
      </w:r>
      <w:r w:rsidR="00537CE0" w:rsidRPr="002F38D4">
        <w:t xml:space="preserve"> or followed a standardized diet</w:t>
      </w:r>
      <w:r w:rsidR="000E0B16">
        <w:t xml:space="preserve">. </w:t>
      </w:r>
      <w:r w:rsidR="000E0B16" w:rsidRPr="000E0B16">
        <w:t xml:space="preserve">In addition, one research stated that participants needed to have been engaged in coach-supervised recreational exercise for at least 2 years </w:t>
      </w:r>
      <w:r w:rsidR="00B0316A" w:rsidRPr="000E0B16">
        <w:t>prior</w:t>
      </w:r>
      <w:r w:rsidR="000E0B16" w:rsidRPr="000E0B16">
        <w:t xml:space="preserve"> to the study's </w:t>
      </w:r>
      <w:r w:rsidR="00B0316A" w:rsidRPr="000E0B16">
        <w:t>admission</w:t>
      </w:r>
      <w:r w:rsidR="000E0B16">
        <w:t xml:space="preserve"> </w:t>
      </w:r>
      <w:r w:rsidRPr="002F38D4">
        <w:fldChar w:fldCharType="begin" w:fldLock="1"/>
      </w:r>
      <w:r w:rsidR="005F7402">
        <w:instrText>ADDIN CSL_CITATION {"citationItems":[{"id":"ITEM-1","itemData":{"DOI":"10.3390/jcm11175146","ISSN":"20770383","abstract":"Background: Blood lipid profiles consist of total cholesterol (TC) and its fractions, high-density lipoprotein cholesterol (HDL), low-density lipoprotein cholesterol (LDL), non-high-density lipoprotein cholesterol (non-HDL), and triglycerides (TG). For several decades, studies have examined the effects of various factors on lipid status and its association with the risk of developing arteriosclerosis and cardiovascular disease. The beneficial effects of increased physical activity on cardiovascular health have been demonstrated by appropriate modulation of lipid profiles. For individuals with low physical activity, the literature recommends engaging in various forms of training that can improve physical fitness and resting lipid status. The aim of the study was to examine whether a specific original training program improves lipid profiles to the levels recommended for the male population. Methods: The study involved two equal (n = 15) groups of men (experimental and control groups, aged 35–40 years). The experimental group performed 60-min training sessions for 8 weeks (3 times a week) including a set of strength and endurance exercises. Before and after the training program, blood was drawn from both groups for serum determination of TC, HDL, LDL non-HDL, and TG, and a battery of four field physical performance tests was administered. Results: Statistically significant decreases (TC by 19.3%, TG by 23.7%, LDL by 15%), a non-significant decrease (10% for non-HDL), and no change for HDL were found in the experimental group. Control group showed a statistically significant decrease, by 7.4% for TC. The results confirm the effectiveness of the proposed training in improving health indices. Conclusions: The 8-week training program met the health-related fitness paradigm recommended for physical activity in men aged 35–40 years. After the completion of the program, all the participants expressed their satisfaction from participating in a health-promoting experiment.","author":[{"dropping-particle":"","family":"Ambroży","given":"Tadeusz","non-dropping-particle":"","parse-names":false,"suffix":""},{"dropping-particle":"","family":"Rydzik","given":"Łukasz","non-dropping-particle":"","parse-names":false,"suffix":""},{"dropping-particle":"","family":"Obmiński","given":"Zbigniew","non-dropping-particle":"","parse-names":false,"suffix":""},{"dropping-particle":"","family":"Spieszny","given":"Michał","non-dropping-particle":"","parse-names":false,"suffix":""},{"dropping-particle":"","family":"Szczepanik","given":"Antoni","non-dropping-particle":"","parse-names":false,"suffix":""},{"dropping-particle":"","family":"Ambroży","given":"Dorota","non-dropping-particle":"","parse-names":false,"suffix":""},{"dropping-particle":"","family":"Basiaga-Pasternak","given":"Joanna","non-dropping-particle":"","parse-names":false,"suffix":""},{"dropping-particle":"","family":"Spieszny","given":"Jakub","non-dropping-particle":"","parse-names":false,"suffix":""},{"dropping-particle":"","family":"Niewczas","given":"Marta","non-dropping-particle":"","parse-names":false,"suffix":""},{"dropping-particle":"","family":"Jaszczur-Nowicki","given":"Jarosław","non-dropping-particle":"","parse-names":false,"suffix":""}],"container-title":"Journal of Clinical Medicine","id":"ITEM-1","issue":"17","issued":{"date-parts":[["2022"]]},"title":"Effect of High-Intensity Strength and Endurance Training in the Form of Small Circuits on Changes in Lipid Levels in Men Aged 35–40 Years","type":"article-journal","volume":"11"},"uris":["http://www.mendeley.com/documents/?uuid=c0aa3f2a-36e8-42ff-b965-59ab00aec17f"]}],"mendeley":{"formattedCitation":"(14)","plainTextFormattedCitation":"(14)","previouslyFormattedCitation":"(Ambroży &lt;i&gt;et al.&lt;/i&gt;, 2022)"},"properties":{"noteIndex":0},"schema":"https://github.com/citation-style-language/schema/raw/master/csl-citation.json"}</w:instrText>
      </w:r>
      <w:r w:rsidRPr="002F38D4">
        <w:fldChar w:fldCharType="separate"/>
      </w:r>
      <w:r w:rsidR="005F7402" w:rsidRPr="005F7402">
        <w:rPr>
          <w:noProof/>
        </w:rPr>
        <w:t>(14)</w:t>
      </w:r>
      <w:r w:rsidRPr="002F38D4">
        <w:fldChar w:fldCharType="end"/>
      </w:r>
      <w:r w:rsidRPr="002F38D4">
        <w:t>.</w:t>
      </w:r>
    </w:p>
    <w:p w14:paraId="02B6E691" w14:textId="43592FC2" w:rsidR="00484464" w:rsidRPr="00CB14DC" w:rsidRDefault="00DA76C1" w:rsidP="00484464">
      <w:pPr>
        <w:spacing w:before="100" w:beforeAutospacing="1" w:after="100" w:afterAutospacing="1" w:line="360" w:lineRule="auto"/>
        <w:jc w:val="both"/>
        <w:rPr>
          <w:b/>
        </w:rPr>
      </w:pPr>
      <w:r w:rsidRPr="00CB14DC">
        <w:rPr>
          <w:b/>
        </w:rPr>
        <w:t xml:space="preserve">3.3.2 </w:t>
      </w:r>
      <w:r w:rsidR="00484464" w:rsidRPr="00CB14DC">
        <w:rPr>
          <w:b/>
        </w:rPr>
        <w:t xml:space="preserve">Training </w:t>
      </w:r>
      <w:r w:rsidR="005D265B" w:rsidRPr="00CB14DC">
        <w:rPr>
          <w:b/>
        </w:rPr>
        <w:t>P</w:t>
      </w:r>
      <w:r w:rsidR="00484464" w:rsidRPr="00CB14DC">
        <w:rPr>
          <w:b/>
        </w:rPr>
        <w:t xml:space="preserve">rogram </w:t>
      </w:r>
      <w:r w:rsidR="005D265B" w:rsidRPr="00CB14DC">
        <w:rPr>
          <w:b/>
        </w:rPr>
        <w:t>C</w:t>
      </w:r>
      <w:r w:rsidR="00484464" w:rsidRPr="00CB14DC">
        <w:rPr>
          <w:b/>
        </w:rPr>
        <w:t xml:space="preserve">haracteristics </w:t>
      </w:r>
    </w:p>
    <w:p w14:paraId="2D58F812" w14:textId="73B6EFE4" w:rsidR="004932FB" w:rsidRPr="00CB14DC" w:rsidRDefault="008F7772" w:rsidP="006D68E5">
      <w:pPr>
        <w:spacing w:before="100" w:beforeAutospacing="1" w:after="100" w:afterAutospacing="1" w:line="360" w:lineRule="auto"/>
        <w:jc w:val="both"/>
      </w:pPr>
      <w:r w:rsidRPr="00CB14DC">
        <w:t>4</w:t>
      </w:r>
      <w:r w:rsidR="00795FF8" w:rsidRPr="00CB14DC">
        <w:t xml:space="preserve"> studies represent resistance </w:t>
      </w:r>
      <w:r w:rsidRPr="00CB14DC">
        <w:fldChar w:fldCharType="begin" w:fldLock="1"/>
      </w:r>
      <w:r w:rsidR="005F7402">
        <w:instrText>ADDIN CSL_CITATION {"citationItems":[{"id":"ITEM-1","itemData":{"DOI":"10.1093/qjmed/hcp083","ISSN":"14602725","PMID":"19570991","abstract":"Background: The influence of different types of exercise on risk factors for cardiovascular diseases has rarely been investigated. The aim of the present work was to evaluate the effect of adding resistance exercise to aerobic activities on lipid-lipoprotein profile, in a representative sample of men and women from the province of Attica, Greece. Methods: We randomly enrolled 1514 and 1528 healthy men and women, respectively, stratified by city, age and gender distribution. Participants were classified as inactive (INA), sufficiently active (SA) and highly active for either aerobic activities (HAA) alone or a combination of aerobic plus resistance exercise (HAC). The main outcome measures are lipid-lipoprotein profile [total, high-density lipoprotein (HDL) cholesterol, low-density lipoprotein (LDL) cholesterol, triglycerides, apolipoprotein-A1, apolipoprotein-B] and anthropometric indices. Results: From those participating in aerobic activities, 480 (31.7%) men and 502 (32.9%) women were classified as SA, 100 men (6.6%) and 93 women (6.1%) as HAA and 90 men (5.9%) and 49 women (3.2%) as HAC. After various adjustments were made, men from the HAC group had an average of 23% lower plasma triacylglycerol concentration (P = 0.04) and 10% lower LDL-cholesterol (P = 0.01) when compared with the HAA group. Moreover, women from the HAC group had 13% lower LDL-cholesterol when compared with HAA group (P = 0.051). Conclusions: These data suggest that combining aerobic and resistance-type activities may confer a better effect on lipoprotein profile in healthy individuals than aerobic activities alone. © The Author 2009. Published by Oxford University Press on behalf of the Association of Physicians. All rights reserved.","author":[{"dropping-particle":"","family":"Pitsavos","given":"C.","non-dropping-particle":"","parse-names":false,"suffix":""},{"dropping-particle":"","family":"Panagiotakos","given":"Demosthenes B.","non-dropping-particle":"","parse-names":false,"suffix":""},{"dropping-particle":"","family":"Tambalis","given":"K. D.","non-dropping-particle":"","parse-names":false,"suffix":""},{"dropping-particle":"","family":"Chrysohoou","given":"C.","non-dropping-particle":"","parse-names":false,"suffix":""},{"dropping-particle":"","family":"Sidossis","given":"L. S.","non-dropping-particle":"","parse-names":false,"suffix":""},{"dropping-particle":"","family":"Skoumas","given":"J.","non-dropping-particle":"","parse-names":false,"suffix":""},{"dropping-particle":"","family":"Stefanadis","given":"C.","non-dropping-particle":"","parse-names":false,"suffix":""}],"container-title":"Qjm","id":"ITEM-1","issue":"9","issued":{"date-parts":[["2009"]]},"page":"609-616","title":"Resistance exercise plus to aerobic activities is associated with better lipids' profile among healthy individuals: The ATTICA study","type":"article-journal","volume":"102"},"uris":["http://www.mendeley.com/documents/?uuid=37b47baf-e806-41f7-aa2a-bf4e225d5d72"]},{"id":"ITEM-2","itemData":{"DOI":"10.4103/ijnmr.IJNMR-385-14","ISSN":"22285504","abstract":"Background: Increased level of blood lipids is one of the risk factors for cardiovascular diseases. Considerable research has done to assess the effects of physical exercises on lipid profile, of which aerobic exercises are the main part of evidence. However, in recent years, resistance exercise has been less investigated. Thus, the present study investigates the effect of resistance exercise on lipid profile in coronary artery disease patients. Materials and Methods: This study was a randomized clinical trial. Forty eligible participants were selected through selective sampling and were assigned randomly to either intervention or control groups (20 participants in each group). Fasting blood sample was taken for measurement of lipid profile before, after, and after 4 weeks of the end of intervention. The intervention period lasted 8 weeks and included two exercise sessions of 45-60 minutes per week. Resistance exercise was performed by use of light weights in the range of motion of the elbow, shoulder, and knee joints. The number of repetitions was initially 10 and was gradually increased to 15. Then, the weight was increased by 3-5% and the number of sets too. Data were analyzed on significant level of P &lt; 0.05. Results: In both the groups, the mean and mean changes of lipid profile, before, after. and 4 weeks after the end of the intervention were not significantly different (P &lt; 0.05). Conclusions: The 8-week of resistance exercise did not lead to a significant decrease in the mean lipid profile.","author":[{"dropping-particle":"","family":"Salehi","given":"Zahra","non-dropping-particle":"","parse-names":false,"suffix":""},{"dropping-particle":"","family":"Salehi","given":"Kobra","non-dropping-particle":"","parse-names":false,"suffix":""},{"dropping-particle":"","family":"Moeini","given":"Mahin","non-dropping-particle":"","parse-names":false,"suffix":""},{"dropping-particle":"","family":"Kargarfard","given":"Mehdi","non-dropping-particle":"","parse-names":false,"suffix":""},{"dropping-particle":"","family":"Sadeghi","given":"Masoumeh","non-dropping-particle":"","parse-names":false,"suffix":""}],"container-title":"Iranian Journal of Nursing and Midwifery Research","id":"ITEM-2","issue":"2","issued":{"date-parts":[["2017"]]},"page":"112-116","title":"The effect of resistance exercise on lipid profile of coronary artery disease patients: A randomized clinical trial","type":"article-journal","volume":"22"},"uris":["http://www.mendeley.com/documents/?uuid=3f705b0e-c241-490f-9efe-a19c0fa48135"]},{"id":"ITEM-3","itemData":{"DOI":"10.5812/jjcdc.28339","author":[{"dropping-particle":"","family":"Heydarpour","given":"Parvin","non-dropping-particle":"","parse-names":false,"suffix":""},{"dropping-particle":"","family":"Fayazi","given":"Sadigheh","non-dropping-particle":"","parse-names":false,"suffix":""},{"dropping-particle":"","family":"Haghighi","given":"Shayesteh","non-dropping-particle":"","parse-names":false,"suffix":""}],"container-title":"Jundishapur Journal of Chronic Disease Care","id":"ITEM-3","issue":"2","issued":{"date-parts":[["2015"]]},"page":"0-5","title":"Resistance Training Effect on Lipid Profile and Body Fat Percentage of Premenopausal Women","type":"article-journal","volume":"4"},"uris":["http://www.mendeley.com/documents/?uuid=96836343-49f6-433d-b145-54a0d023d8d7"]},{"id":"ITEM-4","itemData":{"DOI":"10.1186/1758-5996-2-31","ISSN":"17585996","abstract":"Background. The effects of chronic aerobic exercise upon lipid profile has been previously demonstrated, but few studies showed this effect under resistance exercise conditions. Objective. The aim of this study was to examine the effects of different resistance exercise loads on blood lipids. Methods. Thirty healthy, untrained male volunteers were allocated randomly into four groups based at different percentages of one repetition maximum (1 RM); 50%-1 RM, 75%-1 RM, 90%-1 RM, and 110%-1 RM. The total volume (sets × reps × load) of the exercise was equalized. The lipid profile (Triglycerides [TG], HDL-cholesterol [HDL-c], LDL-cholesterol, and Total cholesterol) was determined at rest and after 1, 24, 48 and 72 h of resistance exercise. Results. The 75%-1 RM group demonstrated greater TG reduction when compared to other groups (p &lt; 0.05). Additionally, the 110%-1 RM group presented an increased TG concentration when compared to 50% and 75% groups (p = 0.01, p = 0.01, respectively). HDL-c concentration was significantly greater after resistance exercise in 50%-1 RM and 75%-1 RM when compared to 110%-1 RM group (p = 0.004 and p = 0.03, respectively). Accordingly, the 50%-1 RM group had greater HDL-c concentration than 110%-1 RM group after 48 h (p = 0.05) and 72 h (p = 0.004), respectively. Finally, The 50% group has showed lesser LDL-c concentration than 110% group after 24 h (p = 0.007). No significant difference was found in Total Cholesterol concentrations. Conclusion. These results indicate that the acute resistance exercise may induce changes in lipid profile in a specific-intensity manner. Overall, low and moderate exercise intensities appear to be promoting more benefits on lipid profile than high intensity. Long term studies should confirm these findings. © 2010 Lira et al; licensee BioMed Central Ltd.","author":[{"dropping-particle":"","family":"Lira","given":"Fabio S.","non-dropping-particle":"","parse-names":false,"suffix":""},{"dropping-particle":"","family":"Uchida","given":"Marco C.","non-dropping-particle":"","parse-names":false,"suffix":""},{"dropping-particle":"","family":"Zanchi","given":"Nelo E.","non-dropping-particle":"","parse-names":false,"suffix":""},{"dropping-particle":"","family":"Gualano","given":"Bruno","non-dropping-particle":"","parse-names":false,"suffix":""},{"dropping-particle":"","family":"Martins","given":"Eivor","non-dropping-particle":"","parse-names":false,"suffix":""},{"dropping-particle":"","family":"Caperuto","given":"Erico C.","non-dropping-particle":"","parse-names":false,"suffix":""},{"dropping-particle":"","family":"Seelaender","given":"Marília","non-dropping-particle":"","parse-names":false,"suffix":""},{"dropping-particle":"","family":"Yamashita","given":"Alex S.","non-dropping-particle":"","parse-names":false,"suffix":""}],"container-title":"Diabetology and Metabolic Syndrome","id":"ITEM-4","issue":"1","issued":{"date-parts":[["2010"]]},"page":"1-6","title":"Low and moderate, rather than high intensity strength exercise induces benefit regarding plasma lipid profile","type":"article-journal","volume":"2"},"uris":["http://www.mendeley.com/documents/?uuid=91a97584-7de6-4ea9-a35d-7f68d5cf14da"]}],"mendeley":{"formattedCitation":"(15,17,18,22)","plainTextFormattedCitation":"(15,17,18,22)","previouslyFormattedCitation":"(Pitsavos &lt;i&gt;et al.&lt;/i&gt;, 2009; Lira &lt;i&gt;et al.&lt;/i&gt;, 2010; Heydarpour, Fayazi and Haghighi, 2015; Salehi &lt;i&gt;et al.&lt;/i&gt;, 2017)"},"properties":{"noteIndex":0},"schema":"https://github.com/citation-style-language/schema/raw/master/csl-citation.json"}</w:instrText>
      </w:r>
      <w:r w:rsidRPr="00CB14DC">
        <w:fldChar w:fldCharType="separate"/>
      </w:r>
      <w:r w:rsidR="005F7402" w:rsidRPr="005F7402">
        <w:rPr>
          <w:noProof/>
        </w:rPr>
        <w:t>(15,17,18,22)</w:t>
      </w:r>
      <w:r w:rsidRPr="00CB14DC">
        <w:fldChar w:fldCharType="end"/>
      </w:r>
      <w:r w:rsidR="00795FF8" w:rsidRPr="00CB14DC">
        <w:t xml:space="preserve">, </w:t>
      </w:r>
      <w:r w:rsidRPr="00CB14DC">
        <w:t xml:space="preserve">1 </w:t>
      </w:r>
      <w:r w:rsidR="00795FF8" w:rsidRPr="00CB14DC">
        <w:t xml:space="preserve">aerobic </w:t>
      </w:r>
      <w:r w:rsidRPr="00CB14DC">
        <w:fldChar w:fldCharType="begin" w:fldLock="1"/>
      </w:r>
      <w:r w:rsidR="005F7402">
        <w:instrText>ADDIN CSL_CITATION {"citationItems":[{"id":"ITEM-1","itemData":{"DOI":"10.1038/oby.2012.65","ISSN":"19307381","PMID":"22421926","abstract":"Our purpose was to elucidate effects of acute exercise and training on blood lipids-lipoproteins, and high-sensitivity C-reactive protein (hsCRP) in overweight/obese men (n = 10) and women (n = 8); age, BMI, body fat percentage, and VO2 max were (mean SEM): 45 2.5 years, 31.9 1.4 kgm2, 41.1 1.5%, and 25.2 1.3 mlO2 kg1 min1. Before exercise training subjects performed an acute exercise session on a treadmill (70% VO2 max, 400 kcal energy expenditure), followed by 12 weeks of endurance exercise training (land-based or aquatic-based treadmill): 3 sessionsweek 1, progressing to 500 kcalsession 1 during which subjects maintained accustomed dietary habits. After training, the acute exercise session was repeated. Blood samples, obtained immediately before and 24 h after acute exercise sessions, were analyzed for serum lipids, lipoproteins, and hsCRP adjusted for plasma volume shifts. Exercise training increased VO2 max (3.67 mlO2 kg1 min1, P 0.001) and reduced body weight (2.7 kg, P 0.01). Training increased high-density lipoprotein (HDL) and HDL 2b-cholesterol (HDL-C) concentrations (3.7 and 2.4 mgdl 1, P 0.05) and particle numbers (588 and 206 nmoll 1, P 0.05) in men. In women despite no change in total HDL-C, subfractions shifted from HDL 3-C (3.2, P 0.01) to HDL 2b-C (3.5, P 0.05) and HDL 2a-C (2.2 mgdl 1, P 0.05), with increased HDL 2b particle number (313 nmoll 1, P 0.05). Training reduced LDL 3 concentration and particle number in women (1.6 mgdl 1 and 16 nmoll 1, P 0.05). Acute exercise reduced the total cholesterol (TC): HDL-C ratio in men (0.16, P 0.01) and increased hsCRP in all subjects (0.05 mgdl 1, P 0.05), regardless of training. Training did not affect acute exercise responses. Our data support the efficacy of endurance training, without dietary intervention, to elicit beneficial changes in blood lipids-lipoproteins in obese men and women. © 2011 The Obesity Society.","author":[{"dropping-particle":"","family":"Greene","given":"Nicholas P.","non-dropping-particle":"","parse-names":false,"suffix":""},{"dropping-particle":"","family":"Martin","given":"Steven E.","non-dropping-particle":"","parse-names":false,"suffix":""},{"dropping-particle":"","family":"Crouse","given":"Stephen F.","non-dropping-particle":"","parse-names":false,"suffix":""}],"container-title":"Obesity","id":"ITEM-1","issue":"8","issued":{"date-parts":[["2012"]]},"page":"1618-1627","title":"Acute exercise and training alter blood lipid and lipoprotein profiles differently in overweight and obese men and women","type":"article-journal","volume":"20"},"uris":["http://www.mendeley.com/documents/?uuid=15696516-8281-4b3e-8b36-f3069d0f0ef1"]}],"mendeley":{"formattedCitation":"(21)","plainTextFormattedCitation":"(21)","previouslyFormattedCitation":"(Greene, Martin and Crouse, 2012)"},"properties":{"noteIndex":0},"schema":"https://github.com/citation-style-language/schema/raw/master/csl-citation.json"}</w:instrText>
      </w:r>
      <w:r w:rsidRPr="00CB14DC">
        <w:fldChar w:fldCharType="separate"/>
      </w:r>
      <w:r w:rsidR="005F7402" w:rsidRPr="005F7402">
        <w:rPr>
          <w:noProof/>
        </w:rPr>
        <w:t>(21)</w:t>
      </w:r>
      <w:r w:rsidRPr="00CB14DC">
        <w:fldChar w:fldCharType="end"/>
      </w:r>
      <w:r w:rsidR="00795FF8" w:rsidRPr="00CB14DC">
        <w:t xml:space="preserve">, </w:t>
      </w:r>
      <w:r w:rsidRPr="00CB14DC">
        <w:t xml:space="preserve">1 </w:t>
      </w:r>
      <w:r w:rsidR="00795FF8" w:rsidRPr="00CB14DC">
        <w:t xml:space="preserve">endurance exercise </w:t>
      </w:r>
      <w:r w:rsidRPr="00CB14DC">
        <w:fldChar w:fldCharType="begin" w:fldLock="1"/>
      </w:r>
      <w:r w:rsidR="005F7402">
        <w:instrText>ADDIN CSL_CITATION {"citationItems":[{"id":"ITEM-1","itemData":{"DOI":"10.1016/j.metabol.2006.10.019","ISSN":"00260495","PMID":"17378998","abstract":"Endurance exercise training improves plasma lipoprotein and lipid profiles and reduces cardiovascular disease risk. However, the effect of endurance exercise training, independent of diet and body fat phenotypes, on plasma lipoprotein subfraction particle concentration, size, and composition as measured by nuclear magnetic resonance (NMR) spectroscopy is not known. We hypothesized that 24 weeks of endurance exercise training would independently improve plasma lipoprotein and lipid profiles as assessed by both conventional and novel NMR measurement techniques. One hundred sedentary, healthy 50- to 75-year-olds following a standardized diet were studied before and after 24 weeks of aerobic exercise training. Lipoprotein and lipid analyses, using both conventional and NMR measures, were performed at baseline and after 24 weeks of exercise training. Relative and absolute maximum oxygen consumption increased 15% with exercise training. Most lipoprotein and lipid measures improved with 24 weeks of endurance exercise training, and these changes were consistently independent of baseline body fat and body fat changes with training. For example, with exercise training, total cholesterol, triglycerides, and low-density lipoprotein cholesterol (LDL-C) decreased significantly (2.1 ± 1.8 mg/dL, P = .001; -17 ± 3.5 mg/dL, P &lt; .0001; and -0.7 ± 1.7 mg/dL, P &lt; .0001, respectively), and high-density lipoprotein cholesterol subfractions (HDL3-C and HDL2-C) increased significantly (1.9 ± 0.5 mg/dL, P = .01, and 1.2 ± 0.3 mg/dL, P = .02, respectively). Particle concentrations decreased significantly for large and small very low-density lipoprotein particles (-0.7 ± 0.4 nmol/L, P &lt; .0001, and -1.1 ± 1.7 nmol/L, P &lt; .0001, respectively), total, medium, and very small LDL particles (-100 ± 26 nmol/L, P = .01; -26 ± 7.0 nmol/L, P = .004; and -103 ± 27 nmol/L, P = .02, respectively), and small HDL particles (-0.03 ± 0.4 μmol/L, P = .007). Mean very low-density lipoprotein particle size also decreased significantly (-1.7 ± 0.9 nm, P &lt; .0001) and mean HDL particle size increased significantly with exercise training (0.1 ± 0.0 nm, P = .04). These results show that 24 weeks of endurance exercise training induced favorable changes in plasma lipoprotein and lipid profiles independent of diet and baseline or change in body fat. © 2007 Elsevier Inc. All rights reserved.","author":[{"dropping-particle":"","family":"Halverstadt","given":"Amy","non-dropping-particle":"","parse-names":false,"suffix":""},{"dropping-particle":"","family":"Phares","given":"Dana A.","non-dropping-particle":"","parse-names":false,"suffix":""},{"dropping-particle":"","family":"Wilund","given":"Kenneth R.","non-dropping-particle":"","parse-names":false,"suffix":""},{"dropping-particle":"","family":"Goldberg","given":"Andrew P.","non-dropping-particle":"","parse-names":false,"suffix":""},{"dropping-particle":"","family":"Hagberg","given":"James M.","non-dropping-particle":"","parse-names":false,"suffix":""}],"container-title":"Metabolism: Clinical and Experimental","id":"ITEM-1","issue":"4","issued":{"date-parts":[["2007"]]},"page":"444-450","title":"Endurance exercise training raises high-density lipoprotein cholesterol and lowers small low-density lipoprotein and very low-density lipoprotein independent of body fat phenotypes in older men and women","type":"article-journal","volume":"56"},"uris":["http://www.mendeley.com/documents/?uuid=eaafe8b4-26fb-4bdb-a84b-ad237da7f3da"]}],"mendeley":{"formattedCitation":"(12)","plainTextFormattedCitation":"(12)","previouslyFormattedCitation":"(Halverstadt &lt;i&gt;et al.&lt;/i&gt;, 2007)"},"properties":{"noteIndex":0},"schema":"https://github.com/citation-style-language/schema/raw/master/csl-citation.json"}</w:instrText>
      </w:r>
      <w:r w:rsidRPr="00CB14DC">
        <w:fldChar w:fldCharType="separate"/>
      </w:r>
      <w:r w:rsidR="005F7402" w:rsidRPr="005F7402">
        <w:rPr>
          <w:noProof/>
        </w:rPr>
        <w:t>(12)</w:t>
      </w:r>
      <w:r w:rsidRPr="00CB14DC">
        <w:fldChar w:fldCharType="end"/>
      </w:r>
      <w:r w:rsidR="00795FF8" w:rsidRPr="00CB14DC">
        <w:t xml:space="preserve">, and </w:t>
      </w:r>
      <w:r w:rsidRPr="00CB14DC">
        <w:t xml:space="preserve">1 </w:t>
      </w:r>
      <w:r w:rsidR="00795FF8" w:rsidRPr="00CB14DC">
        <w:t xml:space="preserve">strength training </w:t>
      </w:r>
      <w:r w:rsidRPr="00CB14DC">
        <w:fldChar w:fldCharType="begin" w:fldLock="1"/>
      </w:r>
      <w:r w:rsidR="005F7402">
        <w:instrText>ADDIN CSL_CITATION {"citationItems":[{"id":"ITEM-1","itemData":{"ISSN":"08671079","abstract":"This article focuses on a study which investigated the influence of an eight-week resistance training on the lipid profile of blood serum in young men. It presents a brief review of literature on the association between physical activity and lipid and lipoprotein levels. An overview of the study population and methodology is discussed, as well as key findings.","author":[{"dropping-particle":"","family":"Nowak","given":"Alicja","non-dropping-particle":"","parse-names":false,"suffix":""},{"dropping-particle":"","family":"Pilaczyńska-Szcześniak","given":"Łucja","non-dropping-particle":"","parse-names":false,"suffix":""},{"dropping-particle":"","family":"Wieczorek","given":"Andrzej","non-dropping-particle":"","parse-names":false,"suffix":""},{"dropping-particle":"","family":"Kaczmarek","given":"Dominik","non-dropping-particle":"","parse-names":false,"suffix":""},{"dropping-particle":"","family":"Stemplewski","given":"Rafał","non-dropping-particle":"","parse-names":false,"suffix":""}],"container-title":"Studies in Physical Culture &amp; Tourism","id":"ITEM-1","issued":{"date-parts":[["2006"]]},"page":"153-155","title":"Changes in Blood Lipids and Lipoproteins Following a Strength Training Intervention.","type":"article-journal","volume":"13"},"uris":["http://www.mendeley.com/documents/?uuid=8fd9dc2a-a1b9-41ee-a391-73456b816683"]}],"mendeley":{"formattedCitation":"(20)","plainTextFormattedCitation":"(20)","previouslyFormattedCitation":"(Nowak &lt;i&gt;et al.&lt;/i&gt;, 2006)"},"properties":{"noteIndex":0},"schema":"https://github.com/citation-style-language/schema/raw/master/csl-citation.json"}</w:instrText>
      </w:r>
      <w:r w:rsidRPr="00CB14DC">
        <w:fldChar w:fldCharType="separate"/>
      </w:r>
      <w:r w:rsidR="005F7402" w:rsidRPr="005F7402">
        <w:rPr>
          <w:noProof/>
        </w:rPr>
        <w:t>(20)</w:t>
      </w:r>
      <w:r w:rsidRPr="00CB14DC">
        <w:fldChar w:fldCharType="end"/>
      </w:r>
      <w:r w:rsidR="00795FF8" w:rsidRPr="00CB14DC">
        <w:t xml:space="preserve">. </w:t>
      </w:r>
      <w:r w:rsidRPr="00CB14DC">
        <w:t xml:space="preserve">Furthermore, </w:t>
      </w:r>
      <w:r w:rsidR="00795FF8" w:rsidRPr="00CB14DC">
        <w:t>2 studies represent a combination of resistance and aerobic exercises (</w:t>
      </w:r>
      <w:r w:rsidRPr="00CB14DC">
        <w:fldChar w:fldCharType="begin" w:fldLock="1"/>
      </w:r>
      <w:r w:rsidR="005F7402">
        <w:instrText>ADDIN CSL_CITATION {"citationItems":[{"id":"ITEM-1","itemData":{"ISSN":"1678-4170","PMID":"20084314","abstract":"BACKGROUND Resisted and aerobic exercises are recommended to reduce weight and improve health, but which exercise modality offers the best results is still unclear. OBJECTIVE The aims of this study were to compare circuit weight training (CWT) with jogging (JOGG) on multiple cardiovascular disease (CVD), metabolic risk factors and fitness of overweight and obese women (body composition, lipid profile, uric acid, glucose, metabolic equivalent (MET), heart rate, blood pressure, flexibility, resting energy expenditure (REE) and nitrogen balance (NB)). METHODS Fifty women were randomly divided in two groups, but only 26 finished it: CWT (n=14; 36+/-12 years old; body mass index, BMI=32+/-7 kg/m(2)) and JOGG (n=12; 37+/-9; BMI=29+/-2). The first month of training consisted of 60 min x 03 days/week and the second month of training consisted of 04 days/week for both protocols and a dietary reeducation. RESULTS Both groups reduced total body mass, fat body mass, BMI, plasma uric acid and increase in MET (p&lt;0.05); there was no change in lean body mass, REE and resting heart rate. CWT reduced total cholesterol, plasma triglycerides, NB and increased flexibility; JOGG reduced waist/hip ratio, glucose, systolic blood pressure, high-density lipoprotein cholesterol, and increased the total cholesterol/high-density lipoprotein cholesterol ratio (p&lt;0.05). CONCLUSION Both protocols improved CVD and metabolic risk factors. The CWT presented favorable changes regarding lipid profile and flexibility; JOGG on glucose, waist/hip ratio and blood pressure. These results suggest that resisted exercise combined with aerobics should be considered for obese people. Nevertheless, regarding some basal differences between the groups , it was not possible to conclude that changes were due to exercise type or intra-group variability.","author":[{"dropping-particle":"","family":"Fett","given":"Carlos Alexandre","non-dropping-particle":"","parse-names":false,"suffix":""},{"dropping-particle":"","family":"Fett","given":"Waléria Christiane Rezende","non-dropping-particle":"","parse-names":false,"suffix":""},{"dropping-particle":"","family":"Marchini","given":"Julio Sérgio","non-dropping-particle":"","parse-names":false,"suffix":""}],"container-title":"Arquivos brasileiros de cardiologia","id":"ITEM-1","issue":"5","issued":{"date-parts":[["2009"]]},"page":"519-25","title":"Circuit weight training vs jogging in metabolic risk factors of overweight/obese women.","type":"article-journal","volume":"93"},"uris":["http://www.mendeley.com/documents/?uuid=350c831e-32a3-4745-ab65-526be1153edb"]},{"id":"ITEM-2","itemData":{"DOI":"10.3390/ijerph16112003","ISBN":"8864247300","ISSN":"16604601","PMID":"31195651","abstract":"Increased levels of high-density lipoprotein cholesterol (HDL-C) can improve endothelial function. This may help reduce cardiovascular risks and mortality. Evidence has been provided on the association between cardiometabolic traits, such as HDL-C and exercise modalities. However, there is the absence of studies investigating this association in Taiwan. We assessed the relationship between exercise type and HDL-C among Taiwanese adults. Data were collected from Taiwan Biobank (TWB), a national biomedical research database that contains the genetic information of ethnic Taiwanese residents gathered from 2008 to 2016. We enrolled 24,856 participants aged 30 to 70 years who completed a questionnaire about their recent health behaviors including smoking, drinking, and exercise. Regular exercise was categorized as non-aerobic exercise (separated as weight training, ball game, and mixed exercise) and strict aerobic exercise. Linear regression models were used to assess the effects of exercise in a questionnaire-based manner. After multivariate adjustments, HDL-C was positively associated with aerobic (β = 1.33748, p &lt; 0.0001) and non-aerobic (β = 2.56210; p &lt; 0.0001) exercise. Positive associations were also found for resistance training (β = 4.01828, p = 0.0020), ballgame (β = 2.43815, p = 0.0001), and mixed exercise (β = 2.47021, p &lt; 0.0001). This study demonstrated that both aerobic and non-aerobic exercise have positive effects on HDL-C among Taiwanese adults. Among the non-aerobic exercise groups, resistance training had the greatest effect.","author":[{"dropping-particle":"","family":"Hsu","given":"Chun Sheng","non-dropping-particle":"","parse-names":false,"suffix":""},{"dropping-particle":"","family":"Chang","given":"Shin Tsu","non-dropping-particle":"","parse-names":false,"suffix":""},{"dropping-particle":"","family":"Nfor","given":"Oswald Ndi","non-dropping-particle":"","parse-names":false,"suffix":""},{"dropping-particle":"","family":"Lee","given":"Kuan Jung","non-dropping-particle":"","parse-names":false,"suffix":""},{"dropping-particle":"","family":"Lee","given":"Shiuan Shinn","non-dropping-particle":"","parse-names":false,"suffix":""},{"dropping-particle":"","family":"Liaw","given":"Yung Po","non-dropping-particle":"","parse-names":false,"suffix":""}],"container-title":"International Journal of Environmental Research and Public Health","id":"ITEM-2","issue":"11","issued":{"date-parts":[["2019"]]},"page":"1-8","title":"Effects of regular aerobic exercise and resistance training on high-density lipoprotein cholesterol levels in taiwanese adults","type":"article-journal","volume":"16"},"uris":["http://www.mendeley.com/documents/?uuid=5e2b1b4f-029e-442a-be62-dbf567e8177a"]}],"mendeley":{"formattedCitation":"(13,19)","plainTextFormattedCitation":"(13,19)","previouslyFormattedCitation":"(Fett, Fett and Marchini, 2009; Hsu &lt;i&gt;et al.&lt;/i&gt;, 2019)"},"properties":{"noteIndex":0},"schema":"https://github.com/citation-style-language/schema/raw/master/csl-citation.json"}</w:instrText>
      </w:r>
      <w:r w:rsidRPr="00CB14DC">
        <w:fldChar w:fldCharType="separate"/>
      </w:r>
      <w:r w:rsidR="005F7402" w:rsidRPr="005F7402">
        <w:rPr>
          <w:noProof/>
        </w:rPr>
        <w:t>(13,19)</w:t>
      </w:r>
      <w:r w:rsidRPr="00CB14DC">
        <w:fldChar w:fldCharType="end"/>
      </w:r>
      <w:r w:rsidR="00795FF8" w:rsidRPr="00CB14DC">
        <w:t xml:space="preserve">; 1 </w:t>
      </w:r>
      <w:r w:rsidR="00B0316A" w:rsidRPr="00CB14DC">
        <w:t>report</w:t>
      </w:r>
      <w:r w:rsidR="00795FF8" w:rsidRPr="00CB14DC">
        <w:t xml:space="preserve"> with </w:t>
      </w:r>
      <w:r w:rsidR="00771959">
        <w:t xml:space="preserve">both strength training and aerobic exercises combined </w:t>
      </w:r>
      <w:r w:rsidRPr="00CB14DC">
        <w:fldChar w:fldCharType="begin" w:fldLock="1"/>
      </w:r>
      <w:r w:rsidR="005F7402">
        <w:instrText>ADDIN CSL_CITATION {"citationItems":[{"id":"ITEM-1","itemData":{"DOI":"10.1249/MSS.0b013e3181d99203","ISSN":"01959131","PMID":"20195181","abstract":"Purpose: The purpose of this study was to determine the effectiveness of brief intense interval training as exercise intervention for promoting health and to evaluate potential benefits about common interventions, that is, prolonged exercise and strength training. Methods: Thirty-six untrained men were divided into groups that completed 12 wk of intense interval running (INT; total training time 40 min</w:instrText>
      </w:r>
      <w:r w:rsidR="005F7402">
        <w:rPr>
          <w:rFonts w:ascii="Cambria Math" w:hAnsi="Cambria Math" w:cs="Cambria Math"/>
        </w:rPr>
        <w:instrText>⊙</w:instrText>
      </w:r>
      <w:r w:rsidR="005F7402">
        <w:instrText>wk-1), prolonged running (</w:instrText>
      </w:r>
      <w:r w:rsidR="005F7402">
        <w:rPr>
          <w:rFonts w:ascii="Cambria Math" w:hAnsi="Cambria Math" w:cs="Cambria Math"/>
        </w:rPr>
        <w:instrText>∼</w:instrText>
      </w:r>
      <w:r w:rsidR="005F7402">
        <w:instrText>150 minIwkj1), and strength training (</w:instrText>
      </w:r>
      <w:r w:rsidR="005F7402">
        <w:rPr>
          <w:rFonts w:ascii="Cambria Math" w:hAnsi="Cambria Math" w:cs="Cambria Math"/>
        </w:rPr>
        <w:instrText>∼</w:instrText>
      </w:r>
      <w:r w:rsidR="005F7402">
        <w:instrText>150 min</w:instrText>
      </w:r>
      <w:r w:rsidR="005F7402">
        <w:rPr>
          <w:rFonts w:ascii="Cambria Math" w:hAnsi="Cambria Math" w:cs="Cambria Math"/>
        </w:rPr>
        <w:instrText>⊙</w:instrText>
      </w:r>
      <w:r w:rsidR="005F7402">
        <w:instrText>wk-1) or continued their habitual lifestyle without participation in physical training. Results: The improvement in cardiorespiratory fitness was superior in the INT (14% ± 2% increase in V</w:instrText>
      </w:r>
      <w:r w:rsidR="005F7402">
        <w:rPr>
          <w:rFonts w:ascii="Cambria Math" w:hAnsi="Cambria Math" w:cs="Cambria Math"/>
        </w:rPr>
        <w:instrText>⊙</w:instrText>
      </w:r>
      <w:r w:rsidR="005F7402">
        <w:instrText>O2max) compared with the other two exercise interventions (7% ± 2% and 3% ± 2% increases). The blood glucose concentration 2 h after oral ingestion of 75 g of glucose was lowered to a similar extent after training in the INT (from 6.1 ± 0.6 to 5.1 ± 0.4 mM, P &lt; 0.05) and the prolonged running group (from 5.6 ± 1.5 to 4.9 ± 1.1 mM, P &lt; 0.05). In contrast, INT was less efficient than prolonged running for lowering the subjects' resting HR, fat percentage, and reducing the ratio between total and HDL plasma cholesterol. Furthermore, total bone mass and lean body mass remained unchanged in the INT group, whereas both these parameters were increased by the strength-training intervention. Conclusions: INT for 12 wk is an effective training stimulus for improvement of cardiorespiratory fitness and glucose tolerance, but in relation to the treatment of hyperlipidemia and obesity, it is less effective than prolonged training. Furthermore and in contrast to strength training, 12 wk of INT had no impact on muscle mass or indices of skeletal health. © 2010 by the American College of Sports Medicine.","author":[{"dropping-particle":"","family":"Nybo","given":"Lars","non-dropping-particle":"","parse-names":false,"suffix":""},{"dropping-particle":"","family":"Sundstrup","given":"Emil","non-dropping-particle":"","parse-names":false,"suffix":""},{"dropping-particle":"","family":"Jakobsen","given":"Markus D.","non-dropping-particle":"","parse-names":false,"suffix":""},{"dropping-particle":"","family":"Mohr","given":"Magni","non-dropping-particle":"","parse-names":false,"suffix":""},{"dropping-particle":"","family":"Hornstrup","given":"Therese","non-dropping-particle":"","parse-names":false,"suffix":""},{"dropping-particle":"","family":"Simonsen","given":"Lene","non-dropping-particle":"","parse-names":false,"suffix":""},{"dropping-particle":"","family":"Bülow","given":"Jens","non-dropping-particle":"","parse-names":false,"suffix":""},{"dropping-particle":"","family":"Randers","given":"Morten B.","non-dropping-particle":"","parse-names":false,"suffix":""},{"dropping-particle":"","family":"Nielsen","given":"Jens J.","non-dropping-particle":"","parse-names":false,"suffix":""},{"dropping-particle":"","family":"Aagaard","given":"Per","non-dropping-particle":"","parse-names":false,"suffix":""},{"dropping-particle":"","family":"Krustrup","given":"Peter","non-dropping-particle":"","parse-names":false,"suffix":""}],"container-title":"Medicine and Science in Sports and Exercise","id":"ITEM-1","issue":"10","issued":{"date-parts":[["2010"]]},"page":"1951-1958","title":"High-intensity training versus traditional exercise interventions for promoting health","type":"article-journal","volume":"42"},"uris":["http://www.mendeley.com/documents/?uuid=af093320-f3c8-43a0-8545-7dc4f548959e"]}],"mendeley":{"formattedCitation":"(16)","plainTextFormattedCitation":"(16)","previouslyFormattedCitation":"(Nybo &lt;i&gt;et al.&lt;/i&gt;, 2010)"},"properties":{"noteIndex":0},"schema":"https://github.com/citation-style-language/schema/raw/master/csl-citation.json"}</w:instrText>
      </w:r>
      <w:r w:rsidRPr="00CB14DC">
        <w:fldChar w:fldCharType="separate"/>
      </w:r>
      <w:r w:rsidR="005F7402" w:rsidRPr="005F7402">
        <w:rPr>
          <w:noProof/>
        </w:rPr>
        <w:t>(16)</w:t>
      </w:r>
      <w:r w:rsidRPr="00CB14DC">
        <w:fldChar w:fldCharType="end"/>
      </w:r>
      <w:r w:rsidR="00795FF8" w:rsidRPr="00CB14DC">
        <w:t xml:space="preserve"> and lastly 1 study with a combination of strength training and endurance exercise </w:t>
      </w:r>
      <w:r w:rsidR="00CB14DC" w:rsidRPr="00CB14DC">
        <w:fldChar w:fldCharType="begin" w:fldLock="1"/>
      </w:r>
      <w:r w:rsidR="005F7402">
        <w:instrText>ADDIN CSL_CITATION {"citationItems":[{"id":"ITEM-1","itemData":{"DOI":"10.3390/jcm11175146","ISSN":"20770383","abstract":"Background: Blood lipid profiles consist of total cholesterol (TC) and its fractions, high-density lipoprotein cholesterol (HDL), low-density lipoprotein cholesterol (LDL), non-high-density lipoprotein cholesterol (non-HDL), and triglycerides (TG). For several decades, studies have examined the effects of various factors on lipid status and its association with the risk of developing arteriosclerosis and cardiovascular disease. The beneficial effects of increased physical activity on cardiovascular health have been demonstrated by appropriate modulation of lipid profiles. For individuals with low physical activity, the literature recommends engaging in various forms of training that can improve physical fitness and resting lipid status. The aim of the study was to examine whether a specific original training program improves lipid profiles to the levels recommended for the male population. Methods: The study involved two equal (n = 15) groups of men (experimental and control groups, aged 35–40 years). The experimental group performed 60-min training sessions for 8 weeks (3 times a week) including a set of strength and endurance exercises. Before and after the training program, blood was drawn from both groups for serum determination of TC, HDL, LDL non-HDL, and TG, and a battery of four field physical performance tests was administered. Results: Statistically significant decreases (TC by 19.3%, TG by 23.7%, LDL by 15%), a non-significant decrease (10% for non-HDL), and no change for HDL were found in the experimental group. Control group showed a statistically significant decrease, by 7.4% for TC. The results confirm the effectiveness of the proposed training in improving health indices. Conclusions: The 8-week training program met the health-related fitness paradigm recommended for physical activity in men aged 35–40 years. After the completion of the program, all the participants expressed their satisfaction from participating in a health-promoting experiment.","author":[{"dropping-particle":"","family":"Ambroży","given":"Tadeusz","non-dropping-particle":"","parse-names":false,"suffix":""},{"dropping-particle":"","family":"Rydzik","given":"Łukasz","non-dropping-particle":"","parse-names":false,"suffix":""},{"dropping-particle":"","family":"Obmiński","given":"Zbigniew","non-dropping-particle":"","parse-names":false,"suffix":""},{"dropping-particle":"","family":"Spieszny","given":"Michał","non-dropping-particle":"","parse-names":false,"suffix":""},{"dropping-particle":"","family":"Szczepanik","given":"Antoni","non-dropping-particle":"","parse-names":false,"suffix":""},{"dropping-particle":"","family":"Ambroży","given":"Dorota","non-dropping-particle":"","parse-names":false,"suffix":""},{"dropping-particle":"","family":"Basiaga-Pasternak","given":"Joanna","non-dropping-particle":"","parse-names":false,"suffix":""},{"dropping-particle":"","family":"Spieszny","given":"Jakub","non-dropping-particle":"","parse-names":false,"suffix":""},{"dropping-particle":"","family":"Niewczas","given":"Marta","non-dropping-particle":"","parse-names":false,"suffix":""},{"dropping-particle":"","family":"Jaszczur-Nowicki","given":"Jarosław","non-dropping-particle":"","parse-names":false,"suffix":""}],"container-title":"Journal of Clinical Medicine","id":"ITEM-1","issue":"17","issued":{"date-parts":[["2022"]]},"title":"Effect of High-Intensity Strength and Endurance Training in the Form of Small Circuits on Changes in Lipid Levels in Men Aged 35–40 Years","type":"article-journal","volume":"11"},"uris":["http://www.mendeley.com/documents/?uuid=c0aa3f2a-36e8-42ff-b965-59ab00aec17f"]}],"mendeley":{"formattedCitation":"(14)","plainTextFormattedCitation":"(14)","previouslyFormattedCitation":"(Ambroży &lt;i&gt;et al.&lt;/i&gt;, 2022)"},"properties":{"noteIndex":0},"schema":"https://github.com/citation-style-language/schema/raw/master/csl-citation.json"}</w:instrText>
      </w:r>
      <w:r w:rsidR="00CB14DC" w:rsidRPr="00CB14DC">
        <w:fldChar w:fldCharType="separate"/>
      </w:r>
      <w:r w:rsidR="005F7402" w:rsidRPr="005F7402">
        <w:rPr>
          <w:noProof/>
        </w:rPr>
        <w:t>(14)</w:t>
      </w:r>
      <w:r w:rsidR="00CB14DC" w:rsidRPr="00CB14DC">
        <w:fldChar w:fldCharType="end"/>
      </w:r>
      <w:r w:rsidR="00795FF8" w:rsidRPr="00CB14DC">
        <w:t xml:space="preserve">. </w:t>
      </w:r>
    </w:p>
    <w:p w14:paraId="22461FA2" w14:textId="1E575851" w:rsidR="009569D2" w:rsidRPr="002F38D4" w:rsidRDefault="00DA76C1" w:rsidP="00750C9D">
      <w:pPr>
        <w:spacing w:before="100" w:beforeAutospacing="1" w:after="100" w:afterAutospacing="1" w:line="360" w:lineRule="auto"/>
        <w:jc w:val="both"/>
        <w:rPr>
          <w:b/>
        </w:rPr>
      </w:pPr>
      <w:r w:rsidRPr="002F38D4">
        <w:rPr>
          <w:b/>
        </w:rPr>
        <w:t xml:space="preserve">3.3.3 </w:t>
      </w:r>
      <w:r w:rsidR="009569D2" w:rsidRPr="002F38D4">
        <w:rPr>
          <w:b/>
        </w:rPr>
        <w:t xml:space="preserve">Primary Outcomes: </w:t>
      </w:r>
      <w:r w:rsidRPr="002F38D4">
        <w:rPr>
          <w:b/>
        </w:rPr>
        <w:t xml:space="preserve">Lipid </w:t>
      </w:r>
      <w:r w:rsidR="005407A4" w:rsidRPr="002F38D4">
        <w:rPr>
          <w:b/>
        </w:rPr>
        <w:t>A</w:t>
      </w:r>
      <w:r w:rsidRPr="002F38D4">
        <w:rPr>
          <w:b/>
        </w:rPr>
        <w:t xml:space="preserve">ssessment </w:t>
      </w:r>
      <w:r w:rsidR="005407A4" w:rsidRPr="002F38D4">
        <w:rPr>
          <w:b/>
        </w:rPr>
        <w:t>C</w:t>
      </w:r>
      <w:r w:rsidRPr="002F38D4">
        <w:rPr>
          <w:b/>
        </w:rPr>
        <w:t xml:space="preserve">haracteristics </w:t>
      </w:r>
    </w:p>
    <w:p w14:paraId="17E3D965" w14:textId="706ADB6D" w:rsidR="00750C9D" w:rsidRPr="002F38D4" w:rsidRDefault="009E70F4" w:rsidP="003F774F">
      <w:pPr>
        <w:tabs>
          <w:tab w:val="left" w:pos="2385"/>
        </w:tabs>
        <w:spacing w:line="360" w:lineRule="auto"/>
        <w:jc w:val="both"/>
      </w:pPr>
      <w:r>
        <w:t>For this study, w</w:t>
      </w:r>
      <w:r w:rsidR="003F774F" w:rsidRPr="002F38D4">
        <w:t>e used Cohen's d</w:t>
      </w:r>
      <w:r w:rsidR="00702EB0">
        <w:t xml:space="preserve"> which </w:t>
      </w:r>
      <w:r w:rsidR="003F774F" w:rsidRPr="002F38D4">
        <w:t>categorized the effect size as follows:</w:t>
      </w:r>
      <w:r w:rsidR="003850EC">
        <w:t xml:space="preserve"> </w:t>
      </w:r>
      <w:r w:rsidR="003F774F" w:rsidRPr="002F38D4">
        <w:t>small effect</w:t>
      </w:r>
      <w:r w:rsidR="003850EC">
        <w:t xml:space="preserve"> (0.2)</w:t>
      </w:r>
      <w:r w:rsidR="003F774F" w:rsidRPr="002F38D4">
        <w:t>, medium effect</w:t>
      </w:r>
      <w:r w:rsidR="003850EC">
        <w:t xml:space="preserve"> (0.5)</w:t>
      </w:r>
      <w:r w:rsidR="003F774F" w:rsidRPr="002F38D4">
        <w:t xml:space="preserve">, </w:t>
      </w:r>
      <w:r w:rsidR="003850EC">
        <w:t>and l</w:t>
      </w:r>
      <w:r w:rsidR="003F774F" w:rsidRPr="002F38D4">
        <w:t>arge effect</w:t>
      </w:r>
      <w:r w:rsidR="003850EC">
        <w:t xml:space="preserve"> (0.8)</w:t>
      </w:r>
      <w:r w:rsidR="003F774F" w:rsidRPr="002F38D4">
        <w:t xml:space="preserve">. </w:t>
      </w:r>
      <w:r w:rsidR="003F774F" w:rsidRPr="00750C9D">
        <w:t>The overall results for lipids and lipoproteins from each study are shown in</w:t>
      </w:r>
      <w:r w:rsidR="003F774F" w:rsidRPr="002F38D4">
        <w:t xml:space="preserve"> </w:t>
      </w:r>
      <w:r w:rsidR="003F774F" w:rsidRPr="0095678F">
        <w:t xml:space="preserve">Figure </w:t>
      </w:r>
      <w:r w:rsidR="0095678F" w:rsidRPr="0095678F">
        <w:t>3</w:t>
      </w:r>
      <w:r w:rsidR="003F774F" w:rsidRPr="0095678F">
        <w:t xml:space="preserve"> - </w:t>
      </w:r>
      <w:r w:rsidR="0095678F" w:rsidRPr="0095678F">
        <w:t>6</w:t>
      </w:r>
      <w:r w:rsidR="003F774F" w:rsidRPr="00750C9D">
        <w:t xml:space="preserve">. </w:t>
      </w:r>
    </w:p>
    <w:p w14:paraId="57C4B84B" w14:textId="47E44E83" w:rsidR="00B715EF" w:rsidRPr="002F38D4" w:rsidRDefault="00884BAA" w:rsidP="00B715EF">
      <w:pPr>
        <w:spacing w:before="100" w:beforeAutospacing="1" w:after="100" w:afterAutospacing="1" w:line="360" w:lineRule="auto"/>
        <w:jc w:val="both"/>
        <w:rPr>
          <w:b/>
          <w:i/>
        </w:rPr>
      </w:pPr>
      <w:r w:rsidRPr="002F38D4">
        <w:rPr>
          <w:b/>
          <w:i/>
        </w:rPr>
        <w:t xml:space="preserve">Impact of different </w:t>
      </w:r>
      <w:r w:rsidRPr="00005E61">
        <w:rPr>
          <w:b/>
          <w:i/>
        </w:rPr>
        <w:t>compound</w:t>
      </w:r>
      <w:r w:rsidRPr="002F38D4">
        <w:rPr>
          <w:b/>
          <w:i/>
        </w:rPr>
        <w:t xml:space="preserve"> exercises on </w:t>
      </w:r>
      <w:r w:rsidR="00B715EF" w:rsidRPr="002F38D4">
        <w:rPr>
          <w:b/>
          <w:i/>
        </w:rPr>
        <w:t>TC</w:t>
      </w:r>
    </w:p>
    <w:p w14:paraId="285E5F46" w14:textId="3AD3E9DC" w:rsidR="00A57565" w:rsidRPr="00A57565" w:rsidRDefault="00771959" w:rsidP="00D565B1">
      <w:pPr>
        <w:tabs>
          <w:tab w:val="left" w:pos="2385"/>
        </w:tabs>
        <w:spacing w:line="360" w:lineRule="auto"/>
        <w:jc w:val="both"/>
      </w:pPr>
      <w:r w:rsidRPr="00771959">
        <w:t>Figure 3 depicts the TC outcome and provides a summary of the findings.</w:t>
      </w:r>
      <w:r w:rsidR="00EA2D87" w:rsidRPr="002F38D4">
        <w:t xml:space="preserve"> The </w:t>
      </w:r>
      <w:r w:rsidR="006E3F69">
        <w:t>below</w:t>
      </w:r>
      <w:r w:rsidR="00EA2D87" w:rsidRPr="002F38D4">
        <w:t xml:space="preserve"> figure showed Cohen’s d effect measurement on </w:t>
      </w:r>
      <w:r w:rsidR="00493387">
        <w:t>TC</w:t>
      </w:r>
      <w:r w:rsidR="00EA2D87" w:rsidRPr="002F38D4">
        <w:t xml:space="preserve"> with most of the studies indicating a negative </w:t>
      </w:r>
      <w:r w:rsidR="00EA2D87" w:rsidRPr="002F38D4">
        <w:lastRenderedPageBreak/>
        <w:t xml:space="preserve">effect (-0.54, -0.8, -0.41, -0.13, -1.17) </w:t>
      </w:r>
      <w:r w:rsidR="00EA2D87" w:rsidRPr="003850EC">
        <w:t>which means the intervention had a negative impact or made the outcome worse</w:t>
      </w:r>
      <w:r w:rsidR="00EA2D87" w:rsidRPr="002F38D4">
        <w:t xml:space="preserve">. On the other hand, the following positive effect (0.17, 0.2, 0.0, and 0.12) </w:t>
      </w:r>
      <w:r w:rsidR="00A57565" w:rsidRPr="002F38D4">
        <w:fldChar w:fldCharType="begin" w:fldLock="1"/>
      </w:r>
      <w:r w:rsidR="005F7402">
        <w:instrText>ADDIN CSL_CITATION {"citationItems":[{"id":"ITEM-1","itemData":{"DOI":"10.3390/jcm11175146","ISSN":"20770383","abstract":"Background: Blood lipid profiles consist of total cholesterol (TC) and its fractions, high-density lipoprotein cholesterol (HDL), low-density lipoprotein cholesterol (LDL), non-high-density lipoprotein cholesterol (non-HDL), and triglycerides (TG). For several decades, studies have examined the effects of various factors on lipid status and its association with the risk of developing arteriosclerosis and cardiovascular disease. The beneficial effects of increased physical activity on cardiovascular health have been demonstrated by appropriate modulation of lipid profiles. For individuals with low physical activity, the literature recommends engaging in various forms of training that can improve physical fitness and resting lipid status. The aim of the study was to examine whether a specific original training program improves lipid profiles to the levels recommended for the male population. Methods: The study involved two equal (n = 15) groups of men (experimental and control groups, aged 35–40 years). The experimental group performed 60-min training sessions for 8 weeks (3 times a week) including a set of strength and endurance exercises. Before and after the training program, blood was drawn from both groups for serum determination of TC, HDL, LDL non-HDL, and TG, and a battery of four field physical performance tests was administered. Results: Statistically significant decreases (TC by 19.3%, TG by 23.7%, LDL by 15%), a non-significant decrease (10% for non-HDL), and no change for HDL were found in the experimental group. Control group showed a statistically significant decrease, by 7.4% for TC. The results confirm the effectiveness of the proposed training in improving health indices. Conclusions: The 8-week training program met the health-related fitness paradigm recommended for physical activity in men aged 35–40 years. After the completion of the program, all the participants expressed their satisfaction from participating in a health-promoting experiment.","author":[{"dropping-particle":"","family":"Ambroży","given":"Tadeusz","non-dropping-particle":"","parse-names":false,"suffix":""},{"dropping-particle":"","family":"Rydzik","given":"Łukasz","non-dropping-particle":"","parse-names":false,"suffix":""},{"dropping-particle":"","family":"Obmiński","given":"Zbigniew","non-dropping-particle":"","parse-names":false,"suffix":""},{"dropping-particle":"","family":"Spieszny","given":"Michał","non-dropping-particle":"","parse-names":false,"suffix":""},{"dropping-particle":"","family":"Szczepanik","given":"Antoni","non-dropping-particle":"","parse-names":false,"suffix":""},{"dropping-particle":"","family":"Ambroży","given":"Dorota","non-dropping-particle":"","parse-names":false,"suffix":""},{"dropping-particle":"","family":"Basiaga-Pasternak","given":"Joanna","non-dropping-particle":"","parse-names":false,"suffix":""},{"dropping-particle":"","family":"Spieszny","given":"Jakub","non-dropping-particle":"","parse-names":false,"suffix":""},{"dropping-particle":"","family":"Niewczas","given":"Marta","non-dropping-particle":"","parse-names":false,"suffix":""},{"dropping-particle":"","family":"Jaszczur-Nowicki","given":"Jarosław","non-dropping-particle":"","parse-names":false,"suffix":""}],"container-title":"Journal of Clinical Medicine","id":"ITEM-1","issue":"17","issued":{"date-parts":[["2022"]]},"title":"Effect of High-Intensity Strength and Endurance Training in the Form of Small Circuits on Changes in Lipid Levels in Men Aged 35–40 Years","type":"article-journal","volume":"11"},"uris":["http://www.mendeley.com/documents/?uuid=c0aa3f2a-36e8-42ff-b965-59ab00aec17f"]}],"mendeley":{"formattedCitation":"(14)","manualFormatting":"Ambroży et al., 2022","plainTextFormattedCitation":"(14)","previouslyFormattedCitation":"(Ambroży &lt;i&gt;et al.&lt;/i&gt;, 2022)"},"properties":{"noteIndex":0},"schema":"https://github.com/citation-style-language/schema/raw/master/csl-citation.json"}</w:instrText>
      </w:r>
      <w:r w:rsidR="00A57565" w:rsidRPr="002F38D4">
        <w:fldChar w:fldCharType="separate"/>
      </w:r>
      <w:r w:rsidR="00A57565" w:rsidRPr="002F38D4">
        <w:rPr>
          <w:noProof/>
        </w:rPr>
        <w:t xml:space="preserve">Ambroży </w:t>
      </w:r>
      <w:r w:rsidR="00A57565" w:rsidRPr="002F38D4">
        <w:rPr>
          <w:i/>
          <w:noProof/>
        </w:rPr>
        <w:t>et al.</w:t>
      </w:r>
      <w:r w:rsidR="00A57565" w:rsidRPr="002F38D4">
        <w:rPr>
          <w:noProof/>
        </w:rPr>
        <w:t>, 2022</w:t>
      </w:r>
      <w:r w:rsidR="00A57565" w:rsidRPr="002F38D4">
        <w:fldChar w:fldCharType="end"/>
      </w:r>
      <w:r w:rsidR="00EA2D87" w:rsidRPr="00A57565">
        <w:rPr>
          <w:color w:val="FF0000"/>
        </w:rPr>
        <w:t xml:space="preserve"> </w:t>
      </w:r>
      <w:r w:rsidR="00EA2D87" w:rsidRPr="00A57565">
        <w:t>indicates that the intervention had a positive impact or made the outcome better. Also, 1.47 indicates the intervention had a positive impact and therefore, made the outcome better.</w:t>
      </w:r>
    </w:p>
    <w:p w14:paraId="3F46582D" w14:textId="0605D238" w:rsidR="003850EC" w:rsidRDefault="00EA2D87" w:rsidP="00D565B1">
      <w:pPr>
        <w:tabs>
          <w:tab w:val="left" w:pos="2385"/>
        </w:tabs>
        <w:spacing w:line="360" w:lineRule="auto"/>
        <w:jc w:val="both"/>
      </w:pPr>
      <w:r w:rsidRPr="002F38D4">
        <w:t xml:space="preserve"> </w:t>
      </w:r>
    </w:p>
    <w:p w14:paraId="144FE59A" w14:textId="267B547A" w:rsidR="00F64D91" w:rsidRPr="006D6198" w:rsidRDefault="00A57565" w:rsidP="006D6198">
      <w:pPr>
        <w:tabs>
          <w:tab w:val="left" w:pos="2385"/>
        </w:tabs>
        <w:spacing w:line="360" w:lineRule="auto"/>
        <w:jc w:val="both"/>
      </w:pPr>
      <w:r>
        <w:rPr>
          <w:noProof/>
        </w:rPr>
        <w:drawing>
          <wp:inline distT="0" distB="0" distL="0" distR="0" wp14:anchorId="45CBA115" wp14:editId="207785BF">
            <wp:extent cx="5428469" cy="20421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23-04-17 at 09.09.38.png"/>
                    <pic:cNvPicPr/>
                  </pic:nvPicPr>
                  <pic:blipFill>
                    <a:blip r:embed="rId9">
                      <a:extLst>
                        <a:ext uri="{28A0092B-C50C-407E-A947-70E740481C1C}">
                          <a14:useLocalDpi xmlns:a14="http://schemas.microsoft.com/office/drawing/2010/main" val="0"/>
                        </a:ext>
                      </a:extLst>
                    </a:blip>
                    <a:stretch>
                      <a:fillRect/>
                    </a:stretch>
                  </pic:blipFill>
                  <pic:spPr>
                    <a:xfrm>
                      <a:off x="0" y="0"/>
                      <a:ext cx="5435511" cy="2044809"/>
                    </a:xfrm>
                    <a:prstGeom prst="rect">
                      <a:avLst/>
                    </a:prstGeom>
                  </pic:spPr>
                </pic:pic>
              </a:graphicData>
            </a:graphic>
          </wp:inline>
        </w:drawing>
      </w:r>
    </w:p>
    <w:p w14:paraId="757C5AE6" w14:textId="7E755FF4" w:rsidR="007D2456" w:rsidRPr="002F38D4" w:rsidRDefault="007D2456" w:rsidP="00E31649">
      <w:pPr>
        <w:tabs>
          <w:tab w:val="left" w:pos="2385"/>
        </w:tabs>
        <w:jc w:val="both"/>
      </w:pPr>
      <w:r w:rsidRPr="002F38D4">
        <w:rPr>
          <w:b/>
        </w:rPr>
        <w:t xml:space="preserve">Figure </w:t>
      </w:r>
      <w:r w:rsidR="003850EC">
        <w:rPr>
          <w:b/>
        </w:rPr>
        <w:t>3</w:t>
      </w:r>
      <w:r w:rsidR="003F5D6A" w:rsidRPr="002F38D4">
        <w:t xml:space="preserve">: </w:t>
      </w:r>
      <w:r w:rsidRPr="002F38D4">
        <w:t>Cohen’s d effect measurement on total cholesterol</w:t>
      </w:r>
      <w:r w:rsidR="00EA2D87" w:rsidRPr="002F38D4">
        <w:t>.</w:t>
      </w:r>
    </w:p>
    <w:p w14:paraId="48DC9CC6" w14:textId="6AB46EE2" w:rsidR="00FC6392" w:rsidRPr="002F38D4" w:rsidRDefault="00884BAA" w:rsidP="000F0E08">
      <w:pPr>
        <w:spacing w:before="100" w:beforeAutospacing="1" w:after="100" w:afterAutospacing="1" w:line="360" w:lineRule="auto"/>
        <w:jc w:val="both"/>
        <w:rPr>
          <w:b/>
          <w:i/>
        </w:rPr>
      </w:pPr>
      <w:r w:rsidRPr="002F38D4">
        <w:rPr>
          <w:b/>
          <w:i/>
        </w:rPr>
        <w:t xml:space="preserve">Impact of different compound exercises on </w:t>
      </w:r>
      <w:r w:rsidR="0031291C" w:rsidRPr="002F38D4">
        <w:rPr>
          <w:b/>
          <w:i/>
        </w:rPr>
        <w:t>HDL-</w:t>
      </w:r>
      <w:r w:rsidR="00265D05">
        <w:rPr>
          <w:b/>
          <w:i/>
        </w:rPr>
        <w:t>c</w:t>
      </w:r>
    </w:p>
    <w:p w14:paraId="57C251A4" w14:textId="5FAEE09F" w:rsidR="00761C60" w:rsidRDefault="00C26263" w:rsidP="00C26263">
      <w:pPr>
        <w:spacing w:line="360" w:lineRule="auto"/>
        <w:jc w:val="both"/>
      </w:pPr>
      <w:r w:rsidRPr="006D6198">
        <w:t>F</w:t>
      </w:r>
      <w:r w:rsidR="000F0E08" w:rsidRPr="006D6198">
        <w:t>igure</w:t>
      </w:r>
      <w:r w:rsidR="006D6198" w:rsidRPr="006D6198">
        <w:t xml:space="preserve"> 4</w:t>
      </w:r>
      <w:r w:rsidR="000F0E08" w:rsidRPr="006D6198">
        <w:t xml:space="preserve"> of Cohen’s </w:t>
      </w:r>
      <w:r w:rsidR="000F0E08" w:rsidRPr="002F38D4">
        <w:t>d measurement of effect size indicated a negative effect (-0.74, -0.75) which means the intervention had a negative impact or made the outcome worse. On the other hand, the following positive effect (0.17, 0.2, 0.0, and 0.12</w:t>
      </w:r>
      <w:r w:rsidR="000F0E08" w:rsidRPr="002F38D4">
        <w:rPr>
          <w:noProof/>
          <w:sz w:val="20"/>
          <w:szCs w:val="20"/>
        </w:rPr>
        <w:t>,</w:t>
      </w:r>
      <w:r w:rsidR="000F0E08" w:rsidRPr="002F38D4">
        <w:t xml:space="preserve"> 1.1, 2.0, and 4.0) indicates that the intervention had a positive impact or made the outcome better on HDL-</w:t>
      </w:r>
      <w:r w:rsidR="00265D05" w:rsidRPr="00A57565">
        <w:t>c</w:t>
      </w:r>
      <w:r w:rsidR="00A57565" w:rsidRPr="00A57565">
        <w:t xml:space="preserve"> </w:t>
      </w:r>
      <w:r w:rsidR="000F0E08" w:rsidRPr="00A57565">
        <w:t xml:space="preserve"> </w:t>
      </w:r>
      <w:r w:rsidR="000F0E08" w:rsidRPr="00A57565">
        <w:fldChar w:fldCharType="begin" w:fldLock="1"/>
      </w:r>
      <w:r w:rsidR="005F7402">
        <w:instrText>ADDIN CSL_CITATION {"citationItems":[{"id":"ITEM-1","itemData":{"DOI":"10.1186/1758-5996-2-31","ISSN":"17585996","abstract":"Background. The effects of chronic aerobic exercise upon lipid profile has been previously demonstrated, but few studies showed this effect under resistance exercise conditions. Objective. The aim of this study was to examine the effects of different resistance exercise loads on blood lipids. Methods. Thirty healthy, untrained male volunteers were allocated randomly into four groups based at different percentages of one repetition maximum (1 RM); 50%-1 RM, 75%-1 RM, 90%-1 RM, and 110%-1 RM. The total volume (sets × reps × load) of the exercise was equalized. The lipid profile (Triglycerides [TG], HDL-cholesterol [HDL-c], LDL-cholesterol, and Total cholesterol) was determined at rest and after 1, 24, 48 and 72 h of resistance exercise. Results. The 75%-1 RM group demonstrated greater TG reduction when compared to other groups (p &lt; 0.05). Additionally, the 110%-1 RM group presented an increased TG concentration when compared to 50% and 75% groups (p = 0.01, p = 0.01, respectively). HDL-c concentration was significantly greater after resistance exercise in 50%-1 RM and 75%-1 RM when compared to 110%-1 RM group (p = 0.004 and p = 0.03, respectively). Accordingly, the 50%-1 RM group had greater HDL-c concentration than 110%-1 RM group after 48 h (p = 0.05) and 72 h (p = 0.004), respectively. Finally, The 50% group has showed lesser LDL-c concentration than 110% group after 24 h (p = 0.007). No significant difference was found in Total Cholesterol concentrations. Conclusion. These results indicate that the acute resistance exercise may induce changes in lipid profile in a specific-intensity manner. Overall, low and moderate exercise intensities appear to be promoting more benefits on lipid profile than high intensity. Long term studies should confirm these findings. © 2010 Lira et al; licensee BioMed Central Ltd.","author":[{"dropping-particle":"","family":"Lira","given":"Fabio S.","non-dropping-particle":"","parse-names":false,"suffix":""},{"dropping-particle":"","family":"Uchida","given":"Marco C.","non-dropping-particle":"","parse-names":false,"suffix":""},{"dropping-particle":"","family":"Zanchi","given":"Nelo E.","non-dropping-particle":"","parse-names":false,"suffix":""},{"dropping-particle":"","family":"Gualano","given":"Bruno","non-dropping-particle":"","parse-names":false,"suffix":""},{"dropping-particle":"","family":"Martins","given":"Eivor","non-dropping-particle":"","parse-names":false,"suffix":""},{"dropping-particle":"","family":"Caperuto","given":"Erico C.","non-dropping-particle":"","parse-names":false,"suffix":""},{"dropping-particle":"","family":"Seelaender","given":"Marília","non-dropping-particle":"","parse-names":false,"suffix":""},{"dropping-particle":"","family":"Yamashita","given":"Alex S.","non-dropping-particle":"","parse-names":false,"suffix":""}],"container-title":"Diabetology and Metabolic Syndrome","id":"ITEM-1","issue":"1","issued":{"date-parts":[["2010"]]},"page":"1-6","title":"Low and moderate, rather than high intensity strength exercise induces benefit regarding plasma lipid profile","type":"article-journal","volume":"2"},"uris":["http://www.mendeley.com/documents/?uuid=91a97584-7de6-4ea9-a35d-7f68d5cf14da"]}],"mendeley":{"formattedCitation":"(22)","manualFormatting":"(Lira et al., (2010)","plainTextFormattedCitation":"(22)","previouslyFormattedCitation":"(Lira &lt;i&gt;et al.&lt;/i&gt;, 2010)"},"properties":{"noteIndex":0},"schema":"https://github.com/citation-style-language/schema/raw/master/csl-citation.json"}</w:instrText>
      </w:r>
      <w:r w:rsidR="000F0E08" w:rsidRPr="00A57565">
        <w:fldChar w:fldCharType="separate"/>
      </w:r>
      <w:r w:rsidR="000F0E08" w:rsidRPr="00A57565">
        <w:rPr>
          <w:noProof/>
        </w:rPr>
        <w:t xml:space="preserve">(Lira </w:t>
      </w:r>
      <w:r w:rsidR="000F0E08" w:rsidRPr="00A57565">
        <w:rPr>
          <w:i/>
          <w:noProof/>
        </w:rPr>
        <w:t>et al.</w:t>
      </w:r>
      <w:r w:rsidR="000F0E08" w:rsidRPr="00A57565">
        <w:rPr>
          <w:noProof/>
        </w:rPr>
        <w:t>, (2010)</w:t>
      </w:r>
      <w:r w:rsidR="000F0E08" w:rsidRPr="00A57565">
        <w:fldChar w:fldCharType="end"/>
      </w:r>
      <w:r w:rsidR="000F0E08" w:rsidRPr="00A57565">
        <w:t>;</w:t>
      </w:r>
      <w:r w:rsidR="000F0E08" w:rsidRPr="00A57565">
        <w:rPr>
          <w:color w:val="FF0000"/>
        </w:rPr>
        <w:t xml:space="preserve"> </w:t>
      </w:r>
      <w:r w:rsidR="000F0E08" w:rsidRPr="00A57565">
        <w:fldChar w:fldCharType="begin" w:fldLock="1"/>
      </w:r>
      <w:r w:rsidR="005F7402">
        <w:instrText>ADDIN CSL_CITATION {"citationItems":[{"id":"ITEM-1","itemData":{"DOI":"10.1249/MSS.0b013e3181d99203","ISSN":"01959131","PMID":"20195181","abstract":"Purpose: The purpose of this study was to determine the effectiveness of brief intense interval training as exercise intervention for promoting health and to evaluate potential benefits about common interventions, that is, prolonged exercise and strength training. Methods: Thirty-six untrained men were divided into groups that completed 12 wk of intense interval running (INT; total training time 40 min</w:instrText>
      </w:r>
      <w:r w:rsidR="005F7402">
        <w:rPr>
          <w:rFonts w:ascii="Cambria Math" w:hAnsi="Cambria Math" w:cs="Cambria Math"/>
        </w:rPr>
        <w:instrText>⊙</w:instrText>
      </w:r>
      <w:r w:rsidR="005F7402">
        <w:instrText>wk-1), prolonged running (</w:instrText>
      </w:r>
      <w:r w:rsidR="005F7402">
        <w:rPr>
          <w:rFonts w:ascii="Cambria Math" w:hAnsi="Cambria Math" w:cs="Cambria Math"/>
        </w:rPr>
        <w:instrText>∼</w:instrText>
      </w:r>
      <w:r w:rsidR="005F7402">
        <w:instrText>150 minIwkj1), and strength training (</w:instrText>
      </w:r>
      <w:r w:rsidR="005F7402">
        <w:rPr>
          <w:rFonts w:ascii="Cambria Math" w:hAnsi="Cambria Math" w:cs="Cambria Math"/>
        </w:rPr>
        <w:instrText>∼</w:instrText>
      </w:r>
      <w:r w:rsidR="005F7402">
        <w:instrText>150 min</w:instrText>
      </w:r>
      <w:r w:rsidR="005F7402">
        <w:rPr>
          <w:rFonts w:ascii="Cambria Math" w:hAnsi="Cambria Math" w:cs="Cambria Math"/>
        </w:rPr>
        <w:instrText>⊙</w:instrText>
      </w:r>
      <w:r w:rsidR="005F7402">
        <w:instrText>wk-1) or continued their habitual lifestyle without participation in physical training. Results: The improvement in cardiorespiratory fitness was superior in the INT (14% ± 2% increase in V</w:instrText>
      </w:r>
      <w:r w:rsidR="005F7402">
        <w:rPr>
          <w:rFonts w:ascii="Cambria Math" w:hAnsi="Cambria Math" w:cs="Cambria Math"/>
        </w:rPr>
        <w:instrText>⊙</w:instrText>
      </w:r>
      <w:r w:rsidR="005F7402">
        <w:instrText>O2max) compared with the other two exercise interventions (7% ± 2% and 3% ± 2% increases). The blood glucose concentration 2 h after oral ingestion of 75 g of glucose was lowered to a similar extent after training in the INT (from 6.1 ± 0.6 to 5.1 ± 0.4 mM, P &lt; 0.05) and the prolonged running group (from 5.6 ± 1.5 to 4.9 ± 1.1 mM, P &lt; 0.05). In contrast, INT was less efficient than prolonged running for lowering the subjects' resting HR, fat percentage, and reducing the ratio between total and HDL plasma cholesterol. Furthermore, total bone mass and lean body mass remained unchanged in the INT group, whereas both these parameters were increased by the strength-training intervention. Conclusions: INT for 12 wk is an effective training stimulus for improvement of cardiorespiratory fitness and glucose tolerance, but in relation to the treatment of hyperlipidemia and obesity, it is less effective than prolonged training. Furthermore and in contrast to strength training, 12 wk of INT had no impact on muscle mass or indices of skeletal health. © 2010 by the American College of Sports Medicine.","author":[{"dropping-particle":"","family":"Nybo","given":"Lars","non-dropping-particle":"","parse-names":false,"suffix":""},{"dropping-particle":"","family":"Sundstrup","given":"Emil","non-dropping-particle":"","parse-names":false,"suffix":""},{"dropping-particle":"","family":"Jakobsen","given":"Markus D.","non-dropping-particle":"","parse-names":false,"suffix":""},{"dropping-particle":"","family":"Mohr","given":"Magni","non-dropping-particle":"","parse-names":false,"suffix":""},{"dropping-particle":"","family":"Hornstrup","given":"Therese","non-dropping-particle":"","parse-names":false,"suffix":""},{"dropping-particle":"","family":"Simonsen","given":"Lene","non-dropping-particle":"","parse-names":false,"suffix":""},{"dropping-particle":"","family":"Bülow","given":"Jens","non-dropping-particle":"","parse-names":false,"suffix":""},{"dropping-particle":"","family":"Randers","given":"Morten B.","non-dropping-particle":"","parse-names":false,"suffix":""},{"dropping-particle":"","family":"Nielsen","given":"Jens J.","non-dropping-particle":"","parse-names":false,"suffix":""},{"dropping-particle":"","family":"Aagaard","given":"Per","non-dropping-particle":"","parse-names":false,"suffix":""},{"dropping-particle":"","family":"Krustrup","given":"Peter","non-dropping-particle":"","parse-names":false,"suffix":""}],"container-title":"Medicine and Science in Sports and Exercise","id":"ITEM-1","issue":"10","issued":{"date-parts":[["2010"]]},"page":"1951-1958","title":"High-intensity training versus traditional exercise interventions for promoting health","type":"article-journal","volume":"42"},"uris":["http://www.mendeley.com/documents/?uuid=af093320-f3c8-43a0-8545-7dc4f548959e"]}],"mendeley":{"formattedCitation":"(16)","plainTextFormattedCitation":"(16)","previouslyFormattedCitation":"(Nybo &lt;i&gt;et al.&lt;/i&gt;, 2010)"},"properties":{"noteIndex":0},"schema":"https://github.com/citation-style-language/schema/raw/master/csl-citation.json"}</w:instrText>
      </w:r>
      <w:r w:rsidR="000F0E08" w:rsidRPr="00A57565">
        <w:fldChar w:fldCharType="separate"/>
      </w:r>
      <w:r w:rsidR="005F7402" w:rsidRPr="005F7402">
        <w:rPr>
          <w:noProof/>
        </w:rPr>
        <w:t>(16)</w:t>
      </w:r>
      <w:r w:rsidR="000F0E08" w:rsidRPr="00A57565">
        <w:fldChar w:fldCharType="end"/>
      </w:r>
      <w:r w:rsidR="000F0E08" w:rsidRPr="00A57565">
        <w:t xml:space="preserve"> and </w:t>
      </w:r>
      <w:r w:rsidR="000F0E08" w:rsidRPr="00A57565">
        <w:fldChar w:fldCharType="begin" w:fldLock="1"/>
      </w:r>
      <w:r w:rsidR="005F7402">
        <w:instrText>ADDIN CSL_CITATION {"citationItems":[{"id":"ITEM-1","itemData":{"DOI":"10.1016/j.metabol.2006.10.019","ISSN":"00260495","PMID":"17378998","abstract":"Endurance exercise training improves plasma lipoprotein and lipid profiles and reduces cardiovascular disease risk. However, the effect of endurance exercise training, independent of diet and body fat phenotypes, on plasma lipoprotein subfraction particle concentration, size, and composition as measured by nuclear magnetic resonance (NMR) spectroscopy is not known. We hypothesized that 24 weeks of endurance exercise training would independently improve plasma lipoprotein and lipid profiles as assessed by both conventional and novel NMR measurement techniques. One hundred sedentary, healthy 50- to 75-year-olds following a standardized diet were studied before and after 24 weeks of aerobic exercise training. Lipoprotein and lipid analyses, using both conventional and NMR measures, were performed at baseline and after 24 weeks of exercise training. Relative and absolute maximum oxygen consumption increased 15% with exercise training. Most lipoprotein and lipid measures improved with 24 weeks of endurance exercise training, and these changes were consistently independent of baseline body fat and body fat changes with training. For example, with exercise training, total cholesterol, triglycerides, and low-density lipoprotein cholesterol (LDL-C) decreased significantly (2.1 ± 1.8 mg/dL, P = .001; -17 ± 3.5 mg/dL, P &lt; .0001; and -0.7 ± 1.7 mg/dL, P &lt; .0001, respectively), and high-density lipoprotein cholesterol subfractions (HDL3-C and HDL2-C) increased significantly (1.9 ± 0.5 mg/dL, P = .01, and 1.2 ± 0.3 mg/dL, P = .02, respectively). Particle concentrations decreased significantly for large and small very low-density lipoprotein particles (-0.7 ± 0.4 nmol/L, P &lt; .0001, and -1.1 ± 1.7 nmol/L, P &lt; .0001, respectively), total, medium, and very small LDL particles (-100 ± 26 nmol/L, P = .01; -26 ± 7.0 nmol/L, P = .004; and -103 ± 27 nmol/L, P = .02, respectively), and small HDL particles (-0.03 ± 0.4 μmol/L, P = .007). Mean very low-density lipoprotein particle size also decreased significantly (-1.7 ± 0.9 nm, P &lt; .0001) and mean HDL particle size increased significantly with exercise training (0.1 ± 0.0 nm, P = .04). These results show that 24 weeks of endurance exercise training induced favorable changes in plasma lipoprotein and lipid profiles independent of diet and baseline or change in body fat. © 2007 Elsevier Inc. All rights reserved.","author":[{"dropping-particle":"","family":"Halverstadt","given":"Amy","non-dropping-particle":"","parse-names":false,"suffix":""},{"dropping-particle":"","family":"Phares","given":"Dana A.","non-dropping-particle":"","parse-names":false,"suffix":""},{"dropping-particle":"","family":"Wilund","given":"Kenneth R.","non-dropping-particle":"","parse-names":false,"suffix":""},{"dropping-particle":"","family":"Goldberg","given":"Andrew P.","non-dropping-particle":"","parse-names":false,"suffix":""},{"dropping-particle":"","family":"Hagberg","given":"James M.","non-dropping-particle":"","parse-names":false,"suffix":""}],"container-title":"Metabolism: Clinical and Experimental","id":"ITEM-1","issue":"4","issued":{"date-parts":[["2007"]]},"page":"444-450","title":"Endurance exercise training raises high-density lipoprotein cholesterol and lowers small low-density lipoprotein and very low-density lipoprotein independent of body fat phenotypes in older men and women","type":"article-journal","volume":"56"},"uris":["http://www.mendeley.com/documents/?uuid=eaafe8b4-26fb-4bdb-a84b-ad237da7f3da"]}],"mendeley":{"formattedCitation":"(12)","manualFormatting":"(Halverstadt et al., (2007)","plainTextFormattedCitation":"(12)","previouslyFormattedCitation":"(Halverstadt &lt;i&gt;et al.&lt;/i&gt;, 2007)"},"properties":{"noteIndex":0},"schema":"https://github.com/citation-style-language/schema/raw/master/csl-citation.json"}</w:instrText>
      </w:r>
      <w:r w:rsidR="000F0E08" w:rsidRPr="00A57565">
        <w:fldChar w:fldCharType="separate"/>
      </w:r>
      <w:r w:rsidR="000F0E08" w:rsidRPr="00A57565">
        <w:rPr>
          <w:noProof/>
        </w:rPr>
        <w:t xml:space="preserve">(Halverstadt </w:t>
      </w:r>
      <w:r w:rsidR="000F0E08" w:rsidRPr="00A57565">
        <w:rPr>
          <w:i/>
          <w:noProof/>
        </w:rPr>
        <w:t>et al.</w:t>
      </w:r>
      <w:r w:rsidR="000F0E08" w:rsidRPr="00A57565">
        <w:rPr>
          <w:noProof/>
        </w:rPr>
        <w:t>, (2007)</w:t>
      </w:r>
      <w:r w:rsidR="000F0E08" w:rsidRPr="00A57565">
        <w:fldChar w:fldCharType="end"/>
      </w:r>
      <w:r w:rsidR="000F0E08" w:rsidRPr="00A57565">
        <w:t xml:space="preserve">  respectively.</w:t>
      </w:r>
      <w:r w:rsidR="004666F2" w:rsidRPr="00A57565">
        <w:t xml:space="preserve"> The total HDL-</w:t>
      </w:r>
      <w:r w:rsidR="00265D05" w:rsidRPr="00A57565">
        <w:t>c</w:t>
      </w:r>
      <w:r w:rsidR="004666F2" w:rsidRPr="00A57565">
        <w:t xml:space="preserve"> ratio correlated str</w:t>
      </w:r>
      <w:r w:rsidR="004666F2" w:rsidRPr="007B1BF3">
        <w:t>ongly with time, the greater the time spent exercising</w:t>
      </w:r>
      <w:r w:rsidR="00265D05" w:rsidRPr="007B1BF3">
        <w:t>.</w:t>
      </w:r>
    </w:p>
    <w:p w14:paraId="03B2FBA3" w14:textId="3E3080D2" w:rsidR="006D6198" w:rsidRDefault="00C50955" w:rsidP="00C26263">
      <w:pPr>
        <w:spacing w:line="360" w:lineRule="auto"/>
        <w:jc w:val="both"/>
      </w:pPr>
      <w:r>
        <w:rPr>
          <w:noProof/>
        </w:rPr>
        <w:drawing>
          <wp:anchor distT="0" distB="0" distL="114300" distR="114300" simplePos="0" relativeHeight="251699200" behindDoc="0" locked="0" layoutInCell="1" allowOverlap="1" wp14:anchorId="3395153B" wp14:editId="50839AB4">
            <wp:simplePos x="0" y="0"/>
            <wp:positionH relativeFrom="column">
              <wp:posOffset>-15240</wp:posOffset>
            </wp:positionH>
            <wp:positionV relativeFrom="paragraph">
              <wp:posOffset>201930</wp:posOffset>
            </wp:positionV>
            <wp:extent cx="5727700" cy="213804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3-04-17 at 08.59.16.png"/>
                    <pic:cNvPicPr/>
                  </pic:nvPicPr>
                  <pic:blipFill>
                    <a:blip r:embed="rId10">
                      <a:extLst>
                        <a:ext uri="{28A0092B-C50C-407E-A947-70E740481C1C}">
                          <a14:useLocalDpi xmlns:a14="http://schemas.microsoft.com/office/drawing/2010/main" val="0"/>
                        </a:ext>
                      </a:extLst>
                    </a:blip>
                    <a:stretch>
                      <a:fillRect/>
                    </a:stretch>
                  </pic:blipFill>
                  <pic:spPr>
                    <a:xfrm>
                      <a:off x="0" y="0"/>
                      <a:ext cx="5727700" cy="2138045"/>
                    </a:xfrm>
                    <a:prstGeom prst="rect">
                      <a:avLst/>
                    </a:prstGeom>
                  </pic:spPr>
                </pic:pic>
              </a:graphicData>
            </a:graphic>
            <wp14:sizeRelH relativeFrom="page">
              <wp14:pctWidth>0</wp14:pctWidth>
            </wp14:sizeRelH>
            <wp14:sizeRelV relativeFrom="page">
              <wp14:pctHeight>0</wp14:pctHeight>
            </wp14:sizeRelV>
          </wp:anchor>
        </w:drawing>
      </w:r>
    </w:p>
    <w:p w14:paraId="3150A923" w14:textId="77777777" w:rsidR="00C50955" w:rsidRDefault="00C50955" w:rsidP="006D6198">
      <w:pPr>
        <w:spacing w:line="360" w:lineRule="auto"/>
        <w:jc w:val="both"/>
        <w:rPr>
          <w:b/>
        </w:rPr>
      </w:pPr>
    </w:p>
    <w:p w14:paraId="393EDC39" w14:textId="77EF1557" w:rsidR="007D2456" w:rsidRPr="002F38D4" w:rsidRDefault="007D2456" w:rsidP="006D6198">
      <w:pPr>
        <w:spacing w:line="360" w:lineRule="auto"/>
        <w:jc w:val="both"/>
      </w:pPr>
      <w:r w:rsidRPr="002F38D4">
        <w:rPr>
          <w:b/>
        </w:rPr>
        <w:t xml:space="preserve">Figure </w:t>
      </w:r>
      <w:r w:rsidR="003850EC">
        <w:rPr>
          <w:b/>
        </w:rPr>
        <w:t>4</w:t>
      </w:r>
      <w:r w:rsidR="003F5D6A" w:rsidRPr="002F38D4">
        <w:rPr>
          <w:b/>
        </w:rPr>
        <w:t>:</w:t>
      </w:r>
      <w:r w:rsidRPr="002F38D4">
        <w:t xml:space="preserve"> </w:t>
      </w:r>
      <w:r w:rsidR="000F0E08" w:rsidRPr="002F38D4">
        <w:t>Cohen’s d effect measurement on HDL-C.</w:t>
      </w:r>
    </w:p>
    <w:p w14:paraId="02CD69A0" w14:textId="357D1A0F" w:rsidR="007D4B34" w:rsidRPr="002F38D4" w:rsidRDefault="00884BAA" w:rsidP="007D4B34">
      <w:pPr>
        <w:spacing w:before="100" w:beforeAutospacing="1" w:after="100" w:afterAutospacing="1" w:line="360" w:lineRule="auto"/>
        <w:jc w:val="both"/>
        <w:rPr>
          <w:b/>
          <w:i/>
        </w:rPr>
      </w:pPr>
      <w:r w:rsidRPr="002F38D4">
        <w:rPr>
          <w:b/>
          <w:i/>
        </w:rPr>
        <w:lastRenderedPageBreak/>
        <w:t xml:space="preserve">Impact of different compound exercises on </w:t>
      </w:r>
      <w:r w:rsidR="0031291C" w:rsidRPr="002F38D4">
        <w:rPr>
          <w:b/>
          <w:i/>
        </w:rPr>
        <w:t>LDL-C</w:t>
      </w:r>
    </w:p>
    <w:p w14:paraId="5C67CB9D" w14:textId="3A232C7F" w:rsidR="008529B4" w:rsidRPr="006D6198" w:rsidRDefault="00E70F86" w:rsidP="006D6198">
      <w:pPr>
        <w:spacing w:before="100" w:beforeAutospacing="1" w:after="100" w:afterAutospacing="1" w:line="360" w:lineRule="auto"/>
        <w:jc w:val="both"/>
      </w:pPr>
      <w:r w:rsidRPr="002F38D4">
        <w:t>The figure</w:t>
      </w:r>
      <w:r w:rsidR="00594DAA" w:rsidRPr="002F38D4">
        <w:t xml:space="preserve"> below</w:t>
      </w:r>
      <w:r w:rsidRPr="002F38D4">
        <w:t xml:space="preserve"> of Cohen’s d measurement of effect sizes indicated a negative effect (-0.62, -0.41, -0.1, -1.24) the negative effect means the intervention had a negative impact or made the outcome worse. On the other hand, the following positive effect (0.10, 0.47, 0.168, 0.72, and 0.09) indicates that the intervention had a positive impact or made the outcome better</w:t>
      </w:r>
      <w:r w:rsidR="006D6198">
        <w:t>.</w:t>
      </w:r>
    </w:p>
    <w:p w14:paraId="02AEF2C8" w14:textId="77777777" w:rsidR="008529B4" w:rsidRDefault="008529B4" w:rsidP="00E31649">
      <w:pPr>
        <w:tabs>
          <w:tab w:val="left" w:pos="2385"/>
        </w:tabs>
        <w:jc w:val="both"/>
        <w:rPr>
          <w:b/>
        </w:rPr>
      </w:pPr>
    </w:p>
    <w:p w14:paraId="3A27F6F2" w14:textId="726EDE0C" w:rsidR="003850EC" w:rsidRDefault="006D6198" w:rsidP="008529B4">
      <w:pPr>
        <w:tabs>
          <w:tab w:val="left" w:pos="2385"/>
        </w:tabs>
        <w:jc w:val="both"/>
        <w:rPr>
          <w:b/>
        </w:rPr>
      </w:pPr>
      <w:r>
        <w:rPr>
          <w:b/>
          <w:noProof/>
        </w:rPr>
        <w:drawing>
          <wp:inline distT="0" distB="0" distL="0" distR="0" wp14:anchorId="1312F1F6" wp14:editId="47548286">
            <wp:extent cx="5727700" cy="24536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3-04-17 at 09.01.53.png"/>
                    <pic:cNvPicPr/>
                  </pic:nvPicPr>
                  <pic:blipFill>
                    <a:blip r:embed="rId11">
                      <a:extLst>
                        <a:ext uri="{28A0092B-C50C-407E-A947-70E740481C1C}">
                          <a14:useLocalDpi xmlns:a14="http://schemas.microsoft.com/office/drawing/2010/main" val="0"/>
                        </a:ext>
                      </a:extLst>
                    </a:blip>
                    <a:stretch>
                      <a:fillRect/>
                    </a:stretch>
                  </pic:blipFill>
                  <pic:spPr>
                    <a:xfrm>
                      <a:off x="0" y="0"/>
                      <a:ext cx="5727700" cy="2453640"/>
                    </a:xfrm>
                    <a:prstGeom prst="rect">
                      <a:avLst/>
                    </a:prstGeom>
                  </pic:spPr>
                </pic:pic>
              </a:graphicData>
            </a:graphic>
          </wp:inline>
        </w:drawing>
      </w:r>
    </w:p>
    <w:p w14:paraId="768ED220" w14:textId="77777777" w:rsidR="006D6198" w:rsidRDefault="006D6198" w:rsidP="008529B4">
      <w:pPr>
        <w:tabs>
          <w:tab w:val="left" w:pos="2385"/>
        </w:tabs>
        <w:jc w:val="both"/>
        <w:rPr>
          <w:b/>
        </w:rPr>
      </w:pPr>
    </w:p>
    <w:p w14:paraId="5F451C7A" w14:textId="2A1294A1" w:rsidR="008529B4" w:rsidRPr="008529B4" w:rsidRDefault="00E31649" w:rsidP="008529B4">
      <w:pPr>
        <w:tabs>
          <w:tab w:val="left" w:pos="2385"/>
        </w:tabs>
        <w:jc w:val="both"/>
      </w:pPr>
      <w:r w:rsidRPr="002F38D4">
        <w:rPr>
          <w:b/>
        </w:rPr>
        <w:t xml:space="preserve">Figure </w:t>
      </w:r>
      <w:r w:rsidR="003850EC">
        <w:rPr>
          <w:b/>
        </w:rPr>
        <w:t>5</w:t>
      </w:r>
      <w:r w:rsidR="003F5D6A" w:rsidRPr="002F38D4">
        <w:rPr>
          <w:b/>
        </w:rPr>
        <w:t>:</w:t>
      </w:r>
      <w:r w:rsidRPr="002F38D4">
        <w:t xml:space="preserve"> </w:t>
      </w:r>
      <w:r w:rsidR="00E70F86" w:rsidRPr="002F38D4">
        <w:t>Cohen’s d effect measurement on LDL-C.</w:t>
      </w:r>
    </w:p>
    <w:p w14:paraId="7C2D6C3C" w14:textId="0D7631A0" w:rsidR="0031291C" w:rsidRPr="002F38D4" w:rsidRDefault="00884BAA" w:rsidP="0031291C">
      <w:pPr>
        <w:spacing w:before="100" w:beforeAutospacing="1" w:after="100" w:afterAutospacing="1" w:line="360" w:lineRule="auto"/>
        <w:jc w:val="both"/>
        <w:rPr>
          <w:b/>
          <w:i/>
        </w:rPr>
      </w:pPr>
      <w:r w:rsidRPr="002F38D4">
        <w:rPr>
          <w:b/>
          <w:i/>
        </w:rPr>
        <w:t xml:space="preserve">Effect of different compound exercises on </w:t>
      </w:r>
      <w:r w:rsidR="0031291C" w:rsidRPr="002F38D4">
        <w:rPr>
          <w:b/>
          <w:i/>
        </w:rPr>
        <w:t xml:space="preserve">TG </w:t>
      </w:r>
    </w:p>
    <w:p w14:paraId="2C1D42CD" w14:textId="289C3042" w:rsidR="00A82780" w:rsidRDefault="009A2388" w:rsidP="002F38D4">
      <w:pPr>
        <w:spacing w:before="100" w:beforeAutospacing="1" w:after="100" w:afterAutospacing="1" w:line="360" w:lineRule="auto"/>
        <w:jc w:val="both"/>
      </w:pPr>
      <w:r w:rsidRPr="002F38D4">
        <w:t>F</w:t>
      </w:r>
      <w:r w:rsidR="00E70F86" w:rsidRPr="002F38D4">
        <w:t xml:space="preserve">igure </w:t>
      </w:r>
      <w:r w:rsidRPr="002F38D4">
        <w:t xml:space="preserve">4 </w:t>
      </w:r>
      <w:r w:rsidR="00E70F86" w:rsidRPr="002F38D4">
        <w:t>of Cohen’s d measurement of effect (-4.86, -0.32, -0.88, -0.43) indicated a negative effect which means the intervention had a negative impact or made the outcome worse. On the other hand, the following positive effect (0.32, 0.32, 0.2, 0.176, 0.788, and 0.67) indicates that the intervention had a positive impact or made the outcome better.</w:t>
      </w:r>
    </w:p>
    <w:p w14:paraId="3A8F7A10" w14:textId="25DCBF3A" w:rsidR="007A3C54" w:rsidRPr="006D6198" w:rsidRDefault="006D6198" w:rsidP="006D6198">
      <w:pPr>
        <w:spacing w:before="100" w:beforeAutospacing="1" w:after="100" w:afterAutospacing="1" w:line="360" w:lineRule="auto"/>
        <w:jc w:val="both"/>
        <w:rPr>
          <w:color w:val="FF0000"/>
          <w:u w:val="single"/>
        </w:rPr>
      </w:pPr>
      <w:r>
        <w:rPr>
          <w:noProof/>
          <w:color w:val="FF0000"/>
          <w:u w:val="single"/>
        </w:rPr>
        <w:lastRenderedPageBreak/>
        <w:drawing>
          <wp:inline distT="0" distB="0" distL="0" distR="0" wp14:anchorId="4854DC80" wp14:editId="51B5C6F7">
            <wp:extent cx="5727700" cy="228155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3-04-17 at 09.05.35.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2281555"/>
                    </a:xfrm>
                    <a:prstGeom prst="rect">
                      <a:avLst/>
                    </a:prstGeom>
                  </pic:spPr>
                </pic:pic>
              </a:graphicData>
            </a:graphic>
          </wp:inline>
        </w:drawing>
      </w:r>
      <w:r w:rsidR="00E31649" w:rsidRPr="00FD5B04">
        <w:rPr>
          <w:b/>
        </w:rPr>
        <w:t xml:space="preserve">Figure </w:t>
      </w:r>
      <w:r w:rsidR="003850EC">
        <w:rPr>
          <w:b/>
        </w:rPr>
        <w:t>6</w:t>
      </w:r>
      <w:r w:rsidR="00FD5B04" w:rsidRPr="00FD5B04">
        <w:rPr>
          <w:b/>
        </w:rPr>
        <w:t>:</w:t>
      </w:r>
      <w:r w:rsidR="00E31649" w:rsidRPr="002F38D4">
        <w:t xml:space="preserve"> </w:t>
      </w:r>
      <w:r w:rsidR="00E70F86" w:rsidRPr="002F38D4">
        <w:t>Cohen’s d effect measurement on TG.</w:t>
      </w:r>
    </w:p>
    <w:p w14:paraId="17607BAB" w14:textId="3D99D964" w:rsidR="006B7E51" w:rsidRPr="005F5F49" w:rsidRDefault="006B7E51" w:rsidP="006B7E51">
      <w:pPr>
        <w:spacing w:before="100" w:beforeAutospacing="1" w:after="100" w:afterAutospacing="1" w:line="360" w:lineRule="auto"/>
        <w:jc w:val="both"/>
        <w:rPr>
          <w:b/>
        </w:rPr>
      </w:pPr>
      <w:r w:rsidRPr="005F5F49">
        <w:rPr>
          <w:b/>
        </w:rPr>
        <w:t>Discussion</w:t>
      </w:r>
    </w:p>
    <w:p w14:paraId="5AB369A5" w14:textId="69439A97" w:rsidR="00356367" w:rsidRPr="00AA5F2A" w:rsidRDefault="00BD72CF" w:rsidP="00A03250">
      <w:pPr>
        <w:spacing w:line="360" w:lineRule="auto"/>
        <w:jc w:val="both"/>
      </w:pPr>
      <w:r w:rsidRPr="00AA5F2A">
        <w:rPr>
          <w:shd w:val="clear" w:color="auto" w:fill="FFFFFF"/>
        </w:rPr>
        <w:t xml:space="preserve">This study </w:t>
      </w:r>
      <w:r w:rsidR="000E509A" w:rsidRPr="00AA5F2A">
        <w:rPr>
          <w:shd w:val="clear" w:color="auto" w:fill="FFFFFF"/>
        </w:rPr>
        <w:t>review</w:t>
      </w:r>
      <w:r w:rsidR="00392560">
        <w:rPr>
          <w:shd w:val="clear" w:color="auto" w:fill="FFFFFF"/>
        </w:rPr>
        <w:t>ed</w:t>
      </w:r>
      <w:r w:rsidR="000E509A" w:rsidRPr="00AA5F2A">
        <w:rPr>
          <w:shd w:val="clear" w:color="auto" w:fill="FFFFFF"/>
        </w:rPr>
        <w:t xml:space="preserve"> 1</w:t>
      </w:r>
      <w:r w:rsidR="00A20292">
        <w:rPr>
          <w:shd w:val="clear" w:color="auto" w:fill="FFFFFF"/>
        </w:rPr>
        <w:t>1</w:t>
      </w:r>
      <w:r w:rsidR="000E509A" w:rsidRPr="00AA5F2A">
        <w:rPr>
          <w:shd w:val="clear" w:color="auto" w:fill="FFFFFF"/>
        </w:rPr>
        <w:t xml:space="preserve"> relevant research ar</w:t>
      </w:r>
      <w:r w:rsidR="00213CD4" w:rsidRPr="00AA5F2A">
        <w:rPr>
          <w:shd w:val="clear" w:color="auto" w:fill="FFFFFF"/>
        </w:rPr>
        <w:t>ticles and</w:t>
      </w:r>
      <w:r w:rsidR="000E509A" w:rsidRPr="00AA5F2A">
        <w:rPr>
          <w:shd w:val="clear" w:color="auto" w:fill="FFFFFF"/>
        </w:rPr>
        <w:t xml:space="preserve"> </w:t>
      </w:r>
      <w:r w:rsidR="00213CD4" w:rsidRPr="00AA5F2A">
        <w:rPr>
          <w:shd w:val="clear" w:color="auto" w:fill="FFFFFF"/>
        </w:rPr>
        <w:t>measured</w:t>
      </w:r>
      <w:r w:rsidRPr="00AA5F2A">
        <w:rPr>
          <w:shd w:val="clear" w:color="auto" w:fill="FFFFFF"/>
        </w:rPr>
        <w:t xml:space="preserve"> the effect of exercise on TC, HDL-C, LDL-C</w:t>
      </w:r>
      <w:r w:rsidR="00373C2F">
        <w:rPr>
          <w:shd w:val="clear" w:color="auto" w:fill="FFFFFF"/>
        </w:rPr>
        <w:t>,</w:t>
      </w:r>
      <w:r w:rsidRPr="00AA5F2A">
        <w:rPr>
          <w:shd w:val="clear" w:color="auto" w:fill="FFFFFF"/>
        </w:rPr>
        <w:t xml:space="preserve"> and TG to determine their ES using Cohen's d</w:t>
      </w:r>
      <w:r w:rsidR="00213CD4" w:rsidRPr="00AA5F2A">
        <w:rPr>
          <w:shd w:val="clear" w:color="auto" w:fill="FFFFFF"/>
        </w:rPr>
        <w:t>.</w:t>
      </w:r>
      <w:r w:rsidRPr="00AA5F2A">
        <w:rPr>
          <w:shd w:val="clear" w:color="auto" w:fill="FFFFFF"/>
        </w:rPr>
        <w:t xml:space="preserve"> </w:t>
      </w:r>
      <w:r w:rsidR="00E670DA" w:rsidRPr="00AA5F2A">
        <w:rPr>
          <w:shd w:val="clear" w:color="auto" w:fill="FFFFFF"/>
        </w:rPr>
        <w:t>Each lipid (TC, HDL-C, LDL-C</w:t>
      </w:r>
      <w:r w:rsidR="00373C2F">
        <w:rPr>
          <w:shd w:val="clear" w:color="auto" w:fill="FFFFFF"/>
        </w:rPr>
        <w:t>,</w:t>
      </w:r>
      <w:r w:rsidR="00E670DA" w:rsidRPr="00AA5F2A">
        <w:rPr>
          <w:shd w:val="clear" w:color="auto" w:fill="FFFFFF"/>
        </w:rPr>
        <w:t xml:space="preserve"> and TG</w:t>
      </w:r>
      <w:r w:rsidR="00373C2F">
        <w:rPr>
          <w:shd w:val="clear" w:color="auto" w:fill="FFFFFF"/>
        </w:rPr>
        <w:t>)</w:t>
      </w:r>
      <w:r w:rsidR="00E670DA" w:rsidRPr="00AA5F2A">
        <w:rPr>
          <w:shd w:val="clear" w:color="auto" w:fill="FFFFFF"/>
        </w:rPr>
        <w:t xml:space="preserve"> was computed based on their calculated effect sizes </w:t>
      </w:r>
      <w:r w:rsidR="00E670DA" w:rsidRPr="00AA5F2A">
        <w:t xml:space="preserve">and was </w:t>
      </w:r>
      <w:r w:rsidRPr="00AA5F2A">
        <w:t xml:space="preserve">determined whether the aggregated mean </w:t>
      </w:r>
      <w:r w:rsidR="00E670DA" w:rsidRPr="00AA5F2A">
        <w:t>effect size (</w:t>
      </w:r>
      <w:r w:rsidRPr="00AA5F2A">
        <w:t>ES</w:t>
      </w:r>
      <w:r w:rsidR="00E670DA" w:rsidRPr="00AA5F2A">
        <w:t>)</w:t>
      </w:r>
      <w:r w:rsidRPr="00AA5F2A">
        <w:t xml:space="preserve"> was small (0.2), medium (0.5), or large (0.8)</w:t>
      </w:r>
      <w:r w:rsidR="00AA4C27" w:rsidRPr="00AA5F2A">
        <w:t xml:space="preserve"> </w:t>
      </w:r>
      <w:r w:rsidR="003E4878">
        <w:t>(</w:t>
      </w:r>
      <w:r w:rsidR="00AA4C27" w:rsidRPr="00AA5F2A">
        <w:t xml:space="preserve">Figure </w:t>
      </w:r>
      <w:r w:rsidR="003E4878">
        <w:t>3 – 6)</w:t>
      </w:r>
      <w:r w:rsidRPr="00AA5F2A">
        <w:t xml:space="preserve">. </w:t>
      </w:r>
      <w:r w:rsidR="00862765" w:rsidRPr="00AA5F2A">
        <w:t>This study described</w:t>
      </w:r>
      <w:r w:rsidR="00356367" w:rsidRPr="00AA5F2A">
        <w:t xml:space="preserve"> the results for TC </w:t>
      </w:r>
      <w:r w:rsidR="00862765" w:rsidRPr="00AA5F2A">
        <w:t>of all studies using</w:t>
      </w:r>
      <w:r w:rsidR="00356367" w:rsidRPr="00AA5F2A">
        <w:t xml:space="preserve"> </w:t>
      </w:r>
      <w:r w:rsidR="00862765" w:rsidRPr="00AA5F2A">
        <w:t>the</w:t>
      </w:r>
      <w:r w:rsidR="00356367" w:rsidRPr="00AA5F2A">
        <w:t xml:space="preserve"> Cohen’s d effect </w:t>
      </w:r>
      <w:r w:rsidR="0001670D" w:rsidRPr="00AA5F2A">
        <w:t xml:space="preserve">size </w:t>
      </w:r>
      <w:r w:rsidR="00356367" w:rsidRPr="00AA5F2A">
        <w:t xml:space="preserve">measurement </w:t>
      </w:r>
      <w:r w:rsidR="00862765" w:rsidRPr="00AA5F2A">
        <w:t xml:space="preserve">and found </w:t>
      </w:r>
      <w:r w:rsidR="00356367" w:rsidRPr="00AA5F2A">
        <w:t xml:space="preserve">most of the studies </w:t>
      </w:r>
      <w:r w:rsidR="00373C2F">
        <w:t>indicated</w:t>
      </w:r>
      <w:r w:rsidR="00356367" w:rsidRPr="00AA5F2A">
        <w:t xml:space="preserve"> a </w:t>
      </w:r>
      <w:r w:rsidR="00A20292" w:rsidRPr="00AA5F2A">
        <w:t>negative effect size</w:t>
      </w:r>
      <w:r w:rsidR="00652246" w:rsidRPr="00AA5F2A">
        <w:t xml:space="preserve"> </w:t>
      </w:r>
      <w:r w:rsidR="00652246" w:rsidRPr="003141F9">
        <w:t>with</w:t>
      </w:r>
      <w:r w:rsidR="003141F9" w:rsidRPr="003141F9">
        <w:t xml:space="preserve"> </w:t>
      </w:r>
      <w:r w:rsidR="003141F9" w:rsidRPr="003141F9">
        <w:rPr>
          <w:rFonts w:asciiTheme="minorHAnsi" w:hAnsiTheme="minorHAnsi" w:cstheme="minorHAnsi"/>
        </w:rPr>
        <w:fldChar w:fldCharType="begin" w:fldLock="1"/>
      </w:r>
      <w:r w:rsidR="005F7402">
        <w:rPr>
          <w:rFonts w:asciiTheme="minorHAnsi" w:hAnsiTheme="minorHAnsi" w:cstheme="minorHAnsi"/>
        </w:rPr>
        <w:instrText>ADDIN CSL_CITATION {"citationItems":[{"id":"ITEM-1","itemData":{"DOI":"10.4103/ijnmr.IJNMR-385-14","ISSN":"22285504","abstract":"Background: Increased level of blood lipids is one of the risk factors for cardiovascular diseases. Considerable research has done to assess the effects of physical exercises on lipid profile, of which aerobic exercises are the main part of evidence. However, in recent years, resistance exercise has been less investigated. Thus, the present study investigates the effect of resistance exercise on lipid profile in coronary artery disease patients. Materials and Methods: This study was a randomized clinical trial. Forty eligible participants were selected through selective sampling and were assigned randomly to either intervention or control groups (20 participants in each group). Fasting blood sample was taken for measurement of lipid profile before, after, and after 4 weeks of the end of intervention. The intervention period lasted 8 weeks and included two exercise sessions of 45-60 minutes per week. Resistance exercise was performed by use of light weights in the range of motion of the elbow, shoulder, and knee joints. The number of repetitions was initially 10 and was gradually increased to 15. Then, the weight was increased by 3-5% and the number of sets too. Data were analyzed on significant level of P &lt; 0.05. Results: In both the groups, the mean and mean changes of lipid profile, before, after. and 4 weeks after the end of the intervention were not significantly different (P &lt; 0.05). Conclusions: The 8-week of resistance exercise did not lead to a significant decrease in the mean lipid profile.","author":[{"dropping-particle":"","family":"Salehi","given":"Zahra","non-dropping-particle":"","parse-names":false,"suffix":""},{"dropping-particle":"","family":"Salehi","given":"Kobra","non-dropping-particle":"","parse-names":false,"suffix":""},{"dropping-particle":"","family":"Moeini","given":"Mahin","non-dropping-particle":"","parse-names":false,"suffix":""},{"dropping-particle":"","family":"Kargarfard","given":"Mehdi","non-dropping-particle":"","parse-names":false,"suffix":""},{"dropping-particle":"","family":"Sadeghi","given":"Masoumeh","non-dropping-particle":"","parse-names":false,"suffix":""}],"container-title":"Iranian Journal of Nursing and Midwifery Research","id":"ITEM-1","issue":"2","issued":{"date-parts":[["2017"]]},"page":"112-116","title":"The effect of resistance exercise on lipid profile of coronary artery disease patients: A randomized clinical trial","type":"article-journal","volume":"22"},"uris":["http://www.mendeley.com/documents/?uuid=3f705b0e-c241-490f-9efe-a19c0fa48135"]}],"mendeley":{"formattedCitation":"(17)","manualFormatting":"Salehi et al., 2017","plainTextFormattedCitation":"(17)","previouslyFormattedCitation":"(Salehi &lt;i&gt;et al.&lt;/i&gt;, 2017)"},"properties":{"noteIndex":0},"schema":"https://github.com/citation-style-language/schema/raw/master/csl-citation.json"}</w:instrText>
      </w:r>
      <w:r w:rsidR="003141F9" w:rsidRPr="003141F9">
        <w:rPr>
          <w:rFonts w:asciiTheme="minorHAnsi" w:hAnsiTheme="minorHAnsi" w:cstheme="minorHAnsi"/>
        </w:rPr>
        <w:fldChar w:fldCharType="separate"/>
      </w:r>
      <w:r w:rsidR="003141F9" w:rsidRPr="003141F9">
        <w:rPr>
          <w:rFonts w:asciiTheme="minorHAnsi" w:hAnsiTheme="minorHAnsi" w:cstheme="minorHAnsi"/>
          <w:noProof/>
        </w:rPr>
        <w:t xml:space="preserve">Salehi </w:t>
      </w:r>
      <w:r w:rsidR="003141F9" w:rsidRPr="003141F9">
        <w:rPr>
          <w:rFonts w:asciiTheme="minorHAnsi" w:hAnsiTheme="minorHAnsi" w:cstheme="minorHAnsi"/>
          <w:i/>
          <w:noProof/>
        </w:rPr>
        <w:t>et al.</w:t>
      </w:r>
      <w:r w:rsidR="003141F9" w:rsidRPr="003141F9">
        <w:rPr>
          <w:rFonts w:asciiTheme="minorHAnsi" w:hAnsiTheme="minorHAnsi" w:cstheme="minorHAnsi"/>
          <w:noProof/>
        </w:rPr>
        <w:t>, 2017</w:t>
      </w:r>
      <w:r w:rsidR="003141F9" w:rsidRPr="003141F9">
        <w:rPr>
          <w:rFonts w:asciiTheme="minorHAnsi" w:hAnsiTheme="minorHAnsi" w:cstheme="minorHAnsi"/>
        </w:rPr>
        <w:fldChar w:fldCharType="end"/>
      </w:r>
      <w:r w:rsidR="00652246" w:rsidRPr="00AA5F2A">
        <w:t xml:space="preserve"> </w:t>
      </w:r>
      <w:r w:rsidR="00356367" w:rsidRPr="00AA5F2A">
        <w:t>(-0.54</w:t>
      </w:r>
      <w:r w:rsidR="00652246" w:rsidRPr="00AA5F2A">
        <w:t>)</w:t>
      </w:r>
      <w:r w:rsidR="00356367" w:rsidRPr="00AA5F2A">
        <w:t xml:space="preserve">, </w:t>
      </w:r>
      <w:r w:rsidR="00076557" w:rsidRPr="006F42C9">
        <w:fldChar w:fldCharType="begin" w:fldLock="1"/>
      </w:r>
      <w:r w:rsidR="005F7402">
        <w:instrText>ADDIN CSL_CITATION {"citationItems":[{"id":"ITEM-1","itemData":{"DOI":"10.1249/MSS.0b013e3181d99203","ISSN":"01959131","PMID":"20195181","abstract":"Purpose: The purpose of this study was to determine the effectiveness of brief intense interval training as exercise intervention for promoting health and to evaluate potential benefits about common interventions, that is, prolonged exercise and strength training. Methods: Thirty-six untrained men were divided into groups that completed 12 wk of intense interval running (INT; total training time 40 min</w:instrText>
      </w:r>
      <w:r w:rsidR="005F7402">
        <w:rPr>
          <w:rFonts w:ascii="Cambria Math" w:hAnsi="Cambria Math" w:cs="Cambria Math"/>
        </w:rPr>
        <w:instrText>⊙</w:instrText>
      </w:r>
      <w:r w:rsidR="005F7402">
        <w:instrText>wk-1), prolonged running (</w:instrText>
      </w:r>
      <w:r w:rsidR="005F7402">
        <w:rPr>
          <w:rFonts w:ascii="Cambria Math" w:hAnsi="Cambria Math" w:cs="Cambria Math"/>
        </w:rPr>
        <w:instrText>∼</w:instrText>
      </w:r>
      <w:r w:rsidR="005F7402">
        <w:instrText>150 minIwkj1), and strength training (</w:instrText>
      </w:r>
      <w:r w:rsidR="005F7402">
        <w:rPr>
          <w:rFonts w:ascii="Cambria Math" w:hAnsi="Cambria Math" w:cs="Cambria Math"/>
        </w:rPr>
        <w:instrText>∼</w:instrText>
      </w:r>
      <w:r w:rsidR="005F7402">
        <w:instrText>150 min</w:instrText>
      </w:r>
      <w:r w:rsidR="005F7402">
        <w:rPr>
          <w:rFonts w:ascii="Cambria Math" w:hAnsi="Cambria Math" w:cs="Cambria Math"/>
        </w:rPr>
        <w:instrText>⊙</w:instrText>
      </w:r>
      <w:r w:rsidR="005F7402">
        <w:instrText>wk-1) or continued their habitual lifestyle without participation in physical training. Results: The improvement in cardiorespiratory fitness was superior in the INT (14% ± 2% increase in V</w:instrText>
      </w:r>
      <w:r w:rsidR="005F7402">
        <w:rPr>
          <w:rFonts w:ascii="Cambria Math" w:hAnsi="Cambria Math" w:cs="Cambria Math"/>
        </w:rPr>
        <w:instrText>⊙</w:instrText>
      </w:r>
      <w:r w:rsidR="005F7402">
        <w:instrText>O2max) compared with the other two exercise interventions (7% ± 2% and 3% ± 2% increases). The blood glucose concentration 2 h after oral ingestion of 75 g of glucose was lowered to a similar extent after training in the INT (from 6.1 ± 0.6 to 5.1 ± 0.4 mM, P &lt; 0.05) and the prolonged running group (from 5.6 ± 1.5 to 4.9 ± 1.1 mM, P &lt; 0.05). In contrast, INT was less efficient than prolonged running for lowering the subjects' resting HR, fat percentage, and reducing the ratio between total and HDL plasma cholesterol. Furthermore, total bone mass and lean body mass remained unchanged in the INT group, whereas both these parameters were increased by the strength-training intervention. Conclusions: INT for 12 wk is an effective training stimulus for improvement of cardiorespiratory fitness and glucose tolerance, but in relation to the treatment of hyperlipidemia and obesity, it is less effective than prolonged training. Furthermore and in contrast to strength training, 12 wk of INT had no impact on muscle mass or indices of skeletal health. © 2010 by the American College of Sports Medicine.","author":[{"dropping-particle":"","family":"Nybo","given":"Lars","non-dropping-particle":"","parse-names":false,"suffix":""},{"dropping-particle":"","family":"Sundstrup","given":"Emil","non-dropping-particle":"","parse-names":false,"suffix":""},{"dropping-particle":"","family":"Jakobsen","given":"Markus D.","non-dropping-particle":"","parse-names":false,"suffix":""},{"dropping-particle":"","family":"Mohr","given":"Magni","non-dropping-particle":"","parse-names":false,"suffix":""},{"dropping-particle":"","family":"Hornstrup","given":"Therese","non-dropping-particle":"","parse-names":false,"suffix":""},{"dropping-particle":"","family":"Simonsen","given":"Lene","non-dropping-particle":"","parse-names":false,"suffix":""},{"dropping-particle":"","family":"Bülow","given":"Jens","non-dropping-particle":"","parse-names":false,"suffix":""},{"dropping-particle":"","family":"Randers","given":"Morten B.","non-dropping-particle":"","parse-names":false,"suffix":""},{"dropping-particle":"","family":"Nielsen","given":"Jens J.","non-dropping-particle":"","parse-names":false,"suffix":""},{"dropping-particle":"","family":"Aagaard","given":"Per","non-dropping-particle":"","parse-names":false,"suffix":""},{"dropping-particle":"","family":"Krustrup","given":"Peter","non-dropping-particle":"","parse-names":false,"suffix":""}],"container-title":"Medicine and Science in Sports and Exercise","id":"ITEM-1","issue":"10","issued":{"date-parts":[["2010"]]},"page":"1951-1958","title":"High-intensity training versus traditional exercise interventions for promoting health","type":"article-journal","volume":"42"},"uris":["http://www.mendeley.com/documents/?uuid=af093320-f3c8-43a0-8545-7dc4f548959e"]}],"mendeley":{"formattedCitation":"(16)","manualFormatting":"Nybo et al., 2010","plainTextFormattedCitation":"(16)","previouslyFormattedCitation":"(Nybo &lt;i&gt;et al.&lt;/i&gt;, 2010)"},"properties":{"noteIndex":0},"schema":"https://github.com/citation-style-language/schema/raw/master/csl-citation.json"}</w:instrText>
      </w:r>
      <w:r w:rsidR="00076557" w:rsidRPr="006F42C9">
        <w:fldChar w:fldCharType="separate"/>
      </w:r>
      <w:r w:rsidR="00076557" w:rsidRPr="006F42C9">
        <w:rPr>
          <w:noProof/>
        </w:rPr>
        <w:t xml:space="preserve">Nybo </w:t>
      </w:r>
      <w:r w:rsidR="00076557" w:rsidRPr="006F42C9">
        <w:rPr>
          <w:i/>
          <w:noProof/>
        </w:rPr>
        <w:t>et al.</w:t>
      </w:r>
      <w:r w:rsidR="00076557" w:rsidRPr="006F42C9">
        <w:rPr>
          <w:noProof/>
        </w:rPr>
        <w:t>, 2010</w:t>
      </w:r>
      <w:r w:rsidR="00076557" w:rsidRPr="006F42C9">
        <w:fldChar w:fldCharType="end"/>
      </w:r>
      <w:r w:rsidR="00076557" w:rsidRPr="006F42C9">
        <w:t xml:space="preserve"> </w:t>
      </w:r>
      <w:r w:rsidR="00652246" w:rsidRPr="00AA5F2A">
        <w:t>(</w:t>
      </w:r>
      <w:r w:rsidR="00356367" w:rsidRPr="00AA5F2A">
        <w:t>-0.8</w:t>
      </w:r>
      <w:r w:rsidR="00652246" w:rsidRPr="00AA5F2A">
        <w:t>)</w:t>
      </w:r>
      <w:r w:rsidR="00356367" w:rsidRPr="00AA5F2A">
        <w:t xml:space="preserve">, </w:t>
      </w:r>
      <w:r w:rsidR="006F42C9">
        <w:fldChar w:fldCharType="begin" w:fldLock="1"/>
      </w:r>
      <w:r w:rsidR="005F7402">
        <w:instrText>ADDIN CSL_CITATION {"citationItems":[{"id":"ITEM-1","itemData":{"DOI":"10.1038/oby.2012.65","ISSN":"19307381","PMID":"22421926","abstract":"Our purpose was to elucidate effects of acute exercise and training on blood lipids-lipoproteins, and high-sensitivity C-reactive protein (hsCRP) in overweight/obese men (n = 10) and women (n = 8); age, BMI, body fat percentage, and VO2 max were (mean SEM): 45 2.5 years, 31.9 1.4 kgm2, 41.1 1.5%, and 25.2 1.3 mlO2 kg1 min1. Before exercise training subjects performed an acute exercise session on a treadmill (70% VO2 max, 400 kcal energy expenditure), followed by 12 weeks of endurance exercise training (land-based or aquatic-based treadmill): 3 sessionsweek 1, progressing to 500 kcalsession 1 during which subjects maintained accustomed dietary habits. After training, the acute exercise session was repeated. Blood samples, obtained immediately before and 24 h after acute exercise sessions, were analyzed for serum lipids, lipoproteins, and hsCRP adjusted for plasma volume shifts. Exercise training increased VO2 max (3.67 mlO2 kg1 min1, P 0.001) and reduced body weight (2.7 kg, P 0.01). Training increased high-density lipoprotein (HDL) and HDL 2b-cholesterol (HDL-C) concentrations (3.7 and 2.4 mgdl 1, P 0.05) and particle numbers (588 and 206 nmoll 1, P 0.05) in men. In women despite no change in total HDL-C, subfractions shifted from HDL 3-C (3.2, P 0.01) to HDL 2b-C (3.5, P 0.05) and HDL 2a-C (2.2 mgdl 1, P 0.05), with increased HDL 2b particle number (313 nmoll 1, P 0.05). Training reduced LDL 3 concentration and particle number in women (1.6 mgdl 1 and 16 nmoll 1, P 0.05). Acute exercise reduced the total cholesterol (TC): HDL-C ratio in men (0.16, P 0.01) and increased hsCRP in all subjects (0.05 mgdl 1, P 0.05), regardless of training. Training did not affect acute exercise responses. Our data support the efficacy of endurance training, without dietary intervention, to elicit beneficial changes in blood lipids-lipoproteins in obese men and women. © 2011 The Obesity Society.","author":[{"dropping-particle":"","family":"Greene","given":"Nicholas P.","non-dropping-particle":"","parse-names":false,"suffix":""},{"dropping-particle":"","family":"Martin","given":"Steven E.","non-dropping-particle":"","parse-names":false,"suffix":""},{"dropping-particle":"","family":"Crouse","given":"Stephen F.","non-dropping-particle":"","parse-names":false,"suffix":""}],"container-title":"Obesity","id":"ITEM-1","issue":"8","issued":{"date-parts":[["2012"]]},"page":"1618-1627","title":"Acute exercise and training alter blood lipid and lipoprotein profiles differently in overweight and obese men and women","type":"article-journal","volume":"20"},"uris":["http://www.mendeley.com/documents/?uuid=15696516-8281-4b3e-8b36-f3069d0f0ef1"]}],"mendeley":{"formattedCitation":"(21)","manualFormatting":"Greene, Martin and Crouse, 2012","plainTextFormattedCitation":"(21)","previouslyFormattedCitation":"(Greene, Martin and Crouse, 2012)"},"properties":{"noteIndex":0},"schema":"https://github.com/citation-style-language/schema/raw/master/csl-citation.json"}</w:instrText>
      </w:r>
      <w:r w:rsidR="006F42C9">
        <w:fldChar w:fldCharType="separate"/>
      </w:r>
      <w:r w:rsidR="006F42C9" w:rsidRPr="006F42C9">
        <w:rPr>
          <w:noProof/>
        </w:rPr>
        <w:t>Greene, Martin and Crouse, 2012</w:t>
      </w:r>
      <w:r w:rsidR="006F42C9">
        <w:fldChar w:fldCharType="end"/>
      </w:r>
      <w:r w:rsidR="00151B27" w:rsidRPr="00373C2F">
        <w:rPr>
          <w:color w:val="FF0000"/>
        </w:rPr>
        <w:t xml:space="preserve"> </w:t>
      </w:r>
      <w:r w:rsidR="00151B27" w:rsidRPr="00AA5F2A">
        <w:t>(</w:t>
      </w:r>
      <w:r w:rsidR="00356367" w:rsidRPr="00AA5F2A">
        <w:t>-0.41</w:t>
      </w:r>
      <w:r w:rsidR="00151B27" w:rsidRPr="00AA5F2A">
        <w:t>)</w:t>
      </w:r>
      <w:r w:rsidR="00356367" w:rsidRPr="00AA5F2A">
        <w:t xml:space="preserve">, </w:t>
      </w:r>
      <w:r w:rsidR="006F42C9">
        <w:fldChar w:fldCharType="begin" w:fldLock="1"/>
      </w:r>
      <w:r w:rsidR="005F7402">
        <w:instrText>ADDIN CSL_CITATION {"citationItems":[{"id":"ITEM-1","itemData":{"DOI":"10.1186/1758-5996-2-31","ISSN":"17585996","abstract":"Background. The effects of chronic aerobic exercise upon lipid profile has been previously demonstrated, but few studies showed this effect under resistance exercise conditions. Objective. The aim of this study was to examine the effects of different resistance exercise loads on blood lipids. Methods. Thirty healthy, untrained male volunteers were allocated randomly into four groups based at different percentages of one repetition maximum (1 RM); 50%-1 RM, 75%-1 RM, 90%-1 RM, and 110%-1 RM. The total volume (sets × reps × load) of the exercise was equalized. The lipid profile (Triglycerides [TG], HDL-cholesterol [HDL-c], LDL-cholesterol, and Total cholesterol) was determined at rest and after 1, 24, 48 and 72 h of resistance exercise. Results. The 75%-1 RM group demonstrated greater TG reduction when compared to other groups (p &lt; 0.05). Additionally, the 110%-1 RM group presented an increased TG concentration when compared to 50% and 75% groups (p = 0.01, p = 0.01, respectively). HDL-c concentration was significantly greater after resistance exercise in 50%-1 RM and 75%-1 RM when compared to 110%-1 RM group (p = 0.004 and p = 0.03, respectively). Accordingly, the 50%-1 RM group had greater HDL-c concentration than 110%-1 RM group after 48 h (p = 0.05) and 72 h (p = 0.004), respectively. Finally, The 50% group has showed lesser LDL-c concentration than 110% group after 24 h (p = 0.007). No significant difference was found in Total Cholesterol concentrations. Conclusion. These results indicate that the acute resistance exercise may induce changes in lipid profile in a specific-intensity manner. Overall, low and moderate exercise intensities appear to be promoting more benefits on lipid profile than high intensity. Long term studies should confirm these findings. © 2010 Lira et al; licensee BioMed Central Ltd.","author":[{"dropping-particle":"","family":"Lira","given":"Fabio S.","non-dropping-particle":"","parse-names":false,"suffix":""},{"dropping-particle":"","family":"Uchida","given":"Marco C.","non-dropping-particle":"","parse-names":false,"suffix":""},{"dropping-particle":"","family":"Zanchi","given":"Nelo E.","non-dropping-particle":"","parse-names":false,"suffix":""},{"dropping-particle":"","family":"Gualano","given":"Bruno","non-dropping-particle":"","parse-names":false,"suffix":""},{"dropping-particle":"","family":"Martins","given":"Eivor","non-dropping-particle":"","parse-names":false,"suffix":""},{"dropping-particle":"","family":"Caperuto","given":"Erico C.","non-dropping-particle":"","parse-names":false,"suffix":""},{"dropping-particle":"","family":"Seelaender","given":"Marília","non-dropping-particle":"","parse-names":false,"suffix":""},{"dropping-particle":"","family":"Yamashita","given":"Alex S.","non-dropping-particle":"","parse-names":false,"suffix":""}],"container-title":"Diabetology and Metabolic Syndrome","id":"ITEM-1","issue":"1","issued":{"date-parts":[["2010"]]},"page":"1-6","title":"Low and moderate, rather than high intensity strength exercise induces benefit regarding plasma lipid profile","type":"article-journal","volume":"2"},"uris":["http://www.mendeley.com/documents/?uuid=91a97584-7de6-4ea9-a35d-7f68d5cf14da"]}],"mendeley":{"formattedCitation":"(22)","manualFormatting":"Lira et al., 2010","plainTextFormattedCitation":"(22)","previouslyFormattedCitation":"(Lira &lt;i&gt;et al.&lt;/i&gt;, 2010)"},"properties":{"noteIndex":0},"schema":"https://github.com/citation-style-language/schema/raw/master/csl-citation.json"}</w:instrText>
      </w:r>
      <w:r w:rsidR="006F42C9">
        <w:fldChar w:fldCharType="separate"/>
      </w:r>
      <w:r w:rsidR="006F42C9" w:rsidRPr="006F42C9">
        <w:rPr>
          <w:noProof/>
        </w:rPr>
        <w:t xml:space="preserve">Lira </w:t>
      </w:r>
      <w:r w:rsidR="006F42C9" w:rsidRPr="006F42C9">
        <w:rPr>
          <w:i/>
          <w:noProof/>
        </w:rPr>
        <w:t>et al.</w:t>
      </w:r>
      <w:r w:rsidR="006F42C9" w:rsidRPr="006F42C9">
        <w:rPr>
          <w:noProof/>
        </w:rPr>
        <w:t>, 2010</w:t>
      </w:r>
      <w:r w:rsidR="006F42C9">
        <w:fldChar w:fldCharType="end"/>
      </w:r>
      <w:r w:rsidR="005D3DD5" w:rsidRPr="00373C2F">
        <w:rPr>
          <w:color w:val="FF0000"/>
        </w:rPr>
        <w:t xml:space="preserve"> </w:t>
      </w:r>
      <w:r w:rsidR="005D3DD5" w:rsidRPr="00AA5F2A">
        <w:t>(</w:t>
      </w:r>
      <w:r w:rsidR="00356367" w:rsidRPr="00AA5F2A">
        <w:t>-0.13</w:t>
      </w:r>
      <w:r w:rsidR="005D3DD5" w:rsidRPr="00AA5F2A">
        <w:t>)</w:t>
      </w:r>
      <w:r w:rsidR="00FF23EE" w:rsidRPr="00AA5F2A">
        <w:t xml:space="preserve"> and </w:t>
      </w:r>
      <w:r w:rsidR="006F42C9">
        <w:fldChar w:fldCharType="begin" w:fldLock="1"/>
      </w:r>
      <w:r w:rsidR="005F7402">
        <w:instrText>ADDIN CSL_CITATION {"citationItems":[{"id":"ITEM-1","itemData":{"DOI":"10.1016/j.metabol.2006.10.019","ISSN":"00260495","PMID":"17378998","abstract":"Endurance exercise training improves plasma lipoprotein and lipid profiles and reduces cardiovascular disease risk. However, the effect of endurance exercise training, independent of diet and body fat phenotypes, on plasma lipoprotein subfraction particle concentration, size, and composition as measured by nuclear magnetic resonance (NMR) spectroscopy is not known. We hypothesized that 24 weeks of endurance exercise training would independently improve plasma lipoprotein and lipid profiles as assessed by both conventional and novel NMR measurement techniques. One hundred sedentary, healthy 50- to 75-year-olds following a standardized diet were studied before and after 24 weeks of aerobic exercise training. Lipoprotein and lipid analyses, using both conventional and NMR measures, were performed at baseline and after 24 weeks of exercise training. Relative and absolute maximum oxygen consumption increased 15% with exercise training. Most lipoprotein and lipid measures improved with 24 weeks of endurance exercise training, and these changes were consistently independent of baseline body fat and body fat changes with training. For example, with exercise training, total cholesterol, triglycerides, and low-density lipoprotein cholesterol (LDL-C) decreased significantly (2.1 ± 1.8 mg/dL, P = .001; -17 ± 3.5 mg/dL, P &lt; .0001; and -0.7 ± 1.7 mg/dL, P &lt; .0001, respectively), and high-density lipoprotein cholesterol subfractions (HDL3-C and HDL2-C) increased significantly (1.9 ± 0.5 mg/dL, P = .01, and 1.2 ± 0.3 mg/dL, P = .02, respectively). Particle concentrations decreased significantly for large and small very low-density lipoprotein particles (-0.7 ± 0.4 nmol/L, P &lt; .0001, and -1.1 ± 1.7 nmol/L, P &lt; .0001, respectively), total, medium, and very small LDL particles (-100 ± 26 nmol/L, P = .01; -26 ± 7.0 nmol/L, P = .004; and -103 ± 27 nmol/L, P = .02, respectively), and small HDL particles (-0.03 ± 0.4 μmol/L, P = .007). Mean very low-density lipoprotein particle size also decreased significantly (-1.7 ± 0.9 nm, P &lt; .0001) and mean HDL particle size increased significantly with exercise training (0.1 ± 0.0 nm, P = .04). These results show that 24 weeks of endurance exercise training induced favorable changes in plasma lipoprotein and lipid profiles independent of diet and baseline or change in body fat. © 2007 Elsevier Inc. All rights reserved.","author":[{"dropping-particle":"","family":"Halverstadt","given":"Amy","non-dropping-particle":"","parse-names":false,"suffix":""},{"dropping-particle":"","family":"Phares","given":"Dana A.","non-dropping-particle":"","parse-names":false,"suffix":""},{"dropping-particle":"","family":"Wilund","given":"Kenneth R.","non-dropping-particle":"","parse-names":false,"suffix":""},{"dropping-particle":"","family":"Goldberg","given":"Andrew P.","non-dropping-particle":"","parse-names":false,"suffix":""},{"dropping-particle":"","family":"Hagberg","given":"James M.","non-dropping-particle":"","parse-names":false,"suffix":""}],"container-title":"Metabolism: Clinical and Experimental","id":"ITEM-1","issue":"4","issued":{"date-parts":[["2007"]]},"page":"444-450","title":"Endurance exercise training raises high-density lipoprotein cholesterol and lowers small low-density lipoprotein and very low-density lipoprotein independent of body fat phenotypes in older men and women","type":"article-journal","volume":"56"},"uris":["http://www.mendeley.com/documents/?uuid=eaafe8b4-26fb-4bdb-a84b-ad237da7f3da"]}],"mendeley":{"formattedCitation":"(12)","manualFormatting":"Halverstadt et al., 2007","plainTextFormattedCitation":"(12)","previouslyFormattedCitation":"(Halverstadt &lt;i&gt;et al.&lt;/i&gt;, 2007)"},"properties":{"noteIndex":0},"schema":"https://github.com/citation-style-language/schema/raw/master/csl-citation.json"}</w:instrText>
      </w:r>
      <w:r w:rsidR="006F42C9">
        <w:fldChar w:fldCharType="separate"/>
      </w:r>
      <w:r w:rsidR="006F42C9" w:rsidRPr="006F42C9">
        <w:rPr>
          <w:noProof/>
        </w:rPr>
        <w:t xml:space="preserve">Halverstadt </w:t>
      </w:r>
      <w:r w:rsidR="006F42C9" w:rsidRPr="006F42C9">
        <w:rPr>
          <w:i/>
          <w:noProof/>
        </w:rPr>
        <w:t>et al.</w:t>
      </w:r>
      <w:r w:rsidR="006F42C9" w:rsidRPr="006F42C9">
        <w:rPr>
          <w:noProof/>
        </w:rPr>
        <w:t>, 2007</w:t>
      </w:r>
      <w:r w:rsidR="006F42C9">
        <w:fldChar w:fldCharType="end"/>
      </w:r>
      <w:r w:rsidR="00FF23EE" w:rsidRPr="00373C2F">
        <w:rPr>
          <w:color w:val="FF0000"/>
        </w:rPr>
        <w:t xml:space="preserve"> </w:t>
      </w:r>
      <w:r w:rsidR="00FF23EE" w:rsidRPr="00AA5F2A">
        <w:t>(</w:t>
      </w:r>
      <w:r w:rsidR="0015677F" w:rsidRPr="00AA5F2A">
        <w:t xml:space="preserve">-1.17). This indicated </w:t>
      </w:r>
      <w:r w:rsidR="00356367" w:rsidRPr="00FD5B04">
        <w:t>the intervention</w:t>
      </w:r>
      <w:r w:rsidR="0015677F" w:rsidRPr="00FD5B04">
        <w:t xml:space="preserve"> </w:t>
      </w:r>
      <w:r w:rsidR="006F42C9">
        <w:t>with</w:t>
      </w:r>
      <w:r w:rsidR="0015677F" w:rsidRPr="00FD5B04">
        <w:t xml:space="preserve"> respect to TC</w:t>
      </w:r>
      <w:r w:rsidR="00356367" w:rsidRPr="00FD5B04">
        <w:t xml:space="preserve"> had a negative impact or made the outcome worse</w:t>
      </w:r>
      <w:r w:rsidR="00356367" w:rsidRPr="00AA5F2A">
        <w:t xml:space="preserve">. </w:t>
      </w:r>
      <w:r w:rsidR="006F42C9">
        <w:t>The</w:t>
      </w:r>
      <w:r w:rsidR="00356367" w:rsidRPr="00AA5F2A">
        <w:t xml:space="preserve"> </w:t>
      </w:r>
      <w:r w:rsidR="00A53558">
        <w:t xml:space="preserve">positive (beneficial effects) of the intervention on </w:t>
      </w:r>
      <w:r w:rsidR="00B3649B" w:rsidRPr="00AA5F2A">
        <w:t>T</w:t>
      </w:r>
      <w:r w:rsidR="00477BD6">
        <w:t xml:space="preserve">otal </w:t>
      </w:r>
      <w:r w:rsidR="00B3649B" w:rsidRPr="00AA5F2A">
        <w:t>C</w:t>
      </w:r>
      <w:r w:rsidR="00477BD6">
        <w:t>holesterol</w:t>
      </w:r>
      <w:r w:rsidR="00B3649B" w:rsidRPr="00AA5F2A">
        <w:t xml:space="preserve"> </w:t>
      </w:r>
      <w:r w:rsidR="00A53558" w:rsidRPr="006F42C9">
        <w:t xml:space="preserve">recorded </w:t>
      </w:r>
      <w:r w:rsidR="00A64BD6" w:rsidRPr="006F42C9">
        <w:t>by</w:t>
      </w:r>
      <w:r w:rsidR="006F42C9">
        <w:rPr>
          <w:color w:val="FF0000"/>
        </w:rPr>
        <w:t xml:space="preserve"> </w:t>
      </w:r>
      <w:r w:rsidR="006F42C9" w:rsidRPr="006F42C9">
        <w:fldChar w:fldCharType="begin" w:fldLock="1"/>
      </w:r>
      <w:r w:rsidR="005F7402">
        <w:instrText>ADDIN CSL_CITATION {"citationItems":[{"id":"ITEM-1","itemData":{"ISSN":"1678-4170","PMID":"20084314","abstract":"BACKGROUND Resisted and aerobic exercises are recommended to reduce weight and improve health, but which exercise modality offers the best results is still unclear. OBJECTIVE The aims of this study were to compare circuit weight training (CWT) with jogging (JOGG) on multiple cardiovascular disease (CVD), metabolic risk factors and fitness of overweight and obese women (body composition, lipid profile, uric acid, glucose, metabolic equivalent (MET), heart rate, blood pressure, flexibility, resting energy expenditure (REE) and nitrogen balance (NB)). METHODS Fifty women were randomly divided in two groups, but only 26 finished it: CWT (n=14; 36+/-12 years old; body mass index, BMI=32+/-7 kg/m(2)) and JOGG (n=12; 37+/-9; BMI=29+/-2). The first month of training consisted of 60 min x 03 days/week and the second month of training consisted of 04 days/week for both protocols and a dietary reeducation. RESULTS Both groups reduced total body mass, fat body mass, BMI, plasma uric acid and increase in MET (p&lt;0.05); there was no change in lean body mass, REE and resting heart rate. CWT reduced total cholesterol, plasma triglycerides, NB and increased flexibility; JOGG reduced waist/hip ratio, glucose, systolic blood pressure, high-density lipoprotein cholesterol, and increased the total cholesterol/high-density lipoprotein cholesterol ratio (p&lt;0.05). CONCLUSION Both protocols improved CVD and metabolic risk factors. The CWT presented favorable changes regarding lipid profile and flexibility; JOGG on glucose, waist/hip ratio and blood pressure. These results suggest that resisted exercise combined with aerobics should be considered for obese people. Nevertheless, regarding some basal differences between the groups , it was not possible to conclude that changes were due to exercise type or intra-group variability.","author":[{"dropping-particle":"","family":"Fett","given":"Carlos Alexandre","non-dropping-particle":"","parse-names":false,"suffix":""},{"dropping-particle":"","family":"Fett","given":"Waléria Christiane Rezende","non-dropping-particle":"","parse-names":false,"suffix":""},{"dropping-particle":"","family":"Marchini","given":"Julio Sérgio","non-dropping-particle":"","parse-names":false,"suffix":""}],"container-title":"Arquivos brasileiros de cardiologia","id":"ITEM-1","issue":"5","issued":{"date-parts":[["2009"]]},"page":"519-25","title":"Circuit weight training vs jogging in metabolic risk factors of overweight/obese women.","type":"article-journal","volume":"93"},"uris":["http://www.mendeley.com/documents/?uuid=350c831e-32a3-4745-ab65-526be1153edb"]}],"mendeley":{"formattedCitation":"(13)","manualFormatting":"Fett, Fett and Marchini, 2009","plainTextFormattedCitation":"(13)","previouslyFormattedCitation":"(Fett, Fett and Marchini, 2009)"},"properties":{"noteIndex":0},"schema":"https://github.com/citation-style-language/schema/raw/master/csl-citation.json"}</w:instrText>
      </w:r>
      <w:r w:rsidR="006F42C9" w:rsidRPr="006F42C9">
        <w:fldChar w:fldCharType="separate"/>
      </w:r>
      <w:r w:rsidR="006F42C9" w:rsidRPr="006F42C9">
        <w:rPr>
          <w:noProof/>
        </w:rPr>
        <w:t>Fett, Fett and Marchini, 2009</w:t>
      </w:r>
      <w:r w:rsidR="006F42C9" w:rsidRPr="006F42C9">
        <w:fldChar w:fldCharType="end"/>
      </w:r>
      <w:r w:rsidR="006F42C9">
        <w:t xml:space="preserve"> </w:t>
      </w:r>
      <w:r w:rsidR="0006147B" w:rsidRPr="006F42C9">
        <w:t>(</w:t>
      </w:r>
      <w:r w:rsidR="00356367" w:rsidRPr="00AA5F2A">
        <w:t>0.17</w:t>
      </w:r>
      <w:r w:rsidR="00494C02" w:rsidRPr="00AA5F2A">
        <w:t>)</w:t>
      </w:r>
      <w:r w:rsidR="00356367" w:rsidRPr="00AA5F2A">
        <w:t xml:space="preserve">, </w:t>
      </w:r>
      <w:r w:rsidR="006F42C9">
        <w:fldChar w:fldCharType="begin" w:fldLock="1"/>
      </w:r>
      <w:r w:rsidR="005F7402">
        <w:instrText>ADDIN CSL_CITATION {"citationItems":[{"id":"ITEM-1","itemData":{"DOI":"10.5812/jjcdc.28339","author":[{"dropping-particle":"","family":"Heydarpour","given":"Parvin","non-dropping-particle":"","parse-names":false,"suffix":""},{"dropping-particle":"","family":"Fayazi","given":"Sadigheh","non-dropping-particle":"","parse-names":false,"suffix":""},{"dropping-particle":"","family":"Haghighi","given":"Shayesteh","non-dropping-particle":"","parse-names":false,"suffix":""}],"container-title":"Jundishapur Journal of Chronic Disease Care","id":"ITEM-1","issue":"2","issued":{"date-parts":[["2015"]]},"page":"0-5","title":"Resistance Training Effect on Lipid Profile and Body Fat Percentage of Premenopausal Women","type":"article-journal","volume":"4"},"uris":["http://www.mendeley.com/documents/?uuid=96836343-49f6-433d-b145-54a0d023d8d7"]}],"mendeley":{"formattedCitation":"(18)","manualFormatting":"Heydarpour, Fayazi and Haghighi, 2015","plainTextFormattedCitation":"(18)","previouslyFormattedCitation":"(Heydarpour, Fayazi and Haghighi, 2015)"},"properties":{"noteIndex":0},"schema":"https://github.com/citation-style-language/schema/raw/master/csl-citation.json"}</w:instrText>
      </w:r>
      <w:r w:rsidR="006F42C9">
        <w:fldChar w:fldCharType="separate"/>
      </w:r>
      <w:r w:rsidR="006F42C9" w:rsidRPr="006F42C9">
        <w:rPr>
          <w:noProof/>
        </w:rPr>
        <w:t>Heydarpour, Fayazi and Haghighi, 2015</w:t>
      </w:r>
      <w:r w:rsidR="006F42C9">
        <w:fldChar w:fldCharType="end"/>
      </w:r>
      <w:r w:rsidR="00494C02" w:rsidRPr="00AA5F2A">
        <w:t xml:space="preserve"> (</w:t>
      </w:r>
      <w:r w:rsidR="00356367" w:rsidRPr="00AA5F2A">
        <w:t>0.2</w:t>
      </w:r>
      <w:r w:rsidR="00494C02" w:rsidRPr="00AA5F2A">
        <w:t>)</w:t>
      </w:r>
      <w:r w:rsidR="00356367" w:rsidRPr="00AA5F2A">
        <w:t xml:space="preserve">, </w:t>
      </w:r>
      <w:r w:rsidR="006F42C9">
        <w:fldChar w:fldCharType="begin" w:fldLock="1"/>
      </w:r>
      <w:r w:rsidR="005F7402">
        <w:instrText>ADDIN CSL_CITATION {"citationItems":[{"id":"ITEM-1","itemData":{"DOI":"10.3390/ijerph16112003","ISBN":"8864247300","ISSN":"16604601","PMID":"31195651","abstract":"Increased levels of high-density lipoprotein cholesterol (HDL-C) can improve endothelial function. This may help reduce cardiovascular risks and mortality. Evidence has been provided on the association between cardiometabolic traits, such as HDL-C and exercise modalities. However, there is the absence of studies investigating this association in Taiwan. We assessed the relationship between exercise type and HDL-C among Taiwanese adults. Data were collected from Taiwan Biobank (TWB), a national biomedical research database that contains the genetic information of ethnic Taiwanese residents gathered from 2008 to 2016. We enrolled 24,856 participants aged 30 to 70 years who completed a questionnaire about their recent health behaviors including smoking, drinking, and exercise. Regular exercise was categorized as non-aerobic exercise (separated as weight training, ball game, and mixed exercise) and strict aerobic exercise. Linear regression models were used to assess the effects of exercise in a questionnaire-based manner. After multivariate adjustments, HDL-C was positively associated with aerobic (β = 1.33748, p &lt; 0.0001) and non-aerobic (β = 2.56210; p &lt; 0.0001) exercise. Positive associations were also found for resistance training (β = 4.01828, p = 0.0020), ballgame (β = 2.43815, p = 0.0001), and mixed exercise (β = 2.47021, p &lt; 0.0001). This study demonstrated that both aerobic and non-aerobic exercise have positive effects on HDL-C among Taiwanese adults. Among the non-aerobic exercise groups, resistance training had the greatest effect.","author":[{"dropping-particle":"","family":"Hsu","given":"Chun Sheng","non-dropping-particle":"","parse-names":false,"suffix":""},{"dropping-particle":"","family":"Chang","given":"Shin Tsu","non-dropping-particle":"","parse-names":false,"suffix":""},{"dropping-particle":"","family":"Nfor","given":"Oswald Ndi","non-dropping-particle":"","parse-names":false,"suffix":""},{"dropping-particle":"","family":"Lee","given":"Kuan Jung","non-dropping-particle":"","parse-names":false,"suffix":""},{"dropping-particle":"","family":"Lee","given":"Shiuan Shinn","non-dropping-particle":"","parse-names":false,"suffix":""},{"dropping-particle":"","family":"Liaw","given":"Yung Po","non-dropping-particle":"","parse-names":false,"suffix":""}],"container-title":"International Journal of Environmental Research and Public Health","id":"ITEM-1","issue":"11","issued":{"date-parts":[["2019"]]},"page":"1-8","title":"Effects of regular aerobic exercise and resistance training on high-density lipoprotein cholesterol levels in taiwanese adults","type":"article-journal","volume":"16"},"uris":["http://www.mendeley.com/documents/?uuid=5e2b1b4f-029e-442a-be62-dbf567e8177a"]}],"mendeley":{"formattedCitation":"(19)","manualFormatting":"Hsu et al., 2019","plainTextFormattedCitation":"(19)","previouslyFormattedCitation":"(Hsu &lt;i&gt;et al.&lt;/i&gt;, 2019)"},"properties":{"noteIndex":0},"schema":"https://github.com/citation-style-language/schema/raw/master/csl-citation.json"}</w:instrText>
      </w:r>
      <w:r w:rsidR="006F42C9">
        <w:fldChar w:fldCharType="separate"/>
      </w:r>
      <w:r w:rsidR="006F42C9" w:rsidRPr="006F42C9">
        <w:rPr>
          <w:noProof/>
        </w:rPr>
        <w:t xml:space="preserve">Hsu </w:t>
      </w:r>
      <w:r w:rsidR="006F42C9" w:rsidRPr="006F42C9">
        <w:rPr>
          <w:i/>
          <w:noProof/>
        </w:rPr>
        <w:t>et al.</w:t>
      </w:r>
      <w:r w:rsidR="006F42C9" w:rsidRPr="006F42C9">
        <w:rPr>
          <w:noProof/>
        </w:rPr>
        <w:t>, 2019</w:t>
      </w:r>
      <w:r w:rsidR="006F42C9">
        <w:fldChar w:fldCharType="end"/>
      </w:r>
      <w:r w:rsidR="00657034" w:rsidRPr="00AA5F2A">
        <w:rPr>
          <w:iCs/>
          <w:noProof/>
          <w:sz w:val="16"/>
          <w:szCs w:val="16"/>
        </w:rPr>
        <w:t xml:space="preserve"> </w:t>
      </w:r>
      <w:r w:rsidR="00657034" w:rsidRPr="00AA5F2A">
        <w:t>(</w:t>
      </w:r>
      <w:r w:rsidR="00356367" w:rsidRPr="00AA5F2A">
        <w:t>0.0</w:t>
      </w:r>
      <w:r w:rsidR="00657034" w:rsidRPr="00AA5F2A">
        <w:t>),</w:t>
      </w:r>
      <w:r w:rsidR="00657034" w:rsidRPr="00AA5F2A">
        <w:rPr>
          <w:noProof/>
          <w:sz w:val="16"/>
          <w:szCs w:val="16"/>
        </w:rPr>
        <w:t xml:space="preserve"> </w:t>
      </w:r>
      <w:r w:rsidR="006F42C9" w:rsidRPr="006F42C9">
        <w:fldChar w:fldCharType="begin" w:fldLock="1"/>
      </w:r>
      <w:r w:rsidR="005F7402">
        <w:instrText>ADDIN CSL_CITATION {"citationItems":[{"id":"ITEM-1","itemData":{"DOI":"10.1093/qjmed/hcp083","ISSN":"14602725","PMID":"19570991","abstract":"Background: The influence of different types of exercise on risk factors for cardiovascular diseases has rarely been investigated. The aim of the present work was to evaluate the effect of adding resistance exercise to aerobic activities on lipid-lipoprotein profile, in a representative sample of men and women from the province of Attica, Greece. Methods: We randomly enrolled 1514 and 1528 healthy men and women, respectively, stratified by city, age and gender distribution. Participants were classified as inactive (INA), sufficiently active (SA) and highly active for either aerobic activities (HAA) alone or a combination of aerobic plus resistance exercise (HAC). The main outcome measures are lipid-lipoprotein profile [total, high-density lipoprotein (HDL) cholesterol, low-density lipoprotein (LDL) cholesterol, triglycerides, apolipoprotein-A1, apolipoprotein-B] and anthropometric indices. Results: From those participating in aerobic activities, 480 (31.7%) men and 502 (32.9%) women were classified as SA, 100 men (6.6%) and 93 women (6.1%) as HAA and 90 men (5.9%) and 49 women (3.2%) as HAC. After various adjustments were made, men from the HAC group had an average of 23% lower plasma triacylglycerol concentration (P = 0.04) and 10% lower LDL-cholesterol (P = 0.01) when compared with the HAA group. Moreover, women from the HAC group had 13% lower LDL-cholesterol when compared with HAA group (P = 0.051). Conclusions: These data suggest that combining aerobic and resistance-type activities may confer a better effect on lipoprotein profile in healthy individuals than aerobic activities alone. © The Author 2009. Published by Oxford University Press on behalf of the Association of Physicians. All rights reserved.","author":[{"dropping-particle":"","family":"Pitsavos","given":"C.","non-dropping-particle":"","parse-names":false,"suffix":""},{"dropping-particle":"","family":"Panagiotakos","given":"Demosthenes B.","non-dropping-particle":"","parse-names":false,"suffix":""},{"dropping-particle":"","family":"Tambalis","given":"K. D.","non-dropping-particle":"","parse-names":false,"suffix":""},{"dropping-particle":"","family":"Chrysohoou","given":"C.","non-dropping-particle":"","parse-names":false,"suffix":""},{"dropping-particle":"","family":"Sidossis","given":"L. S.","non-dropping-particle":"","parse-names":false,"suffix":""},{"dropping-particle":"","family":"Skoumas","given":"J.","non-dropping-particle":"","parse-names":false,"suffix":""},{"dropping-particle":"","family":"Stefanadis","given":"C.","non-dropping-particle":"","parse-names":false,"suffix":""}],"container-title":"Qjm","id":"ITEM-1","issue":"9","issued":{"date-parts":[["2009"]]},"page":"609-616","title":"Resistance exercise plus to aerobic activities is associated with better lipids' profile among healthy individuals: The ATTICA study","type":"article-journal","volume":"102"},"uris":["http://www.mendeley.com/documents/?uuid=37b47baf-e806-41f7-aa2a-bf4e225d5d72"]}],"mendeley":{"formattedCitation":"(15)","manualFormatting":"Pitsavos et al., 2009","plainTextFormattedCitation":"(15)","previouslyFormattedCitation":"(Pitsavos &lt;i&gt;et al.&lt;/i&gt;, 2009)"},"properties":{"noteIndex":0},"schema":"https://github.com/citation-style-language/schema/raw/master/csl-citation.json"}</w:instrText>
      </w:r>
      <w:r w:rsidR="006F42C9" w:rsidRPr="006F42C9">
        <w:fldChar w:fldCharType="separate"/>
      </w:r>
      <w:r w:rsidR="006F42C9" w:rsidRPr="006F42C9">
        <w:rPr>
          <w:noProof/>
        </w:rPr>
        <w:t xml:space="preserve">Pitsavos </w:t>
      </w:r>
      <w:r w:rsidR="006F42C9" w:rsidRPr="006F42C9">
        <w:rPr>
          <w:i/>
          <w:noProof/>
        </w:rPr>
        <w:t>et al.</w:t>
      </w:r>
      <w:r w:rsidR="006F42C9" w:rsidRPr="006F42C9">
        <w:rPr>
          <w:noProof/>
        </w:rPr>
        <w:t>, 2009</w:t>
      </w:r>
      <w:r w:rsidR="006F42C9" w:rsidRPr="006F42C9">
        <w:fldChar w:fldCharType="end"/>
      </w:r>
      <w:r w:rsidR="00356367" w:rsidRPr="006F42C9">
        <w:rPr>
          <w:color w:val="FF0000"/>
        </w:rPr>
        <w:t xml:space="preserve"> </w:t>
      </w:r>
      <w:r w:rsidR="00657034" w:rsidRPr="00AA5F2A">
        <w:t>(</w:t>
      </w:r>
      <w:r w:rsidR="00356367" w:rsidRPr="00AA5F2A">
        <w:t>0.12)</w:t>
      </w:r>
      <w:r w:rsidR="00657034" w:rsidRPr="00AA5F2A">
        <w:t xml:space="preserve"> and</w:t>
      </w:r>
      <w:r w:rsidR="00356367" w:rsidRPr="00AA5F2A">
        <w:t xml:space="preserve"> </w:t>
      </w:r>
      <w:r w:rsidR="006F42C9">
        <w:fldChar w:fldCharType="begin" w:fldLock="1"/>
      </w:r>
      <w:r w:rsidR="005F7402">
        <w:instrText>ADDIN CSL_CITATION {"citationItems":[{"id":"ITEM-1","itemData":{"DOI":"10.3390/jcm11175146","ISSN":"20770383","abstract":"Background: Blood lipid profiles consist of total cholesterol (TC) and its fractions, high-density lipoprotein cholesterol (HDL), low-density lipoprotein cholesterol (LDL), non-high-density lipoprotein cholesterol (non-HDL), and triglycerides (TG). For several decades, studies have examined the effects of various factors on lipid status and its association with the risk of developing arteriosclerosis and cardiovascular disease. The beneficial effects of increased physical activity on cardiovascular health have been demonstrated by appropriate modulation of lipid profiles. For individuals with low physical activity, the literature recommends engaging in various forms of training that can improve physical fitness and resting lipid status. The aim of the study was to examine whether a specific original training program improves lipid profiles to the levels recommended for the male population. Methods: The study involved two equal (n = 15) groups of men (experimental and control groups, aged 35–40 years). The experimental group performed 60-min training sessions for 8 weeks (3 times a week) including a set of strength and endurance exercises. Before and after the training program, blood was drawn from both groups for serum determination of TC, HDL, LDL non-HDL, and TG, and a battery of four field physical performance tests was administered. Results: Statistically significant decreases (TC by 19.3%, TG by 23.7%, LDL by 15%), a non-significant decrease (10% for non-HDL), and no change for HDL were found in the experimental group. Control group showed a statistically significant decrease, by 7.4% for TC. The results confirm the effectiveness of the proposed training in improving health indices. Conclusions: The 8-week training program met the health-related fitness paradigm recommended for physical activity in men aged 35–40 years. After the completion of the program, all the participants expressed their satisfaction from participating in a health-promoting experiment.","author":[{"dropping-particle":"","family":"Ambroży","given":"Tadeusz","non-dropping-particle":"","parse-names":false,"suffix":""},{"dropping-particle":"","family":"Rydzik","given":"Łukasz","non-dropping-particle":"","parse-names":false,"suffix":""},{"dropping-particle":"","family":"Obmiński","given":"Zbigniew","non-dropping-particle":"","parse-names":false,"suffix":""},{"dropping-particle":"","family":"Spieszny","given":"Michał","non-dropping-particle":"","parse-names":false,"suffix":""},{"dropping-particle":"","family":"Szczepanik","given":"Antoni","non-dropping-particle":"","parse-names":false,"suffix":""},{"dropping-particle":"","family":"Ambroży","given":"Dorota","non-dropping-particle":"","parse-names":false,"suffix":""},{"dropping-particle":"","family":"Basiaga-Pasternak","given":"Joanna","non-dropping-particle":"","parse-names":false,"suffix":""},{"dropping-particle":"","family":"Spieszny","given":"Jakub","non-dropping-particle":"","parse-names":false,"suffix":""},{"dropping-particle":"","family":"Niewczas","given":"Marta","non-dropping-particle":"","parse-names":false,"suffix":""},{"dropping-particle":"","family":"Jaszczur-Nowicki","given":"Jarosław","non-dropping-particle":"","parse-names":false,"suffix":""}],"container-title":"Journal of Clinical Medicine","id":"ITEM-1","issue":"17","issued":{"date-parts":[["2022"]]},"title":"Effect of High-Intensity Strength and Endurance Training in the Form of Small Circuits on Changes in Lipid Levels in Men Aged 35–40 Years","type":"article-journal","volume":"11"},"uris":["http://www.mendeley.com/documents/?uuid=c0aa3f2a-36e8-42ff-b965-59ab00aec17f"]}],"mendeley":{"formattedCitation":"(14)","manualFormatting":"Ambroży et al., 2022","plainTextFormattedCitation":"(14)","previouslyFormattedCitation":"(Ambroży &lt;i&gt;et al.&lt;/i&gt;, 2022)"},"properties":{"noteIndex":0},"schema":"https://github.com/citation-style-language/schema/raw/master/csl-citation.json"}</w:instrText>
      </w:r>
      <w:r w:rsidR="006F42C9">
        <w:fldChar w:fldCharType="separate"/>
      </w:r>
      <w:r w:rsidR="006F42C9" w:rsidRPr="006F42C9">
        <w:rPr>
          <w:noProof/>
        </w:rPr>
        <w:t xml:space="preserve">Ambroży </w:t>
      </w:r>
      <w:r w:rsidR="006F42C9" w:rsidRPr="006F42C9">
        <w:rPr>
          <w:i/>
          <w:noProof/>
        </w:rPr>
        <w:t>et al.</w:t>
      </w:r>
      <w:r w:rsidR="006F42C9" w:rsidRPr="006F42C9">
        <w:rPr>
          <w:noProof/>
        </w:rPr>
        <w:t>, 2022</w:t>
      </w:r>
      <w:r w:rsidR="006F42C9">
        <w:fldChar w:fldCharType="end"/>
      </w:r>
      <w:r w:rsidR="00356367" w:rsidRPr="00AA5F2A">
        <w:t xml:space="preserve"> </w:t>
      </w:r>
      <w:r w:rsidR="007E18CE" w:rsidRPr="00AA5F2A">
        <w:t xml:space="preserve">(1.47) all </w:t>
      </w:r>
      <w:r w:rsidR="007E18CE" w:rsidRPr="00FD5B04">
        <w:t xml:space="preserve">showed </w:t>
      </w:r>
      <w:r w:rsidR="00356367" w:rsidRPr="00FD5B04">
        <w:t>that the intervention had a positive impact or made the outcome better</w:t>
      </w:r>
      <w:r w:rsidR="00D35A53" w:rsidRPr="00AA5F2A">
        <w:t xml:space="preserve"> </w:t>
      </w:r>
      <w:r w:rsidR="006F42C9">
        <w:t>(Figure</w:t>
      </w:r>
      <w:r w:rsidR="00D35A53" w:rsidRPr="00AA5F2A">
        <w:t xml:space="preserve"> </w:t>
      </w:r>
      <w:r w:rsidR="006F42C9">
        <w:t>3)</w:t>
      </w:r>
      <w:r w:rsidR="002634CB" w:rsidRPr="00AA5F2A">
        <w:t>.</w:t>
      </w:r>
      <w:r w:rsidR="009F70EF" w:rsidRPr="00AA5F2A">
        <w:t xml:space="preserve"> </w:t>
      </w:r>
      <w:r w:rsidR="00477BD6">
        <w:t>On the ot</w:t>
      </w:r>
      <w:r w:rsidR="00451A09" w:rsidRPr="00AA5F2A">
        <w:t>her hand, HDL-C of the selected studies computed for effect sizes using the</w:t>
      </w:r>
      <w:r w:rsidR="00356367" w:rsidRPr="00AA5F2A">
        <w:t xml:space="preserve"> Cohen’s d measurement of effect size </w:t>
      </w:r>
      <w:r w:rsidR="00451A09" w:rsidRPr="00AA5F2A">
        <w:t xml:space="preserve">and </w:t>
      </w:r>
      <w:r w:rsidR="00356367" w:rsidRPr="00AA5F2A">
        <w:t>indicated a negative effect</w:t>
      </w:r>
      <w:r w:rsidR="00451A09" w:rsidRPr="00AA5F2A">
        <w:t xml:space="preserve"> size on the </w:t>
      </w:r>
      <w:r w:rsidR="00A20292" w:rsidRPr="00AA5F2A">
        <w:t xml:space="preserve">following </w:t>
      </w:r>
      <w:r w:rsidR="006F42C9" w:rsidRPr="006F42C9">
        <w:fldChar w:fldCharType="begin" w:fldLock="1"/>
      </w:r>
      <w:r w:rsidR="005F7402">
        <w:instrText>ADDIN CSL_CITATION {"citationItems":[{"id":"ITEM-1","itemData":{"DOI":"10.1093/qjmed/hcp083","ISSN":"14602725","PMID":"19570991","abstract":"Background: The influence of different types of exercise on risk factors for cardiovascular diseases has rarely been investigated. The aim of the present work was to evaluate the effect of adding resistance exercise to aerobic activities on lipid-lipoprotein profile, in a representative sample of men and women from the province of Attica, Greece. Methods: We randomly enrolled 1514 and 1528 healthy men and women, respectively, stratified by city, age and gender distribution. Participants were classified as inactive (INA), sufficiently active (SA) and highly active for either aerobic activities (HAA) alone or a combination of aerobic plus resistance exercise (HAC). The main outcome measures are lipid-lipoprotein profile [total, high-density lipoprotein (HDL) cholesterol, low-density lipoprotein (LDL) cholesterol, triglycerides, apolipoprotein-A1, apolipoprotein-B] and anthropometric indices. Results: From those participating in aerobic activities, 480 (31.7%) men and 502 (32.9%) women were classified as SA, 100 men (6.6%) and 93 women (6.1%) as HAA and 90 men (5.9%) and 49 women (3.2%) as HAC. After various adjustments were made, men from the HAC group had an average of 23% lower plasma triacylglycerol concentration (P = 0.04) and 10% lower LDL-cholesterol (P = 0.01) when compared with the HAA group. Moreover, women from the HAC group had 13% lower LDL-cholesterol when compared with HAA group (P = 0.051). Conclusions: These data suggest that combining aerobic and resistance-type activities may confer a better effect on lipoprotein profile in healthy individuals than aerobic activities alone. © The Author 2009. Published by Oxford University Press on behalf of the Association of Physicians. All rights reserved.","author":[{"dropping-particle":"","family":"Pitsavos","given":"C.","non-dropping-particle":"","parse-names":false,"suffix":""},{"dropping-particle":"","family":"Panagiotakos","given":"Demosthenes B.","non-dropping-particle":"","parse-names":false,"suffix":""},{"dropping-particle":"","family":"Tambalis","given":"K. D.","non-dropping-particle":"","parse-names":false,"suffix":""},{"dropping-particle":"","family":"Chrysohoou","given":"C.","non-dropping-particle":"","parse-names":false,"suffix":""},{"dropping-particle":"","family":"Sidossis","given":"L. S.","non-dropping-particle":"","parse-names":false,"suffix":""},{"dropping-particle":"","family":"Skoumas","given":"J.","non-dropping-particle":"","parse-names":false,"suffix":""},{"dropping-particle":"","family":"Stefanadis","given":"C.","non-dropping-particle":"","parse-names":false,"suffix":""}],"container-title":"Qjm","id":"ITEM-1","issue":"9","issued":{"date-parts":[["2009"]]},"page":"609-616","title":"Resistance exercise plus to aerobic activities is associated with better lipids' profile among healthy individuals: The ATTICA study","type":"article-journal","volume":"102"},"uris":["http://www.mendeley.com/documents/?uuid=37b47baf-e806-41f7-aa2a-bf4e225d5d72"]}],"mendeley":{"formattedCitation":"(15)","manualFormatting":"Pitsavos et al., 2009","plainTextFormattedCitation":"(15)","previouslyFormattedCitation":"(Pitsavos &lt;i&gt;et al.&lt;/i&gt;, 2009)"},"properties":{"noteIndex":0},"schema":"https://github.com/citation-style-language/schema/raw/master/csl-citation.json"}</w:instrText>
      </w:r>
      <w:r w:rsidR="006F42C9" w:rsidRPr="006F42C9">
        <w:fldChar w:fldCharType="separate"/>
      </w:r>
      <w:r w:rsidR="006F42C9" w:rsidRPr="006F42C9">
        <w:rPr>
          <w:noProof/>
        </w:rPr>
        <w:t xml:space="preserve">Pitsavos </w:t>
      </w:r>
      <w:r w:rsidR="006F42C9" w:rsidRPr="006F42C9">
        <w:rPr>
          <w:i/>
          <w:noProof/>
        </w:rPr>
        <w:t>et al.</w:t>
      </w:r>
      <w:r w:rsidR="006F42C9" w:rsidRPr="006F42C9">
        <w:rPr>
          <w:noProof/>
        </w:rPr>
        <w:t>, 2009</w:t>
      </w:r>
      <w:r w:rsidR="006F42C9" w:rsidRPr="006F42C9">
        <w:fldChar w:fldCharType="end"/>
      </w:r>
      <w:r w:rsidR="008978D6" w:rsidRPr="006F42C9">
        <w:rPr>
          <w:noProof/>
        </w:rPr>
        <w:t>,</w:t>
      </w:r>
      <w:r w:rsidR="008978D6" w:rsidRPr="00AA5F2A">
        <w:t xml:space="preserve"> (-0.75) and </w:t>
      </w:r>
      <w:r w:rsidR="003141F9" w:rsidRPr="003141F9">
        <w:fldChar w:fldCharType="begin" w:fldLock="1"/>
      </w:r>
      <w:r w:rsidR="005F7402">
        <w:instrText>ADDIN CSL_CITATION {"citationItems":[{"id":"ITEM-1","itemData":{"DOI":"10.4103/ijnmr.IJNMR-385-14","ISSN":"22285504","abstract":"Background: Increased level of blood lipids is one of the risk factors for cardiovascular diseases. Considerable research has done to assess the effects of physical exercises on lipid profile, of which aerobic exercises are the main part of evidence. However, in recent years, resistance exercise has been less investigated. Thus, the present study investigates the effect of resistance exercise on lipid profile in coronary artery disease patients. Materials and Methods: This study was a randomized clinical trial. Forty eligible participants were selected through selective sampling and were assigned randomly to either intervention or control groups (20 participants in each group). Fasting blood sample was taken for measurement of lipid profile before, after, and after 4 weeks of the end of intervention. The intervention period lasted 8 weeks and included two exercise sessions of 45-60 minutes per week. Resistance exercise was performed by use of light weights in the range of motion of the elbow, shoulder, and knee joints. The number of repetitions was initially 10 and was gradually increased to 15. Then, the weight was increased by 3-5% and the number of sets too. Data were analyzed on significant level of P &lt; 0.05. Results: In both the groups, the mean and mean changes of lipid profile, before, after. and 4 weeks after the end of the intervention were not significantly different (P &lt; 0.05). Conclusions: The 8-week of resistance exercise did not lead to a significant decrease in the mean lipid profile.","author":[{"dropping-particle":"","family":"Salehi","given":"Zahra","non-dropping-particle":"","parse-names":false,"suffix":""},{"dropping-particle":"","family":"Salehi","given":"Kobra","non-dropping-particle":"","parse-names":false,"suffix":""},{"dropping-particle":"","family":"Moeini","given":"Mahin","non-dropping-particle":"","parse-names":false,"suffix":""},{"dropping-particle":"","family":"Kargarfard","given":"Mehdi","non-dropping-particle":"","parse-names":false,"suffix":""},{"dropping-particle":"","family":"Sadeghi","given":"Masoumeh","non-dropping-particle":"","parse-names":false,"suffix":""}],"container-title":"Iranian Journal of Nursing and Midwifery Research","id":"ITEM-1","issue":"2","issued":{"date-parts":[["2017"]]},"page":"112-116","title":"The effect of resistance exercise on lipid profile of coronary artery disease patients: A randomized clinical trial","type":"article-journal","volume":"22"},"uris":["http://www.mendeley.com/documents/?uuid=3f705b0e-c241-490f-9efe-a19c0fa48135"]}],"mendeley":{"formattedCitation":"(17)","manualFormatting":"Salehi et al., 2017","plainTextFormattedCitation":"(17)","previouslyFormattedCitation":"(Salehi &lt;i&gt;et al.&lt;/i&gt;, 2017)"},"properties":{"noteIndex":0},"schema":"https://github.com/citation-style-language/schema/raw/master/csl-citation.json"}</w:instrText>
      </w:r>
      <w:r w:rsidR="003141F9" w:rsidRPr="003141F9">
        <w:fldChar w:fldCharType="separate"/>
      </w:r>
      <w:r w:rsidR="003141F9" w:rsidRPr="003141F9">
        <w:rPr>
          <w:noProof/>
        </w:rPr>
        <w:t xml:space="preserve">Salehi </w:t>
      </w:r>
      <w:r w:rsidR="003141F9" w:rsidRPr="003141F9">
        <w:rPr>
          <w:i/>
          <w:noProof/>
        </w:rPr>
        <w:t>et al.</w:t>
      </w:r>
      <w:r w:rsidR="003141F9" w:rsidRPr="003141F9">
        <w:rPr>
          <w:noProof/>
        </w:rPr>
        <w:t>, 2017</w:t>
      </w:r>
      <w:r w:rsidR="003141F9" w:rsidRPr="003141F9">
        <w:fldChar w:fldCharType="end"/>
      </w:r>
      <w:r w:rsidR="008978D6" w:rsidRPr="00A64BD6">
        <w:rPr>
          <w:noProof/>
          <w:color w:val="FF0000"/>
        </w:rPr>
        <w:t xml:space="preserve"> </w:t>
      </w:r>
      <w:r w:rsidR="008978D6" w:rsidRPr="00AA5F2A">
        <w:rPr>
          <w:noProof/>
        </w:rPr>
        <w:t>(</w:t>
      </w:r>
      <w:r w:rsidR="008978D6" w:rsidRPr="00AA5F2A">
        <w:t>-0.74</w:t>
      </w:r>
      <w:r w:rsidR="00356367" w:rsidRPr="00AA5F2A">
        <w:t xml:space="preserve">) </w:t>
      </w:r>
      <w:r w:rsidR="00B44D21" w:rsidRPr="00AA5F2A">
        <w:t>and this</w:t>
      </w:r>
      <w:r w:rsidR="00356367" w:rsidRPr="00AA5F2A">
        <w:t xml:space="preserve"> means the intervention </w:t>
      </w:r>
      <w:r w:rsidR="00B44D21" w:rsidRPr="00AA5F2A">
        <w:t xml:space="preserve">in their study </w:t>
      </w:r>
      <w:r w:rsidR="00356367" w:rsidRPr="00AA5F2A">
        <w:t>had a negative impact or made the outcome worse</w:t>
      </w:r>
      <w:r w:rsidR="00B44D21" w:rsidRPr="00AA5F2A">
        <w:t xml:space="preserve"> </w:t>
      </w:r>
      <w:r w:rsidR="006F42C9">
        <w:t>(</w:t>
      </w:r>
      <w:r w:rsidR="00B44D21" w:rsidRPr="00AA5F2A">
        <w:t xml:space="preserve">Figure </w:t>
      </w:r>
      <w:r w:rsidR="006F42C9">
        <w:t>4)</w:t>
      </w:r>
      <w:r w:rsidR="00B44D21" w:rsidRPr="00AA5F2A">
        <w:t>]</w:t>
      </w:r>
      <w:r w:rsidR="00356367" w:rsidRPr="00AA5F2A">
        <w:t xml:space="preserve">. </w:t>
      </w:r>
      <w:r w:rsidR="00C94F54" w:rsidRPr="00AA5F2A">
        <w:t xml:space="preserve">Also, </w:t>
      </w:r>
      <w:r w:rsidR="00076557">
        <w:fldChar w:fldCharType="begin" w:fldLock="1"/>
      </w:r>
      <w:r w:rsidR="005F7402">
        <w:instrText>ADDIN CSL_CITATION {"citationItems":[{"id":"ITEM-1","itemData":{"DOI":"10.1249/MSS.0b013e3181d99203","ISSN":"01959131","PMID":"20195181","abstract":"Purpose: The purpose of this study was to determine the effectiveness of brief intense interval training as exercise intervention for promoting health and to evaluate potential benefits about common interventions, that is, prolonged exercise and strength training. Methods: Thirty-six untrained men were divided into groups that completed 12 wk of intense interval running (INT; total training time 40 min</w:instrText>
      </w:r>
      <w:r w:rsidR="005F7402">
        <w:rPr>
          <w:rFonts w:ascii="Cambria Math" w:hAnsi="Cambria Math" w:cs="Cambria Math"/>
        </w:rPr>
        <w:instrText>⊙</w:instrText>
      </w:r>
      <w:r w:rsidR="005F7402">
        <w:instrText>wk-1), prolonged running (</w:instrText>
      </w:r>
      <w:r w:rsidR="005F7402">
        <w:rPr>
          <w:rFonts w:ascii="Cambria Math" w:hAnsi="Cambria Math" w:cs="Cambria Math"/>
        </w:rPr>
        <w:instrText>∼</w:instrText>
      </w:r>
      <w:r w:rsidR="005F7402">
        <w:instrText>150 minIwkj1), and strength training (</w:instrText>
      </w:r>
      <w:r w:rsidR="005F7402">
        <w:rPr>
          <w:rFonts w:ascii="Cambria Math" w:hAnsi="Cambria Math" w:cs="Cambria Math"/>
        </w:rPr>
        <w:instrText>∼</w:instrText>
      </w:r>
      <w:r w:rsidR="005F7402">
        <w:instrText>150 min</w:instrText>
      </w:r>
      <w:r w:rsidR="005F7402">
        <w:rPr>
          <w:rFonts w:ascii="Cambria Math" w:hAnsi="Cambria Math" w:cs="Cambria Math"/>
        </w:rPr>
        <w:instrText>⊙</w:instrText>
      </w:r>
      <w:r w:rsidR="005F7402">
        <w:instrText>wk-1) or continued their habitual lifestyle without participation in physical training. Results: The improvement in cardiorespiratory fitness was superior in the INT (14% ± 2% increase in V</w:instrText>
      </w:r>
      <w:r w:rsidR="005F7402">
        <w:rPr>
          <w:rFonts w:ascii="Cambria Math" w:hAnsi="Cambria Math" w:cs="Cambria Math"/>
        </w:rPr>
        <w:instrText>⊙</w:instrText>
      </w:r>
      <w:r w:rsidR="005F7402">
        <w:instrText>O2max) compared with the other two exercise interventions (7% ± 2% and 3% ± 2% increases). The blood glucose concentration 2 h after oral ingestion of 75 g of glucose was lowered to a similar extent after training in the INT (from 6.1 ± 0.6 to 5.1 ± 0.4 mM, P &lt; 0.05) and the prolonged running group (from 5.6 ± 1.5 to 4.9 ± 1.1 mM, P &lt; 0.05). In contrast, INT was less efficient than prolonged running for lowering the subjects' resting HR, fat percentage, and reducing the ratio between total and HDL plasma cholesterol. Furthermore, total bone mass and lean body mass remained unchanged in the INT group, whereas both these parameters were increased by the strength-training intervention. Conclusions: INT for 12 wk is an effective training stimulus for improvement of cardiorespiratory fitness and glucose tolerance, but in relation to the treatment of hyperlipidemia and obesity, it is less effective than prolonged training. Furthermore and in contrast to strength training, 12 wk of INT had no impact on muscle mass or indices of skeletal health. © 2010 by the American College of Sports Medicine.","author":[{"dropping-particle":"","family":"Nybo","given":"Lars","non-dropping-particle":"","parse-names":false,"suffix":""},{"dropping-particle":"","family":"Sundstrup","given":"Emil","non-dropping-particle":"","parse-names":false,"suffix":""},{"dropping-particle":"","family":"Jakobsen","given":"Markus D.","non-dropping-particle":"","parse-names":false,"suffix":""},{"dropping-particle":"","family":"Mohr","given":"Magni","non-dropping-particle":"","parse-names":false,"suffix":""},{"dropping-particle":"","family":"Hornstrup","given":"Therese","non-dropping-particle":"","parse-names":false,"suffix":""},{"dropping-particle":"","family":"Simonsen","given":"Lene","non-dropping-particle":"","parse-names":false,"suffix":""},{"dropping-particle":"","family":"Bülow","given":"Jens","non-dropping-particle":"","parse-names":false,"suffix":""},{"dropping-particle":"","family":"Randers","given":"Morten B.","non-dropping-particle":"","parse-names":false,"suffix":""},{"dropping-particle":"","family":"Nielsen","given":"Jens J.","non-dropping-particle":"","parse-names":false,"suffix":""},{"dropping-particle":"","family":"Aagaard","given":"Per","non-dropping-particle":"","parse-names":false,"suffix":""},{"dropping-particle":"","family":"Krustrup","given":"Peter","non-dropping-particle":"","parse-names":false,"suffix":""}],"container-title":"Medicine and Science in Sports and Exercise","id":"ITEM-1","issue":"10","issued":{"date-parts":[["2010"]]},"page":"1951-1958","title":"High-intensity training versus traditional exercise interventions for promoting health","type":"article-journal","volume":"42"},"uris":["http://www.mendeley.com/documents/?uuid=af093320-f3c8-43a0-8545-7dc4f548959e"]},{"id":"ITEM-2","itemData":{"ISSN":"1678-4170","PMID":"20084314","abstract":"BACKGROUND Resisted and aerobic exercises are recommended to reduce weight and improve health, but which exercise modality offers the best results is still unclear. OBJECTIVE The aims of this study were to compare circuit weight training (CWT) with jogging (JOGG) on multiple cardiovascular disease (CVD), metabolic risk factors and fitness of overweight and obese women (body composition, lipid profile, uric acid, glucose, metabolic equivalent (MET), heart rate, blood pressure, flexibility, resting energy expenditure (REE) and nitrogen balance (NB)). METHODS Fifty women were randomly divided in two groups, but only 26 finished it: CWT (n=14; 36+/-12 years old; body mass index, BMI=32+/-7 kg/m(2)) and JOGG (n=12; 37+/-9; BMI=29+/-2). The first month of training consisted of 60 min x 03 days/week and the second month of training consisted of 04 days/week for both protocols and a dietary reeducation. RESULTS Both groups reduced total body mass, fat body mass, BMI, plasma uric acid and increase in MET (p&lt;0.05); there was no change in lean body mass, REE and resting heart rate. CWT reduced total cholesterol, plasma triglycerides, NB and increased flexibility; JOGG reduced waist/hip ratio, glucose, systolic blood pressure, high-density lipoprotein cholesterol, and increased the total cholesterol/high-density lipoprotein cholesterol ratio (p&lt;0.05). CONCLUSION Both protocols improved CVD and metabolic risk factors. The CWT presented favorable changes regarding lipid profile and flexibility; JOGG on glucose, waist/hip ratio and blood pressure. These results suggest that resisted exercise combined with aerobics should be considered for obese people. Nevertheless, regarding some basal differences between the groups , it was not possible to conclude that changes were due to exercise type or intra-group variability.","author":[{"dropping-particle":"","family":"Fett","given":"Carlos Alexandre","non-dropping-particle":"","parse-names":false,"suffix":""},{"dropping-particle":"","family":"Fett","given":"Waléria Christiane Rezende","non-dropping-particle":"","parse-names":false,"suffix":""},{"dropping-particle":"","family":"Marchini","given":"Julio Sérgio","non-dropping-particle":"","parse-names":false,"suffix":""}],"container-title":"Arquivos brasileiros de cardiologia","id":"ITEM-2","issue":"5","issued":{"date-parts":[["2009"]]},"page":"519-25","title":"Circuit weight training vs jogging in metabolic risk factors of overweight/obese women.","type":"article-journal","volume":"93"},"uris":["http://www.mendeley.com/documents/?uuid=350c831e-32a3-4745-ab65-526be1153edb"]},{"id":"ITEM-3","itemData":{"DOI":"10.1016/j.metabol.2006.10.019","ISSN":"00260495","PMID":"17378998","abstract":"Endurance exercise training improves plasma lipoprotein and lipid profiles and reduces cardiovascular disease risk. However, the effect of endurance exercise training, independent of diet and body fat phenotypes, on plasma lipoprotein subfraction particle concentration, size, and composition as measured by nuclear magnetic resonance (NMR) spectroscopy is not known. We hypothesized that 24 weeks of endurance exercise training would independently improve plasma lipoprotein and lipid profiles as assessed by both conventional and novel NMR measurement techniques. One hundred sedentary, healthy 50- to 75-year-olds following a standardized diet were studied before and after 24 weeks of aerobic exercise training. Lipoprotein and lipid analyses, using both conventional and NMR measures, were performed at baseline and after 24 weeks of exercise training. Relative and absolute maximum oxygen consumption increased 15% with exercise training. Most lipoprotein and lipid measures improved with 24 weeks of endurance exercise training, and these changes were consistently independent of baseline body fat and body fat changes with training. For example, with exercise training, total cholesterol, triglycerides, and low-density lipoprotein cholesterol (LDL-C) decreased significantly (2.1 ± 1.8 mg/dL, P = .001; -17 ± 3.5 mg/dL, P &lt; .0001; and -0.7 ± 1.7 mg/dL, P &lt; .0001, respectively), and high-density lipoprotein cholesterol subfractions (HDL3-C and HDL2-C) increased significantly (1.9 ± 0.5 mg/dL, P = .01, and 1.2 ± 0.3 mg/dL, P = .02, respectively). Particle concentrations decreased significantly for large and small very low-density lipoprotein particles (-0.7 ± 0.4 nmol/L, P &lt; .0001, and -1.1 ± 1.7 nmol/L, P &lt; .0001, respectively), total, medium, and very small LDL particles (-100 ± 26 nmol/L, P = .01; -26 ± 7.0 nmol/L, P = .004; and -103 ± 27 nmol/L, P = .02, respectively), and small HDL particles (-0.03 ± 0.4 μmol/L, P = .007). Mean very low-density lipoprotein particle size also decreased significantly (-1.7 ± 0.9 nm, P &lt; .0001) and mean HDL particle size increased significantly with exercise training (0.1 ± 0.0 nm, P = .04). These results show that 24 weeks of endurance exercise training induced favorable changes in plasma lipoprotein and lipid profiles independent of diet and baseline or change in body fat. © 2007 Elsevier Inc. All rights reserved.","author":[{"dropping-particle":"","family":"Halverstadt","given":"Amy","non-dropping-particle":"","parse-names":false,"suffix":""},{"dropping-particle":"","family":"Phares","given":"Dana A.","non-dropping-particle":"","parse-names":false,"suffix":""},{"dropping-particle":"","family":"Wilund","given":"Kenneth R.","non-dropping-particle":"","parse-names":false,"suffix":""},{"dropping-particle":"","family":"Goldberg","given":"Andrew P.","non-dropping-particle":"","parse-names":false,"suffix":""},{"dropping-particle":"","family":"Hagberg","given":"James M.","non-dropping-particle":"","parse-names":false,"suffix":""}],"container-title":"Metabolism: Clinical and Experimental","id":"ITEM-3","issue":"4","issued":{"date-parts":[["2007"]]},"page":"444-450","title":"Endurance exercise training raises high-density lipoprotein cholesterol and lowers small low-density lipoprotein and very low-density lipoprotein independent of body fat phenotypes in older men and women","type":"article-journal","volume":"56"},"uris":["http://www.mendeley.com/documents/?uuid=eaafe8b4-26fb-4bdb-a84b-ad237da7f3da"]},{"id":"ITEM-4","itemData":{"DOI":"10.3390/jcm11175146","ISSN":"20770383","abstract":"Background: Blood lipid profiles consist of total cholesterol (TC) and its fractions, high-density lipoprotein cholesterol (HDL), low-density lipoprotein cholesterol (LDL), non-high-density lipoprotein cholesterol (non-HDL), and triglycerides (TG). For several decades, studies have examined the effects of various factors on lipid status and its association with the risk of developing arteriosclerosis and cardiovascular disease. The beneficial effects of increased physical activity on cardiovascular health have been demonstrated by appropriate modulation of lipid profiles. For individuals with low physical activity, the literature recommends engaging in various forms of training that can improve physical fitness and resting lipid status. The aim of the study was to examine whether a specific original training program improves lipid profiles to the levels recommended for the male population. Methods: The study involved two equal (n = 15) groups of men (experimental and control groups, aged 35–40 years). The experimental group performed 60-min training sessions for 8 weeks (3 times a week) including a set of strength and endurance exercises. Before and after the training program, blood was drawn from both groups for serum determination of TC, HDL, LDL non-HDL, and TG, and a battery of four field physical performance tests was administered. Results: Statistically significant decreases (TC by 19.3%, TG by 23.7%, LDL by 15%), a non-significant decrease (10% for non-HDL), and no change for HDL were found in the experimental group. Control group showed a statistically significant decrease, by 7.4% for TC. The results confirm the effectiveness of the proposed training in improving health indices. Conclusions: The 8-week training program met the health-related fitness paradigm recommended for physical activity in men aged 35–40 years. After the completion of the program, all the participants expressed their satisfaction from participating in a health-promoting experiment.","author":[{"dropping-particle":"","family":"Ambroży","given":"Tadeusz","non-dropping-particle":"","parse-names":false,"suffix":""},{"dropping-particle":"","family":"Rydzik","given":"Łukasz","non-dropping-particle":"","parse-names":false,"suffix":""},{"dropping-particle":"","family":"Obmiński","given":"Zbigniew","non-dropping-particle":"","parse-names":false,"suffix":""},{"dropping-particle":"","family":"Spieszny","given":"Michał","non-dropping-particle":"","parse-names":false,"suffix":""},{"dropping-particle":"","family":"Szczepanik","given":"Antoni","non-dropping-particle":"","parse-names":false,"suffix":""},{"dropping-particle":"","family":"Ambroży","given":"Dorota","non-dropping-particle":"","parse-names":false,"suffix":""},{"dropping-particle":"","family":"Basiaga-Pasternak","given":"Joanna","non-dropping-particle":"","parse-names":false,"suffix":""},{"dropping-particle":"","family":"Spieszny","given":"Jakub","non-dropping-particle":"","parse-names":false,"suffix":""},{"dropping-particle":"","family":"Niewczas","given":"Marta","non-dropping-particle":"","parse-names":false,"suffix":""},{"dropping-particle":"","family":"Jaszczur-Nowicki","given":"Jarosław","non-dropping-particle":"","parse-names":false,"suffix":""}],"container-title":"Journal of Clinical Medicine","id":"ITEM-4","issue":"17","issued":{"date-parts":[["2022"]]},"title":"Effect of High-Intensity Strength and Endurance Training in the Form of Small Circuits on Changes in Lipid Levels in Men Aged 35–40 Years","type":"article-journal","volume":"11"},"uris":["http://www.mendeley.com/documents/?uuid=c0aa3f2a-36e8-42ff-b965-59ab00aec17f"]},{"id":"ITEM-5","itemData":{"DOI":"10.5812/jjcdc.28339","author":[{"dropping-particle":"","family":"Heydarpour","given":"Parvin","non-dropping-particle":"","parse-names":false,"suffix":""},{"dropping-particle":"","family":"Fayazi","given":"Sadigheh","non-dropping-particle":"","parse-names":false,"suffix":""},{"dropping-particle":"","family":"Haghighi","given":"Shayesteh","non-dropping-particle":"","parse-names":false,"suffix":""}],"container-title":"Jundishapur Journal of Chronic Disease Care","id":"ITEM-5","issue":"2","issued":{"date-parts":[["2015"]]},"page":"0-5","title":"Resistance Training Effect on Lipid Profile and Body Fat Percentage of Premenopausal Women","type":"article-journal","volume":"4"},"uris":["http://www.mendeley.com/documents/?uuid=96836343-49f6-433d-b145-54a0d023d8d7"]},{"id":"ITEM-6","itemData":{"DOI":"10.3390/ijerph16112003","ISBN":"8864247300","ISSN":"16604601","PMID":"31195651","abstract":"Increased levels of high-density lipoprotein cholesterol (HDL-C) can improve endothelial function. This may help reduce cardiovascular risks and mortality. Evidence has been provided on the association between cardiometabolic traits, such as HDL-C and exercise modalities. However, there is the absence of studies investigating this association in Taiwan. We assessed the relationship between exercise type and HDL-C among Taiwanese adults. Data were collected from Taiwan Biobank (TWB), a national biomedical research database that contains the genetic information of ethnic Taiwanese residents gathered from 2008 to 2016. We enrolled 24,856 participants aged 30 to 70 years who completed a questionnaire about their recent health behaviors including smoking, drinking, and exercise. Regular exercise was categorized as non-aerobic exercise (separated as weight training, ball game, and mixed exercise) and strict aerobic exercise. Linear regression models were used to assess the effects of exercise in a questionnaire-based manner. After multivariate adjustments, HDL-C was positively associated with aerobic (β = 1.33748, p &lt; 0.0001) and non-aerobic (β = 2.56210; p &lt; 0.0001) exercise. Positive associations were also found for resistance training (β = 4.01828, p = 0.0020), ballgame (β = 2.43815, p = 0.0001), and mixed exercise (β = 2.47021, p &lt; 0.0001). This study demonstrated that both aerobic and non-aerobic exercise have positive effects on HDL-C among Taiwanese adults. Among the non-aerobic exercise groups, resistance training had the greatest effect.","author":[{"dropping-particle":"","family":"Hsu","given":"Chun Sheng","non-dropping-particle":"","parse-names":false,"suffix":""},{"dropping-particle":"","family":"Chang","given":"Shin Tsu","non-dropping-particle":"","parse-names":false,"suffix":""},{"dropping-particle":"","family":"Nfor","given":"Oswald Ndi","non-dropping-particle":"","parse-names":false,"suffix":""},{"dropping-particle":"","family":"Lee","given":"Kuan Jung","non-dropping-particle":"","parse-names":false,"suffix":""},{"dropping-particle":"","family":"Lee","given":"Shiuan Shinn","non-dropping-particle":"","parse-names":false,"suffix":""},{"dropping-particle":"","family":"Liaw","given":"Yung Po","non-dropping-particle":"","parse-names":false,"suffix":""}],"container-title":"International Journal of Environmental Research and Public Health","id":"ITEM-6","issue":"11","issued":{"date-parts":[["2019"]]},"page":"1-8","title":"Effects of regular aerobic exercise and resistance training on high-density lipoprotein cholesterol levels in taiwanese adults","type":"article-journal","volume":"16"},"uris":["http://www.mendeley.com/documents/?uuid=5e2b1b4f-029e-442a-be62-dbf567e8177a"]},{"id":"ITEM-7","itemData":{"ISSN":"08671079","abstract":"This article focuses on a study which investigated the influence of an eight-week resistance training on the lipid profile of blood serum in young men. It presents a brief review of literature on the association between physical activity and lipid and lipoprotein levels. An overview of the study population and methodology is discussed, as well as key findings.","author":[{"dropping-particle":"","family":"Nowak","given":"Alicja","non-dropping-particle":"","parse-names":false,"suffix":""},{"dropping-particle":"","family":"Pilaczyńska-Szcześniak","given":"Łucja","non-dropping-particle":"","parse-names":false,"suffix":""},{"dropping-particle":"","family":"Wieczorek","given":"Andrzej","non-dropping-particle":"","parse-names":false,"suffix":""},{"dropping-particle":"","family":"Kaczmarek","given":"Dominik","non-dropping-particle":"","parse-names":false,"suffix":""},{"dropping-particle":"","family":"Stemplewski","given":"Rafał","non-dropping-particle":"","parse-names":false,"suffix":""}],"container-title":"Studies in Physical Culture &amp; Tourism","id":"ITEM-7","issued":{"date-parts":[["2006"]]},"page":"153-155","title":"Changes in Blood Lipids and Lipoproteins Following a Strength Training Intervention.","type":"article-journal","volume":"13"},"uris":["http://www.mendeley.com/documents/?uuid=8fd9dc2a-a1b9-41ee-a391-73456b816683"]},{"id":"ITEM-8","itemData":{"DOI":"10.1038/oby.2012.65","ISSN":"19307381","PMID":"22421926","abstract":"Our purpose was to elucidate effects of acute exercise and training on blood lipids-lipoproteins, and high-sensitivity C-reactive protein (hsCRP) in overweight/obese men (n = 10) and women (n = 8); age, BMI, body fat percentage, and VO2 max were (mean SEM): 45 2.5 years, 31.9 1.4 kgm2, 41.1 1.5%, and 25.2 1.3 mlO2 kg1 min1. Before exercise training subjects performed an acute exercise session on a treadmill (70% VO2 max, 400 kcal energy expenditure), followed by 12 weeks of endurance exercise training (land-based or aquatic-based treadmill): 3 sessionsweek 1, progressing to 500 kcalsession 1 during which subjects maintained accustomed dietary habits. After training, the acute exercise session was repeated. Blood samples, obtained immediately before and 24 h after acute exercise sessions, were analyzed for serum lipids, lipoproteins, and hsCRP adjusted for plasma volume shifts. Exercise training increased VO2 max (3.67 mlO2 kg1 min1, P 0.001) and reduced body weight (2.7 kg, P 0.01). Training increased high-density lipoprotein (HDL) and HDL 2b-cholesterol (HDL-C) concentrations (3.7 and 2.4 mgdl 1, P 0.05) and particle numbers (588 and 206 nmoll 1, P 0.05) in men. In women despite no change in total HDL-C, subfractions shifted from HDL 3-C (3.2, P 0.01) to HDL 2b-C (3.5, P 0.05) and HDL 2a-C (2.2 mgdl 1, P 0.05), with increased HDL 2b particle number (313 nmoll 1, P 0.05). Training reduced LDL 3 concentration and particle number in women (1.6 mgdl 1 and 16 nmoll 1, P 0.05). Acute exercise reduced the total cholesterol (TC): HDL-C ratio in men (0.16, P 0.01) and increased hsCRP in all subjects (0.05 mgdl 1, P 0.05), regardless of training. Training did not affect acute exercise responses. Our data support the efficacy of endurance training, without dietary intervention, to elicit beneficial changes in blood lipids-lipoproteins in obese men and women. © 2011 The Obesity Society.","author":[{"dropping-particle":"","family":"Greene","given":"Nicholas P.","non-dropping-particle":"","parse-names":false,"suffix":""},{"dropping-particle":"","family":"Martin","given":"Steven E.","non-dropping-particle":"","parse-names":false,"suffix":""},{"dropping-particle":"","family":"Crouse","given":"Stephen F.","non-dropping-particle":"","parse-names":false,"suffix":""}],"container-title":"Obesity","id":"ITEM-8","issue":"8","issued":{"date-parts":[["2012"]]},"page":"1618-1627","title":"Acute exercise and training alter blood lipid and lipoprotein profiles differently in overweight and obese men and women","type":"article-journal","volume":"20"},"uris":["http://www.mendeley.com/documents/?uuid=15696516-8281-4b3e-8b36-f3069d0f0ef1"]},{"id":"ITEM-9","itemData":{"DOI":"10.1186/1758-5996-2-31","ISSN":"17585996","abstract":"Background. The effects of chronic aerobic exercise upon lipid profile has been previously demonstrated, but few studies showed this effect under resistance exercise conditions. Objective. The aim of this study was to examine the effects of different resistance exercise loads on blood lipids. Methods. Thirty healthy, untrained male volunteers were allocated randomly into four groups based at different percentages of one repetition maximum (1 RM); 50%-1 RM, 75%-1 RM, 90%-1 RM, and 110%-1 RM. The total volume (sets × reps × load) of the exercise was equalized. The lipid profile (Triglycerides [TG], HDL-cholesterol [HDL-c], LDL-cholesterol, and Total cholesterol) was determined at rest and after 1, 24, 48 and 72 h of resistance exercise. Results. The 75%-1 RM group demonstrated greater TG reduction when compared to other groups (p &lt; 0.05). Additionally, the 110%-1 RM group presented an increased TG concentration when compared to 50% and 75% groups (p = 0.01, p = 0.01, respectively). HDL-c concentration was significantly greater after resistance exercise in 50%-1 RM and 75%-1 RM when compared to 110%-1 RM group (p = 0.004 and p = 0.03, respectively). Accordingly, the 50%-1 RM group had greater HDL-c concentration than 110%-1 RM group after 48 h (p = 0.05) and 72 h (p = 0.004), respectively. Finally, The 50% group has showed lesser LDL-c concentration than 110% group after 24 h (p = 0.007). No significant difference was found in Total Cholesterol concentrations. Conclusion. These results indicate that the acute resistance exercise may induce changes in lipid profile in a specific-intensity manner. Overall, low and moderate exercise intensities appear to be promoting more benefits on lipid profile than high intensity. Long term studies should confirm these findings. © 2010 Lira et al; licensee BioMed Central Ltd.","author":[{"dropping-particle":"","family":"Lira","given":"Fabio S.","non-dropping-particle":"","parse-names":false,"suffix":""},{"dropping-particle":"","family":"Uchida","given":"Marco C.","non-dropping-particle":"","parse-names":false,"suffix":""},{"dropping-particle":"","family":"Zanchi","given":"Nelo E.","non-dropping-particle":"","parse-names":false,"suffix":""},{"dropping-particle":"","family":"Gualano","given":"Bruno","non-dropping-particle":"","parse-names":false,"suffix":""},{"dropping-particle":"","family":"Martins","given":"Eivor","non-dropping-particle":"","parse-names":false,"suffix":""},{"dropping-particle":"","family":"Caperuto","given":"Erico C.","non-dropping-particle":"","parse-names":false,"suffix":""},{"dropping-particle":"","family":"Seelaender","given":"Marília","non-dropping-particle":"","parse-names":false,"suffix":""},{"dropping-particle":"","family":"Yamashita","given":"Alex S.","non-dropping-particle":"","parse-names":false,"suffix":""}],"container-title":"Diabetology and Metabolic Syndrome","id":"ITEM-9","issue":"1","issued":{"date-parts":[["2010"]]},"page":"1-6","title":"Low and moderate, rather than high intensity strength exercise induces benefit regarding plasma lipid profile","type":"article-journal","volume":"2"},"uris":["http://www.mendeley.com/documents/?uuid=91a97584-7de6-4ea9-a35d-7f68d5cf14da"]}],"mendeley":{"formattedCitation":"(12–14,16,18–22)","plainTextFormattedCitation":"(12–14,16,18–22)","previouslyFormattedCitation":"(Nowak &lt;i&gt;et al.&lt;/i&gt;, 2006; Halverstadt &lt;i&gt;et al.&lt;/i&gt;, 2007; Fett, Fett and Marchini, 2009; Lira &lt;i&gt;et al.&lt;/i&gt;, 2010; Nybo &lt;i&gt;et al.&lt;/i&gt;, 2010; Greene, Martin and Crouse, 2012; Heydarpour, Fayazi and Haghighi, 2015; Hsu &lt;i&gt;et al.&lt;/i&gt;, 2019; Ambroży &lt;i&gt;et al.&lt;/i&gt;, 2022)"},"properties":{"noteIndex":0},"schema":"https://github.com/citation-style-language/schema/raw/master/csl-citation.json"}</w:instrText>
      </w:r>
      <w:r w:rsidR="00076557">
        <w:fldChar w:fldCharType="separate"/>
      </w:r>
      <w:r w:rsidR="005F7402" w:rsidRPr="005F7402">
        <w:rPr>
          <w:noProof/>
        </w:rPr>
        <w:t>(12–14,16,18–22)</w:t>
      </w:r>
      <w:r w:rsidR="00076557">
        <w:fldChar w:fldCharType="end"/>
      </w:r>
      <w:r w:rsidR="00356367" w:rsidRPr="00A64BD6">
        <w:rPr>
          <w:color w:val="FF0000"/>
        </w:rPr>
        <w:t xml:space="preserve"> </w:t>
      </w:r>
      <w:r w:rsidR="00C94F54" w:rsidRPr="00AA5F2A">
        <w:t>all indicated a</w:t>
      </w:r>
      <w:r w:rsidR="00356367" w:rsidRPr="00AA5F2A">
        <w:t xml:space="preserve"> positive effect</w:t>
      </w:r>
      <w:r w:rsidR="00C94F54" w:rsidRPr="00AA5F2A">
        <w:t xml:space="preserve"> size meaning </w:t>
      </w:r>
      <w:r w:rsidR="00356367" w:rsidRPr="00AA5F2A">
        <w:t>that the intervention had a positive impact or made the outcome better on HDL-</w:t>
      </w:r>
      <w:r w:rsidR="00076557">
        <w:t>C</w:t>
      </w:r>
      <w:r w:rsidR="00356367" w:rsidRPr="00AA5F2A">
        <w:t xml:space="preserve">. </w:t>
      </w:r>
      <w:r w:rsidR="00076557">
        <w:t xml:space="preserve">in </w:t>
      </w:r>
      <w:r w:rsidR="00C94F54" w:rsidRPr="00AA5F2A">
        <w:t xml:space="preserve">Figure </w:t>
      </w:r>
      <w:r w:rsidR="006F42C9">
        <w:t>4</w:t>
      </w:r>
      <w:r w:rsidR="00C94F54" w:rsidRPr="00AA5F2A">
        <w:t xml:space="preserve">. </w:t>
      </w:r>
      <w:r w:rsidR="00356367" w:rsidRPr="00A64BD6">
        <w:t>The total HDL-</w:t>
      </w:r>
      <w:r w:rsidR="00076557">
        <w:t>C</w:t>
      </w:r>
      <w:r w:rsidR="00356367" w:rsidRPr="00A64BD6">
        <w:t xml:space="preserve"> ratio correlated strongly with time, the greater the time spent </w:t>
      </w:r>
      <w:r w:rsidR="00C94F54" w:rsidRPr="00A64BD6">
        <w:t xml:space="preserve">during </w:t>
      </w:r>
      <w:r w:rsidR="00356367" w:rsidRPr="00A64BD6">
        <w:t>exercising.</w:t>
      </w:r>
      <w:r w:rsidR="009F70EF" w:rsidRPr="00AA5F2A">
        <w:t xml:space="preserve"> </w:t>
      </w:r>
      <w:r w:rsidR="004A6BA4" w:rsidRPr="00AA5F2A">
        <w:t>The</w:t>
      </w:r>
      <w:r w:rsidR="00356367" w:rsidRPr="00AA5F2A">
        <w:t xml:space="preserve"> effect sizes</w:t>
      </w:r>
      <w:r w:rsidR="00A64BD6">
        <w:t xml:space="preserve"> </w:t>
      </w:r>
      <w:r w:rsidR="00477BD6">
        <w:t xml:space="preserve">of the intervention </w:t>
      </w:r>
      <w:r w:rsidR="00A93FEF" w:rsidRPr="00AA5F2A">
        <w:t>on LDL-C</w:t>
      </w:r>
      <w:r w:rsidR="004A6BA4" w:rsidRPr="00AA5F2A">
        <w:t xml:space="preserve"> from the selected studies have the following</w:t>
      </w:r>
      <w:r w:rsidR="00356367" w:rsidRPr="00AA5F2A">
        <w:t xml:space="preserve"> a</w:t>
      </w:r>
      <w:r w:rsidR="004A6BA4" w:rsidRPr="00AA5F2A">
        <w:t>s having</w:t>
      </w:r>
      <w:r w:rsidR="00356367" w:rsidRPr="00AA5F2A">
        <w:t xml:space="preserve"> negative effect </w:t>
      </w:r>
      <w:r w:rsidR="00735B8F" w:rsidRPr="00AA5F2A">
        <w:t xml:space="preserve">sizes </w:t>
      </w:r>
      <w:r w:rsidR="00076557">
        <w:fldChar w:fldCharType="begin" w:fldLock="1"/>
      </w:r>
      <w:r w:rsidR="005F7402">
        <w:instrText>ADDIN CSL_CITATION {"citationItems":[{"id":"ITEM-1","itemData":{"DOI":"10.1186/1758-5996-2-31","ISSN":"17585996","abstract":"Background. The effects of chronic aerobic exercise upon lipid profile has been previously demonstrated, but few studies showed this effect under resistance exercise conditions. Objective. The aim of this study was to examine the effects of different resistance exercise loads on blood lipids. Methods. Thirty healthy, untrained male volunteers were allocated randomly into four groups based at different percentages of one repetition maximum (1 RM); 50%-1 RM, 75%-1 RM, 90%-1 RM, and 110%-1 RM. The total volume (sets × reps × load) of the exercise was equalized. The lipid profile (Triglycerides [TG], HDL-cholesterol [HDL-c], LDL-cholesterol, and Total cholesterol) was determined at rest and after 1, 24, 48 and 72 h of resistance exercise. Results. The 75%-1 RM group demonstrated greater TG reduction when compared to other groups (p &lt; 0.05). Additionally, the 110%-1 RM group presented an increased TG concentration when compared to 50% and 75% groups (p = 0.01, p = 0.01, respectively). HDL-c concentration was significantly greater after resistance exercise in 50%-1 RM and 75%-1 RM when compared to 110%-1 RM group (p = 0.004 and p = 0.03, respectively). Accordingly, the 50%-1 RM group had greater HDL-c concentration than 110%-1 RM group after 48 h (p = 0.05) and 72 h (p = 0.004), respectively. Finally, The 50% group has showed lesser LDL-c concentration than 110% group after 24 h (p = 0.007). No significant difference was found in Total Cholesterol concentrations. Conclusion. These results indicate that the acute resistance exercise may induce changes in lipid profile in a specific-intensity manner. Overall, low and moderate exercise intensities appear to be promoting more benefits on lipid profile than high intensity. Long term studies should confirm these findings. © 2010 Lira et al; licensee BioMed Central Ltd.","author":[{"dropping-particle":"","family":"Lira","given":"Fabio S.","non-dropping-particle":"","parse-names":false,"suffix":""},{"dropping-particle":"","family":"Uchida","given":"Marco C.","non-dropping-particle":"","parse-names":false,"suffix":""},{"dropping-particle":"","family":"Zanchi","given":"Nelo E.","non-dropping-particle":"","parse-names":false,"suffix":""},{"dropping-particle":"","family":"Gualano","given":"Bruno","non-dropping-particle":"","parse-names":false,"suffix":""},{"dropping-particle":"","family":"Martins","given":"Eivor","non-dropping-particle":"","parse-names":false,"suffix":""},{"dropping-particle":"","family":"Caperuto","given":"Erico C.","non-dropping-particle":"","parse-names":false,"suffix":""},{"dropping-particle":"","family":"Seelaender","given":"Marília","non-dropping-particle":"","parse-names":false,"suffix":""},{"dropping-particle":"","family":"Yamashita","given":"Alex S.","non-dropping-particle":"","parse-names":false,"suffix":""}],"container-title":"Diabetology and Metabolic Syndrome","id":"ITEM-1","issue":"1","issued":{"date-parts":[["2010"]]},"page":"1-6","title":"Low and moderate, rather than high intensity strength exercise induces benefit regarding plasma lipid profile","type":"article-journal","volume":"2"},"uris":["http://www.mendeley.com/documents/?uuid=91a97584-7de6-4ea9-a35d-7f68d5cf14da"]},{"id":"ITEM-2","itemData":{"DOI":"10.1016/j.metabol.2006.10.019","ISSN":"00260495","PMID":"17378998","abstract":"Endurance exercise training improves plasma lipoprotein and lipid profiles and reduces cardiovascular disease risk. However, the effect of endurance exercise training, independent of diet and body fat phenotypes, on plasma lipoprotein subfraction particle concentration, size, and composition as measured by nuclear magnetic resonance (NMR) spectroscopy is not known. We hypothesized that 24 weeks of endurance exercise training would independently improve plasma lipoprotein and lipid profiles as assessed by both conventional and novel NMR measurement techniques. One hundred sedentary, healthy 50- to 75-year-olds following a standardized diet were studied before and after 24 weeks of aerobic exercise training. Lipoprotein and lipid analyses, using both conventional and NMR measures, were performed at baseline and after 24 weeks of exercise training. Relative and absolute maximum oxygen consumption increased 15% with exercise training. Most lipoprotein and lipid measures improved with 24 weeks of endurance exercise training, and these changes were consistently independent of baseline body fat and body fat changes with training. For example, with exercise training, total cholesterol, triglycerides, and low-density lipoprotein cholesterol (LDL-C) decreased significantly (2.1 ± 1.8 mg/dL, P = .001; -17 ± 3.5 mg/dL, P &lt; .0001; and -0.7 ± 1.7 mg/dL, P &lt; .0001, respectively), and high-density lipoprotein cholesterol subfractions (HDL3-C and HDL2-C) increased significantly (1.9 ± 0.5 mg/dL, P = .01, and 1.2 ± 0.3 mg/dL, P = .02, respectively). Particle concentrations decreased significantly for large and small very low-density lipoprotein particles (-0.7 ± 0.4 nmol/L, P &lt; .0001, and -1.1 ± 1.7 nmol/L, P &lt; .0001, respectively), total, medium, and very small LDL particles (-100 ± 26 nmol/L, P = .01; -26 ± 7.0 nmol/L, P = .004; and -103 ± 27 nmol/L, P = .02, respectively), and small HDL particles (-0.03 ± 0.4 μmol/L, P = .007). Mean very low-density lipoprotein particle size also decreased significantly (-1.7 ± 0.9 nm, P &lt; .0001) and mean HDL particle size increased significantly with exercise training (0.1 ± 0.0 nm, P = .04). These results show that 24 weeks of endurance exercise training induced favorable changes in plasma lipoprotein and lipid profiles independent of diet and baseline or change in body fat. © 2007 Elsevier Inc. All rights reserved.","author":[{"dropping-particle":"","family":"Halverstadt","given":"Amy","non-dropping-particle":"","parse-names":false,"suffix":""},{"dropping-particle":"","family":"Phares","given":"Dana A.","non-dropping-particle":"","parse-names":false,"suffix":""},{"dropping-particle":"","family":"Wilund","given":"Kenneth R.","non-dropping-particle":"","parse-names":false,"suffix":""},{"dropping-particle":"","family":"Goldberg","given":"Andrew P.","non-dropping-particle":"","parse-names":false,"suffix":""},{"dropping-particle":"","family":"Hagberg","given":"James M.","non-dropping-particle":"","parse-names":false,"suffix":""}],"container-title":"Metabolism: Clinical and Experimental","id":"ITEM-2","issue":"4","issued":{"date-parts":[["2007"]]},"page":"444-450","title":"Endurance exercise training raises high-density lipoprotein cholesterol and lowers small low-density lipoprotein and very low-density lipoprotein independent of body fat phenotypes in older men and women","type":"article-journal","volume":"56"},"uris":["http://www.mendeley.com/documents/?uuid=eaafe8b4-26fb-4bdb-a84b-ad237da7f3da"]},{"id":"ITEM-3","itemData":{"DOI":"10.4103/ijnmr.IJNMR-385-14","ISSN":"22285504","abstract":"Background: Increased level of blood lipids is one of the risk factors for cardiovascular diseases. Considerable research has done to assess the effects of physical exercises on lipid profile, of which aerobic exercises are the main part of evidence. However, in recent years, resistance exercise has been less investigated. Thus, the present study investigates the effect of resistance exercise on lipid profile in coronary artery disease patients. Materials and Methods: This study was a randomized clinical trial. Forty eligible participants were selected through selective sampling and were assigned randomly to either intervention or control groups (20 participants in each group). Fasting blood sample was taken for measurement of lipid profile before, after, and after 4 weeks of the end of intervention. The intervention period lasted 8 weeks and included two exercise sessions of 45-60 minutes per week. Resistance exercise was performed by use of light weights in the range of motion of the elbow, shoulder, and knee joints. The number of repetitions was initially 10 and was gradually increased to 15. Then, the weight was increased by 3-5% and the number of sets too. Data were analyzed on significant level of P &lt; 0.05. Results: In both the groups, the mean and mean changes of lipid profile, before, after. and 4 weeks after the end of the intervention were not significantly different (P &lt; 0.05). Conclusions: The 8-week of resistance exercise did not lead to a significant decrease in the mean lipid profile.","author":[{"dropping-particle":"","family":"Salehi","given":"Zahra","non-dropping-particle":"","parse-names":false,"suffix":""},{"dropping-particle":"","family":"Salehi","given":"Kobra","non-dropping-particle":"","parse-names":false,"suffix":""},{"dropping-particle":"","family":"Moeini","given":"Mahin","non-dropping-particle":"","parse-names":false,"suffix":""},{"dropping-particle":"","family":"Kargarfard","given":"Mehdi","non-dropping-particle":"","parse-names":false,"suffix":""},{"dropping-particle":"","family":"Sadeghi","given":"Masoumeh","non-dropping-particle":"","parse-names":false,"suffix":""}],"container-title":"Iranian Journal of Nursing and Midwifery Research","id":"ITEM-3","issue":"2","issued":{"date-parts":[["2017"]]},"page":"112-116","title":"The effect of resistance exercise on lipid profile of coronary artery disease patients: A randomized clinical trial","type":"article-journal","volume":"22"},"uris":["http://www.mendeley.com/documents/?uuid=3f705b0e-c241-490f-9efe-a19c0fa48135"]},{"id":"ITEM-4","itemData":{"DOI":"10.5812/jjcdc.28339","author":[{"dropping-particle":"","family":"Heydarpour","given":"Parvin","non-dropping-particle":"","parse-names":false,"suffix":""},{"dropping-particle":"","family":"Fayazi","given":"Sadigheh","non-dropping-particle":"","parse-names":false,"suffix":""},{"dropping-particle":"","family":"Haghighi","given":"Shayesteh","non-dropping-particle":"","parse-names":false,"suffix":""}],"container-title":"Jundishapur Journal of Chronic Disease Care","id":"ITEM-4","issue":"2","issued":{"date-parts":[["2015"]]},"page":"0-5","title":"Resistance Training Effect on Lipid Profile and Body Fat Percentage of Premenopausal Women","type":"article-journal","volume":"4"},"uris":["http://www.mendeley.com/documents/?uuid=96836343-49f6-433d-b145-54a0d023d8d7"]}],"mendeley":{"formattedCitation":"(12,17,18,22)","plainTextFormattedCitation":"(12,17,18,22)","previouslyFormattedCitation":"(Halverstadt &lt;i&gt;et al.&lt;/i&gt;, 2007; Lira &lt;i&gt;et al.&lt;/i&gt;, 2010; Heydarpour, Fayazi and Haghighi, 2015; Salehi &lt;i&gt;et al.&lt;/i&gt;, 2017)"},"properties":{"noteIndex":0},"schema":"https://github.com/citation-style-language/schema/raw/master/csl-citation.json"}</w:instrText>
      </w:r>
      <w:r w:rsidR="00076557">
        <w:fldChar w:fldCharType="separate"/>
      </w:r>
      <w:r w:rsidR="005F7402" w:rsidRPr="005F7402">
        <w:rPr>
          <w:noProof/>
        </w:rPr>
        <w:t>(12,17,18,22)</w:t>
      </w:r>
      <w:r w:rsidR="00076557">
        <w:fldChar w:fldCharType="end"/>
      </w:r>
      <w:r w:rsidR="00076557">
        <w:t xml:space="preserve"> </w:t>
      </w:r>
      <w:r w:rsidR="00356367" w:rsidRPr="00AA5F2A">
        <w:t>the negative effect</w:t>
      </w:r>
      <w:r w:rsidR="00E858FE" w:rsidRPr="00AA5F2A">
        <w:t xml:space="preserve"> sizes</w:t>
      </w:r>
      <w:r w:rsidR="00356367" w:rsidRPr="00AA5F2A">
        <w:t xml:space="preserve"> </w:t>
      </w:r>
      <w:r w:rsidR="00477BD6" w:rsidRPr="00AA5F2A">
        <w:t>mean</w:t>
      </w:r>
      <w:r w:rsidR="00356367" w:rsidRPr="00AA5F2A">
        <w:t xml:space="preserve"> the intervention </w:t>
      </w:r>
      <w:r w:rsidR="00E858FE" w:rsidRPr="00AA5F2A">
        <w:t xml:space="preserve">on LDL-C </w:t>
      </w:r>
      <w:r w:rsidR="00356367" w:rsidRPr="00AA5F2A">
        <w:t xml:space="preserve">had a </w:t>
      </w:r>
      <w:r w:rsidR="00356367" w:rsidRPr="00AA5F2A">
        <w:lastRenderedPageBreak/>
        <w:t>negative impact or made the outcome worse</w:t>
      </w:r>
      <w:r w:rsidR="00E858FE" w:rsidRPr="00AA5F2A">
        <w:t xml:space="preserve"> </w:t>
      </w:r>
      <w:r w:rsidR="009D2BB5">
        <w:t>(</w:t>
      </w:r>
      <w:r w:rsidR="00E858FE" w:rsidRPr="00AA5F2A">
        <w:t>Figure 3</w:t>
      </w:r>
      <w:r w:rsidR="009D2BB5">
        <w:t>)</w:t>
      </w:r>
      <w:r w:rsidR="00356367" w:rsidRPr="00AA5F2A">
        <w:t>. On the other hand, the following</w:t>
      </w:r>
      <w:r w:rsidR="00981AED" w:rsidRPr="00AA5F2A">
        <w:rPr>
          <w:noProof/>
          <w:szCs w:val="16"/>
        </w:rPr>
        <w:t xml:space="preserve"> studies</w:t>
      </w:r>
      <w:r w:rsidR="00030F68">
        <w:rPr>
          <w:noProof/>
          <w:szCs w:val="16"/>
        </w:rPr>
        <w:t xml:space="preserve"> </w:t>
      </w:r>
      <w:r w:rsidR="00030F68">
        <w:rPr>
          <w:noProof/>
          <w:szCs w:val="16"/>
        </w:rPr>
        <w:fldChar w:fldCharType="begin" w:fldLock="1"/>
      </w:r>
      <w:r w:rsidR="005F7402">
        <w:rPr>
          <w:noProof/>
          <w:szCs w:val="16"/>
        </w:rPr>
        <w:instrText>ADDIN CSL_CITATION {"citationItems":[{"id":"ITEM-1","itemData":{"DOI":"10.1093/qjmed/hcp083","ISSN":"14602725","PMID":"19570991","abstract":"Background: The influence of different types of exercise on risk factors for cardiovascular diseases has rarely been investigated. The aim of the present work was to evaluate the effect of adding resistance exercise to aerobic activities on lipid-lipoprotein profile, in a representative sample of men and women from the province of Attica, Greece. Methods: We randomly enrolled 1514 and 1528 healthy men and women, respectively, stratified by city, age and gender distribution. Participants were classified as inactive (INA), sufficiently active (SA) and highly active for either aerobic activities (HAA) alone or a combination of aerobic plus resistance exercise (HAC). The main outcome measures are lipid-lipoprotein profile [total, high-density lipoprotein (HDL) cholesterol, low-density lipoprotein (LDL) cholesterol, triglycerides, apolipoprotein-A1, apolipoprotein-B] and anthropometric indices. Results: From those participating in aerobic activities, 480 (31.7%) men and 502 (32.9%) women were classified as SA, 100 men (6.6%) and 93 women (6.1%) as HAA and 90 men (5.9%) and 49 women (3.2%) as HAC. After various adjustments were made, men from the HAC group had an average of 23% lower plasma triacylglycerol concentration (P = 0.04) and 10% lower LDL-cholesterol (P = 0.01) when compared with the HAA group. Moreover, women from the HAC group had 13% lower LDL-cholesterol when compared with HAA group (P = 0.051). Conclusions: These data suggest that combining aerobic and resistance-type activities may confer a better effect on lipoprotein profile in healthy individuals than aerobic activities alone. © The Author 2009. Published by Oxford University Press on behalf of the Association of Physicians. All rights reserved.","author":[{"dropping-particle":"","family":"Pitsavos","given":"C.","non-dropping-particle":"","parse-names":false,"suffix":""},{"dropping-particle":"","family":"Panagiotakos","given":"Demosthenes B.","non-dropping-particle":"","parse-names":false,"suffix":""},{"dropping-particle":"","family":"Tambalis","given":"K. D.","non-dropping-particle":"","parse-names":false,"suffix":""},{"dropping-particle":"","family":"Chrysohoou","given":"C.","non-dropping-particle":"","parse-names":false,"suffix":""},{"dropping-particle":"","family":"Sidossis","given":"L. S.","non-dropping-particle":"","parse-names":false,"suffix":""},{"dropping-particle":"","family":"Skoumas","given":"J.","non-dropping-particle":"","parse-names":false,"suffix":""},{"dropping-particle":"","family":"Stefanadis","given":"C.","non-dropping-particle":"","parse-names":false,"suffix":""}],"container-title":"Qjm","id":"ITEM-1","issue":"9","issued":{"date-parts":[["2009"]]},"page":"609-616","title":"Resistance exercise plus to aerobic activities is associated with better lipids' profile among healthy individuals: The ATTICA study","type":"article-journal","volume":"102"},"uris":["http://www.mendeley.com/documents/?uuid=37b47baf-e806-41f7-aa2a-bf4e225d5d72"]},{"id":"ITEM-2","itemData":{"DOI":"10.1249/MSS.0b013e3181d99203","ISSN":"01959131","PMID":"20195181","abstract":"Purpose: The purpose of this study was to determine the effectiveness of brief intense interval training as exercise intervention for promoting health and to evaluate potential benefits about common interventions, that is, prolonged exercise and strength training. Methods: Thirty-six untrained men were divided into groups that completed 12 wk of intense interval running (INT; total training time 40 min</w:instrText>
      </w:r>
      <w:r w:rsidR="005F7402">
        <w:rPr>
          <w:rFonts w:ascii="Cambria Math" w:hAnsi="Cambria Math" w:cs="Cambria Math"/>
          <w:noProof/>
          <w:szCs w:val="16"/>
        </w:rPr>
        <w:instrText>⊙</w:instrText>
      </w:r>
      <w:r w:rsidR="005F7402">
        <w:rPr>
          <w:noProof/>
          <w:szCs w:val="16"/>
        </w:rPr>
        <w:instrText>wk-1), prolonged running (</w:instrText>
      </w:r>
      <w:r w:rsidR="005F7402">
        <w:rPr>
          <w:rFonts w:ascii="Cambria Math" w:hAnsi="Cambria Math" w:cs="Cambria Math"/>
          <w:noProof/>
          <w:szCs w:val="16"/>
        </w:rPr>
        <w:instrText>∼</w:instrText>
      </w:r>
      <w:r w:rsidR="005F7402">
        <w:rPr>
          <w:noProof/>
          <w:szCs w:val="16"/>
        </w:rPr>
        <w:instrText>150 minIwkj1), and strength training (</w:instrText>
      </w:r>
      <w:r w:rsidR="005F7402">
        <w:rPr>
          <w:rFonts w:ascii="Cambria Math" w:hAnsi="Cambria Math" w:cs="Cambria Math"/>
          <w:noProof/>
          <w:szCs w:val="16"/>
        </w:rPr>
        <w:instrText>∼</w:instrText>
      </w:r>
      <w:r w:rsidR="005F7402">
        <w:rPr>
          <w:noProof/>
          <w:szCs w:val="16"/>
        </w:rPr>
        <w:instrText>150 min</w:instrText>
      </w:r>
      <w:r w:rsidR="005F7402">
        <w:rPr>
          <w:rFonts w:ascii="Cambria Math" w:hAnsi="Cambria Math" w:cs="Cambria Math"/>
          <w:noProof/>
          <w:szCs w:val="16"/>
        </w:rPr>
        <w:instrText>⊙</w:instrText>
      </w:r>
      <w:r w:rsidR="005F7402">
        <w:rPr>
          <w:noProof/>
          <w:szCs w:val="16"/>
        </w:rPr>
        <w:instrText>wk-1) or continued their habitual lifestyle without participation in physical training. Results: The improvement in cardiorespiratory fitness was superior in the INT (14% ± 2% increase in V</w:instrText>
      </w:r>
      <w:r w:rsidR="005F7402">
        <w:rPr>
          <w:rFonts w:ascii="Cambria Math" w:hAnsi="Cambria Math" w:cs="Cambria Math"/>
          <w:noProof/>
          <w:szCs w:val="16"/>
        </w:rPr>
        <w:instrText>⊙</w:instrText>
      </w:r>
      <w:r w:rsidR="005F7402">
        <w:rPr>
          <w:noProof/>
          <w:szCs w:val="16"/>
        </w:rPr>
        <w:instrText>O2max) compared with the other two exercise interventions (7% ± 2% and 3% ± 2% increases). The blood glucose concentration 2 h after oral ingestion of 75 g of glucose was lowered to a similar extent after training in the INT (from 6.1 ± 0.6 to 5.1 ± 0.4 mM, P &lt; 0.05) and the prolonged running group (from 5.6 ± 1.5 to 4.9 ± 1.1 mM, P &lt; 0.05). In contrast, INT was less efficient than prolonged running for lowering the subjects' resting HR, fat percentage, and reducing the ratio between total and HDL plasma cholesterol. Furthermore, total bone mass and lean body mass remained unchanged in the INT group, whereas both these parameters were increased by the strength-training intervention. Conclusions: INT for 12 wk is an effective training stimulus for improvement of cardiorespiratory fitness and glucose tolerance, but in relation to the treatment of hyperlipidemia and obesity, it is less effective than prolonged training. Furthermore and in contrast to strength training, 12 wk of INT had no impact on muscle mass or indices of skeletal health. © 2010 by the American College of Sports Medicine.","author":[{"dropping-particle":"","family":"Nybo","given":"Lars","non-dropping-particle":"","parse-names":false,"suffix":""},{"dropping-particle":"","family":"Sundstrup","given":"Emil","non-dropping-particle":"","parse-names":false,"suffix":""},{"dropping-particle":"","family":"Jakobsen","given":"Markus D.","non-dropping-particle":"","parse-names":false,"suffix":""},{"dropping-particle":"","family":"Mohr","given":"Magni","non-dropping-particle":"","parse-names":false,"suffix":""},{"dropping-particle":"","family":"Hornstrup","given":"Therese","non-dropping-particle":"","parse-names":false,"suffix":""},{"dropping-particle":"","family":"Simonsen","given":"Lene","non-dropping-particle":"","parse-names":false,"suffix":""},{"dropping-particle":"","family":"Bülow","given":"Jens","non-dropping-particle":"","parse-names":false,"suffix":""},{"dropping-particle":"","family":"Randers","given":"Morten B.","non-dropping-particle":"","parse-names":false,"suffix":""},{"dropping-particle":"","family":"Nielsen","given":"Jens J.","non-dropping-particle":"","parse-names":false,"suffix":""},{"dropping-particle":"","family":"Aagaard","given":"Per","non-dropping-particle":"","parse-names":false,"suffix":""},{"dropping-particle":"","family":"Krustrup","given":"Peter","non-dropping-particle":"","parse-names":false,"suffix":""}],"container-title":"Medicine and Science in Sports and Exercise","id":"ITEM-2","issue":"10","issued":{"date-parts":[["2010"]]},"page":"1951-1958","title":"High-intensity training versus traditional exercise interventions for promoting health","type":"article-journal","volume":"42"},"uris":["http://www.mendeley.com/documents/?uuid=af093320-f3c8-43a0-8545-7dc4f548959e"]},{"id":"ITEM-3","itemData":{"ISSN":"1678-4170","PMID":"20084314","abstract":"BACKGROUND Resisted and aerobic exercises are recommended to reduce weight and improve health, but which exercise modality offers the best results is still unclear. OBJECTIVE The aims of this study were to compare circuit weight training (CWT) with jogging (JOGG) on multiple cardiovascular disease (CVD), metabolic risk factors and fitness of overweight and obese women (body composition, lipid profile, uric acid, glucose, metabolic equivalent (MET), heart rate, blood pressure, flexibility, resting energy expenditure (REE) and nitrogen balance (NB)). METHODS Fifty women were randomly divided in two groups, but only 26 finished it: CWT (n=14; 36+/-12 years old; body mass index, BMI=32+/-7 kg/m(2)) and JOGG (n=12; 37+/-9; BMI=29+/-2). The first month of training consisted of 60 min x 03 days/week and the second month of training consisted of 04 days/week for both protocols and a dietary reeducation. RESULTS Both groups reduced total body mass, fat body mass, BMI, plasma uric acid and increase in MET (p&lt;0.05); there was no change in lean body mass, REE and resting heart rate. CWT reduced total cholesterol, plasma triglycerides, NB and increased flexibility; JOGG reduced waist/hip ratio, glucose, systolic blood pressure, high-density lipoprotein cholesterol, and increased the total cholesterol/high-density lipoprotein cholesterol ratio (p&lt;0.05). CONCLUSION Both protocols improved CVD and metabolic risk factors. The CWT presented favorable changes regarding lipid profile and flexibility; JOGG on glucose, waist/hip ratio and blood pressure. These results suggest that resisted exercise combined with aerobics should be considered for obese people. Nevertheless, regarding some basal differences between the groups , it was not possible to conclude that changes were due to exercise type or intra-group variability.","author":[{"dropping-particle":"","family":"Fett","given":"Carlos Alexandre","non-dropping-particle":"","parse-names":false,"suffix":""},{"dropping-particle":"","family":"Fett","given":"Waléria Christiane Rezende","non-dropping-particle":"","parse-names":false,"suffix":""},{"dropping-particle":"","family":"Marchini","given":"Julio Sérgio","non-dropping-particle":"","parse-names":false,"suffix":""}],"container-title":"Arquivos brasileiros de cardiologia","id":"ITEM-3","issue":"5","issued":{"date-parts":[["2009"]]},"page":"519-25","title":"Circuit weight training vs jogging in metabolic risk factors of overweight/obese women.","type":"article-journal","volume":"93"},"uris":["http://www.mendeley.com/documents/?uuid=350c831e-32a3-4745-ab65-526be1153edb"]},{"id":"ITEM-4","itemData":{"DOI":"10.3390/jcm11175146","ISSN":"20770383","abstract":"Background: Blood lipid profiles consist of total cholesterol (TC) and its fractions, high-density lipoprotein cholesterol (HDL), low-density lipoprotein cholesterol (LDL), non-high-density lipoprotein cholesterol (non-HDL), and triglycerides (TG). For several decades, studies have examined the effects of various factors on lipid status and its association with the risk of developing arteriosclerosis and cardiovascular disease. The beneficial effects of increased physical activity on cardiovascular health have been demonstrated by appropriate modulation of lipid profiles. For individuals with low physical activity, the literature recommends engaging in various forms of training that can improve physical fitness and resting lipid status. The aim of the study was to examine whether a specific original training program improves lipid profiles to the levels recommended for the male population. Methods: The study involved two equal (n = 15) groups of men (experimental and control groups, aged 35–40 years). The experimental group performed 60-min training sessions for 8 weeks (3 times a week) including a set of strength and endurance exercises. Before and after the training program, blood was drawn from both groups for serum determination of TC, HDL, LDL non-HDL, and TG, and a battery of four field physical performance tests was administered. Results: Statistically significant decreases (TC by 19.3%, TG by 23.7%, LDL by 15%), a non-significant decrease (10% for non-HDL), and no change for HDL were found in the experimental group. Control group showed a statistically significant decrease, by 7.4% for TC. The results confirm the effectiveness of the proposed training in improving health indices. Conclusions: The 8-week training program met the health-related fitness paradigm recommended for physical activity in men aged 35–40 years. After the completion of the program, all the participants expressed their satisfaction from participating in a health-promoting experiment.","author":[{"dropping-particle":"","family":"Ambroży","given":"Tadeusz","non-dropping-particle":"","parse-names":false,"suffix":""},{"dropping-particle":"","family":"Rydzik","given":"Łukasz","non-dropping-particle":"","parse-names":false,"suffix":""},{"dropping-particle":"","family":"Obmiński","given":"Zbigniew","non-dropping-particle":"","parse-names":false,"suffix":""},{"dropping-particle":"","family":"Spieszny","given":"Michał","non-dropping-particle":"","parse-names":false,"suffix":""},{"dropping-particle":"","family":"Szczepanik","given":"Antoni","non-dropping-particle":"","parse-names":false,"suffix":""},{"dropping-particle":"","family":"Ambroży","given":"Dorota","non-dropping-particle":"","parse-names":false,"suffix":""},{"dropping-particle":"","family":"Basiaga-Pasternak","given":"Joanna","non-dropping-particle":"","parse-names":false,"suffix":""},{"dropping-particle":"","family":"Spieszny","given":"Jakub","non-dropping-particle":"","parse-names":false,"suffix":""},{"dropping-particle":"","family":"Niewczas","given":"Marta","non-dropping-particle":"","parse-names":false,"suffix":""},{"dropping-particle":"","family":"Jaszczur-Nowicki","given":"Jarosław","non-dropping-particle":"","parse-names":false,"suffix":""}],"container-title":"Journal of Clinical Medicine","id":"ITEM-4","issue":"17","issued":{"date-parts":[["2022"]]},"title":"Effect of High-Intensity Strength and Endurance Training in the Form of Small Circuits on Changes in Lipid Levels in Men Aged 35–40 Years","type":"article-journal","volume":"11"},"uris":["http://www.mendeley.com/documents/?uuid=c0aa3f2a-36e8-42ff-b965-59ab00aec17f"]},{"id":"ITEM-5","itemData":{"DOI":"10.3390/ijerph16112003","ISBN":"8864247300","ISSN":"16604601","PMID":"31195651","abstract":"Increased levels of high-density lipoprotein cholesterol (HDL-C) can improve endothelial function. This may help reduce cardiovascular risks and mortality. Evidence has been provided on the association between cardiometabolic traits, such as HDL-C and exercise modalities. However, there is the absence of studies investigating this association in Taiwan. We assessed the relationship between exercise type and HDL-C among Taiwanese adults. Data were collected from Taiwan Biobank (TWB), a national biomedical research database that contains the genetic information of ethnic Taiwanese residents gathered from 2008 to 2016. We enrolled 24,856 participants aged 30 to 70 years who completed a questionnaire about their recent health behaviors including smoking, drinking, and exercise. Regular exercise was categorized as non-aerobic exercise (separated as weight training, ball game, and mixed exercise) and strict aerobic exercise. Linear regression models were used to assess the effects of exercise in a questionnaire-based manner. After multivariate adjustments, HDL-C was positively associated with aerobic (β = 1.33748, p &lt; 0.0001) and non-aerobic (β = 2.56210; p &lt; 0.0001) exercise. Positive associations were also found for resistance training (β = 4.01828, p = 0.0020), ballgame (β = 2.43815, p = 0.0001), and mixed exercise (β = 2.47021, p &lt; 0.0001). This study demonstrated that both aerobic and non-aerobic exercise have positive effects on HDL-C among Taiwanese adults. Among the non-aerobic exercise groups, resistance training had the greatest effect.","author":[{"dropping-particle":"","family":"Hsu","given":"Chun Sheng","non-dropping-particle":"","parse-names":false,"suffix":""},{"dropping-particle":"","family":"Chang","given":"Shin Tsu","non-dropping-particle":"","parse-names":false,"suffix":""},{"dropping-particle":"","family":"Nfor","given":"Oswald Ndi","non-dropping-particle":"","parse-names":false,"suffix":""},{"dropping-particle":"","family":"Lee","given":"Kuan Jung","non-dropping-particle":"","parse-names":false,"suffix":""},{"dropping-particle":"","family":"Lee","given":"Shiuan Shinn","non-dropping-particle":"","parse-names":false,"suffix":""},{"dropping-particle":"","family":"Liaw","given":"Yung Po","non-dropping-particle":"","parse-names":false,"suffix":""}],"container-title":"International Journal of Environmental Research and Public Health","id":"ITEM-5","issue":"11","issued":{"date-parts":[["2019"]]},"page":"1-8","title":"Effects of regular aerobic exercise and resistance training on high-density lipoprotein cholesterol levels in taiwanese adults","type":"article-journal","volume":"16"},"uris":["http://www.mendeley.com/documents/?uuid=5e2b1b4f-029e-442a-be62-dbf567e8177a"]},{"id":"ITEM-6","itemData":{"ISSN":"08671079","abstract":"This article focuses on a study which investigated the influence of an eight-week resistance training on the lipid profile of blood serum in young men. It presents a brief review of literature on the association between physical activity and lipid and lipoprotein levels. An overview of the study population and methodology is discussed, as well as key findings.","author":[{"dropping-particle":"","family":"Nowak","given":"Alicja","non-dropping-particle":"","parse-names":false,"suffix":""},{"dropping-particle":"","family":"Pilaczyńska-Szcześniak","given":"Łucja","non-dropping-particle":"","parse-names":false,"suffix":""},{"dropping-particle":"","family":"Wieczorek","given":"Andrzej","non-dropping-particle":"","parse-names":false,"suffix":""},{"dropping-particle":"","family":"Kaczmarek","given":"Dominik","non-dropping-particle":"","parse-names":false,"suffix":""},{"dropping-particle":"","family":"Stemplewski","given":"Rafał","non-dropping-particle":"","parse-names":false,"suffix":""}],"container-title":"Studies in Physical Culture &amp; Tourism","id":"ITEM-6","issued":{"date-parts":[["2006"]]},"page":"153-155","title":"Changes in Blood Lipids and Lipoproteins Following a Strength Training Intervention.","type":"article-journal","volume":"13"},"uris":["http://www.mendeley.com/documents/?uuid=8fd9dc2a-a1b9-41ee-a391-73456b816683"]}],"mendeley":{"formattedCitation":"(13–16,19,20)","plainTextFormattedCitation":"(13–16,19,20)","previouslyFormattedCitation":"(Nowak &lt;i&gt;et al.&lt;/i&gt;, 2006; Fett, Fett and Marchini, 2009; Pitsavos &lt;i&gt;et al.&lt;/i&gt;, 2009; Nybo &lt;i&gt;et al.&lt;/i&gt;, 2010; Hsu &lt;i&gt;et al.&lt;/i&gt;, 2019; Ambroży &lt;i&gt;et al.&lt;/i&gt;, 2022)"},"properties":{"noteIndex":0},"schema":"https://github.com/citation-style-language/schema/raw/master/csl-citation.json"}</w:instrText>
      </w:r>
      <w:r w:rsidR="00030F68">
        <w:rPr>
          <w:noProof/>
          <w:szCs w:val="16"/>
        </w:rPr>
        <w:fldChar w:fldCharType="separate"/>
      </w:r>
      <w:r w:rsidR="005F7402" w:rsidRPr="005F7402">
        <w:rPr>
          <w:noProof/>
          <w:szCs w:val="16"/>
        </w:rPr>
        <w:t>(13–16,19,20)</w:t>
      </w:r>
      <w:r w:rsidR="00030F68">
        <w:rPr>
          <w:noProof/>
          <w:szCs w:val="16"/>
        </w:rPr>
        <w:fldChar w:fldCharType="end"/>
      </w:r>
      <w:r w:rsidR="00981AED" w:rsidRPr="00AA5F2A">
        <w:rPr>
          <w:noProof/>
          <w:szCs w:val="16"/>
        </w:rPr>
        <w:t xml:space="preserve"> </w:t>
      </w:r>
      <w:r w:rsidR="00981AED" w:rsidRPr="00AA5F2A">
        <w:rPr>
          <w:iCs/>
          <w:noProof/>
        </w:rPr>
        <w:t>showed a</w:t>
      </w:r>
      <w:r w:rsidR="00981AED" w:rsidRPr="00AA5F2A">
        <w:t xml:space="preserve"> </w:t>
      </w:r>
      <w:r w:rsidR="00477BD6" w:rsidRPr="00AA5F2A">
        <w:t>positive effect size</w:t>
      </w:r>
      <w:r w:rsidR="00981AED" w:rsidRPr="00AA5F2A">
        <w:t xml:space="preserve"> indicated</w:t>
      </w:r>
      <w:r w:rsidR="00356367" w:rsidRPr="00AA5F2A">
        <w:t xml:space="preserve"> that the intervention </w:t>
      </w:r>
      <w:r w:rsidR="00981AED" w:rsidRPr="00AA5F2A">
        <w:t xml:space="preserve">in their studies on LDL-C </w:t>
      </w:r>
      <w:r w:rsidR="00356367" w:rsidRPr="00AA5F2A">
        <w:t xml:space="preserve">had a positive impact or made the outcome better. </w:t>
      </w:r>
      <w:r w:rsidR="009D3844" w:rsidRPr="00AA5F2A">
        <w:t xml:space="preserve">On TG, </w:t>
      </w:r>
      <w:r w:rsidR="00356367" w:rsidRPr="00AA5F2A">
        <w:t>Cohen’s d measurement of effect</w:t>
      </w:r>
      <w:r w:rsidR="009D3844" w:rsidRPr="00AA5F2A">
        <w:t xml:space="preserve"> sizes in the following selected studies</w:t>
      </w:r>
      <w:r w:rsidR="00030F68">
        <w:t xml:space="preserve"> </w:t>
      </w:r>
      <w:r w:rsidR="00030F68">
        <w:fldChar w:fldCharType="begin" w:fldLock="1"/>
      </w:r>
      <w:r w:rsidR="005F7402">
        <w:instrText>ADDIN CSL_CITATION {"citationItems":[{"id":"ITEM-1","itemData":{"DOI":"10.1093/qjmed/hcp083","ISSN":"14602725","PMID":"19570991","abstract":"Background: The influence of different types of exercise on risk factors for cardiovascular diseases has rarely been investigated. The aim of the present work was to evaluate the effect of adding resistance exercise to aerobic activities on lipid-lipoprotein profile, in a representative sample of men and women from the province of Attica, Greece. Methods: We randomly enrolled 1514 and 1528 healthy men and women, respectively, stratified by city, age and gender distribution. Participants were classified as inactive (INA), sufficiently active (SA) and highly active for either aerobic activities (HAA) alone or a combination of aerobic plus resistance exercise (HAC). The main outcome measures are lipid-lipoprotein profile [total, high-density lipoprotein (HDL) cholesterol, low-density lipoprotein (LDL) cholesterol, triglycerides, apolipoprotein-A1, apolipoprotein-B] and anthropometric indices. Results: From those participating in aerobic activities, 480 (31.7%) men and 502 (32.9%) women were classified as SA, 100 men (6.6%) and 93 women (6.1%) as HAA and 90 men (5.9%) and 49 women (3.2%) as HAC. After various adjustments were made, men from the HAC group had an average of 23% lower plasma triacylglycerol concentration (P = 0.04) and 10% lower LDL-cholesterol (P = 0.01) when compared with the HAA group. Moreover, women from the HAC group had 13% lower LDL-cholesterol when compared with HAA group (P = 0.051). Conclusions: These data suggest that combining aerobic and resistance-type activities may confer a better effect on lipoprotein profile in healthy individuals than aerobic activities alone. © The Author 2009. Published by Oxford University Press on behalf of the Association of Physicians. All rights reserved.","author":[{"dropping-particle":"","family":"Pitsavos","given":"C.","non-dropping-particle":"","parse-names":false,"suffix":""},{"dropping-particle":"","family":"Panagiotakos","given":"Demosthenes B.","non-dropping-particle":"","parse-names":false,"suffix":""},{"dropping-particle":"","family":"Tambalis","given":"K. D.","non-dropping-particle":"","parse-names":false,"suffix":""},{"dropping-particle":"","family":"Chrysohoou","given":"C.","non-dropping-particle":"","parse-names":false,"suffix":""},{"dropping-particle":"","family":"Sidossis","given":"L. S.","non-dropping-particle":"","parse-names":false,"suffix":""},{"dropping-particle":"","family":"Skoumas","given":"J.","non-dropping-particle":"","parse-names":false,"suffix":""},{"dropping-particle":"","family":"Stefanadis","given":"C.","non-dropping-particle":"","parse-names":false,"suffix":""}],"container-title":"Qjm","id":"ITEM-1","issue":"9","issued":{"date-parts":[["2009"]]},"page":"609-616","title":"Resistance exercise plus to aerobic activities is associated with better lipids' profile among healthy individuals: The ATTICA study","type":"article-journal","volume":"102"},"uris":["http://www.mendeley.com/documents/?uuid=37b47baf-e806-41f7-aa2a-bf4e225d5d72"]},{"id":"ITEM-2","itemData":{"DOI":"10.4103/ijnmr.IJNMR-385-14","ISSN":"22285504","abstract":"Background: Increased level of blood lipids is one of the risk factors for cardiovascular diseases. Considerable research has done to assess the effects of physical exercises on lipid profile, of which aerobic exercises are the main part of evidence. However, in recent years, resistance exercise has been less investigated. Thus, the present study investigates the effect of resistance exercise on lipid profile in coronary artery disease patients. Materials and Methods: This study was a randomized clinical trial. Forty eligible participants were selected through selective sampling and were assigned randomly to either intervention or control groups (20 participants in each group). Fasting blood sample was taken for measurement of lipid profile before, after, and after 4 weeks of the end of intervention. The intervention period lasted 8 weeks and included two exercise sessions of 45-60 minutes per week. Resistance exercise was performed by use of light weights in the range of motion of the elbow, shoulder, and knee joints. The number of repetitions was initially 10 and was gradually increased to 15. Then, the weight was increased by 3-5% and the number of sets too. Data were analyzed on significant level of P &lt; 0.05. Results: In both the groups, the mean and mean changes of lipid profile, before, after. and 4 weeks after the end of the intervention were not significantly different (P &lt; 0.05). Conclusions: The 8-week of resistance exercise did not lead to a significant decrease in the mean lipid profile.","author":[{"dropping-particle":"","family":"Salehi","given":"Zahra","non-dropping-particle":"","parse-names":false,"suffix":""},{"dropping-particle":"","family":"Salehi","given":"Kobra","non-dropping-particle":"","parse-names":false,"suffix":""},{"dropping-particle":"","family":"Moeini","given":"Mahin","non-dropping-particle":"","parse-names":false,"suffix":""},{"dropping-particle":"","family":"Kargarfard","given":"Mehdi","non-dropping-particle":"","parse-names":false,"suffix":""},{"dropping-particle":"","family":"Sadeghi","given":"Masoumeh","non-dropping-particle":"","parse-names":false,"suffix":""}],"container-title":"Iranian Journal of Nursing and Midwifery Research","id":"ITEM-2","issue":"2","issued":{"date-parts":[["2017"]]},"page":"112-116","title":"The effect of resistance exercise on lipid profile of coronary artery disease patients: A randomized clinical trial","type":"article-journal","volume":"22"},"uris":["http://www.mendeley.com/documents/?uuid=3f705b0e-c241-490f-9efe-a19c0fa48135"]},{"id":"ITEM-3","itemData":{"DOI":"10.1016/j.metabol.2006.10.019","ISSN":"00260495","PMID":"17378998","abstract":"Endurance exercise training improves plasma lipoprotein and lipid profiles and reduces cardiovascular disease risk. However, the effect of endurance exercise training, independent of diet and body fat phenotypes, on plasma lipoprotein subfraction particle concentration, size, and composition as measured by nuclear magnetic resonance (NMR) spectroscopy is not known. We hypothesized that 24 weeks of endurance exercise training would independently improve plasma lipoprotein and lipid profiles as assessed by both conventional and novel NMR measurement techniques. One hundred sedentary, healthy 50- to 75-year-olds following a standardized diet were studied before and after 24 weeks of aerobic exercise training. Lipoprotein and lipid analyses, using both conventional and NMR measures, were performed at baseline and after 24 weeks of exercise training. Relative and absolute maximum oxygen consumption increased 15% with exercise training. Most lipoprotein and lipid measures improved with 24 weeks of endurance exercise training, and these changes were consistently independent of baseline body fat and body fat changes with training. For example, with exercise training, total cholesterol, triglycerides, and low-density lipoprotein cholesterol (LDL-C) decreased significantly (2.1 ± 1.8 mg/dL, P = .001; -17 ± 3.5 mg/dL, P &lt; .0001; and -0.7 ± 1.7 mg/dL, P &lt; .0001, respectively), and high-density lipoprotein cholesterol subfractions (HDL3-C and HDL2-C) increased significantly (1.9 ± 0.5 mg/dL, P = .01, and 1.2 ± 0.3 mg/dL, P = .02, respectively). Particle concentrations decreased significantly for large and small very low-density lipoprotein particles (-0.7 ± 0.4 nmol/L, P &lt; .0001, and -1.1 ± 1.7 nmol/L, P &lt; .0001, respectively), total, medium, and very small LDL particles (-100 ± 26 nmol/L, P = .01; -26 ± 7.0 nmol/L, P = .004; and -103 ± 27 nmol/L, P = .02, respectively), and small HDL particles (-0.03 ± 0.4 μmol/L, P = .007). Mean very low-density lipoprotein particle size also decreased significantly (-1.7 ± 0.9 nm, P &lt; .0001) and mean HDL particle size increased significantly with exercise training (0.1 ± 0.0 nm, P = .04). These results show that 24 weeks of endurance exercise training induced favorable changes in plasma lipoprotein and lipid profiles independent of diet and baseline or change in body fat. © 2007 Elsevier Inc. All rights reserved.","author":[{"dropping-particle":"","family":"Halverstadt","given":"Amy","non-dropping-particle":"","parse-names":false,"suffix":""},{"dropping-particle":"","family":"Phares","given":"Dana A.","non-dropping-particle":"","parse-names":false,"suffix":""},{"dropping-particle":"","family":"Wilund","given":"Kenneth R.","non-dropping-particle":"","parse-names":false,"suffix":""},{"dropping-particle":"","family":"Goldberg","given":"Andrew P.","non-dropping-particle":"","parse-names":false,"suffix":""},{"dropping-particle":"","family":"Hagberg","given":"James M.","non-dropping-particle":"","parse-names":false,"suffix":""}],"container-title":"Metabolism: Clinical and Experimental","id":"ITEM-3","issue":"4","issued":{"date-parts":[["2007"]]},"page":"444-450","title":"Endurance exercise training raises high-density lipoprotein cholesterol and lowers small low-density lipoprotein and very low-density lipoprotein independent of body fat phenotypes in older men and women","type":"article-journal","volume":"56"},"uris":["http://www.mendeley.com/documents/?uuid=eaafe8b4-26fb-4bdb-a84b-ad237da7f3da"]},{"id":"ITEM-4","itemData":{"DOI":"10.1186/1758-5996-2-31","ISSN":"17585996","abstract":"Background. The effects of chronic aerobic exercise upon lipid profile has been previously demonstrated, but few studies showed this effect under resistance exercise conditions. Objective. The aim of this study was to examine the effects of different resistance exercise loads on blood lipids. Methods. Thirty healthy, untrained male volunteers were allocated randomly into four groups based at different percentages of one repetition maximum (1 RM); 50%-1 RM, 75%-1 RM, 90%-1 RM, and 110%-1 RM. The total volume (sets × reps × load) of the exercise was equalized. The lipid profile (Triglycerides [TG], HDL-cholesterol [HDL-c], LDL-cholesterol, and Total cholesterol) was determined at rest and after 1, 24, 48 and 72 h of resistance exercise. Results. The 75%-1 RM group demonstrated greater TG reduction when compared to other groups (p &lt; 0.05). Additionally, the 110%-1 RM group presented an increased TG concentration when compared to 50% and 75% groups (p = 0.01, p = 0.01, respectively). HDL-c concentration was significantly greater after resistance exercise in 50%-1 RM and 75%-1 RM when compared to 110%-1 RM group (p = 0.004 and p = 0.03, respectively). Accordingly, the 50%-1 RM group had greater HDL-c concentration than 110%-1 RM group after 48 h (p = 0.05) and 72 h (p = 0.004), respectively. Finally, The 50% group has showed lesser LDL-c concentration than 110% group after 24 h (p = 0.007). No significant difference was found in Total Cholesterol concentrations. Conclusion. These results indicate that the acute resistance exercise may induce changes in lipid profile in a specific-intensity manner. Overall, low and moderate exercise intensities appear to be promoting more benefits on lipid profile than high intensity. Long term studies should confirm these findings. © 2010 Lira et al; licensee BioMed Central Ltd.","author":[{"dropping-particle":"","family":"Lira","given":"Fabio S.","non-dropping-particle":"","parse-names":false,"suffix":""},{"dropping-particle":"","family":"Uchida","given":"Marco C.","non-dropping-particle":"","parse-names":false,"suffix":""},{"dropping-particle":"","family":"Zanchi","given":"Nelo E.","non-dropping-particle":"","parse-names":false,"suffix":""},{"dropping-particle":"","family":"Gualano","given":"Bruno","non-dropping-particle":"","parse-names":false,"suffix":""},{"dropping-particle":"","family":"Martins","given":"Eivor","non-dropping-particle":"","parse-names":false,"suffix":""},{"dropping-particle":"","family":"Caperuto","given":"Erico C.","non-dropping-particle":"","parse-names":false,"suffix":""},{"dropping-particle":"","family":"Seelaender","given":"Marília","non-dropping-particle":"","parse-names":false,"suffix":""},{"dropping-particle":"","family":"Yamashita","given":"Alex S.","non-dropping-particle":"","parse-names":false,"suffix":""}],"container-title":"Diabetology and Metabolic Syndrome","id":"ITEM-4","issue":"1","issued":{"date-parts":[["2010"]]},"page":"1-6","title":"Low and moderate, rather than high intensity strength exercise induces benefit regarding plasma lipid profile","type":"article-journal","volume":"2"},"uris":["http://www.mendeley.com/documents/?uuid=91a97584-7de6-4ea9-a35d-7f68d5cf14da"]}],"mendeley":{"formattedCitation":"(12,15,17,22)","plainTextFormattedCitation":"(12,15,17,22)","previouslyFormattedCitation":"(Halverstadt &lt;i&gt;et al.&lt;/i&gt;, 2007; Pitsavos &lt;i&gt;et al.&lt;/i&gt;, 2009; Lira &lt;i&gt;et al.&lt;/i&gt;, 2010; Salehi &lt;i&gt;et al.&lt;/i&gt;, 2017)"},"properties":{"noteIndex":0},"schema":"https://github.com/citation-style-language/schema/raw/master/csl-citation.json"}</w:instrText>
      </w:r>
      <w:r w:rsidR="00030F68">
        <w:fldChar w:fldCharType="separate"/>
      </w:r>
      <w:r w:rsidR="005F7402" w:rsidRPr="005F7402">
        <w:rPr>
          <w:noProof/>
        </w:rPr>
        <w:t>(12,15,17,22)</w:t>
      </w:r>
      <w:r w:rsidR="00030F68">
        <w:fldChar w:fldCharType="end"/>
      </w:r>
      <w:r w:rsidR="00356367" w:rsidRPr="00AA5F2A">
        <w:t xml:space="preserve"> indicated a </w:t>
      </w:r>
      <w:r w:rsidR="00477BD6" w:rsidRPr="00AA5F2A">
        <w:t>negative effect size</w:t>
      </w:r>
      <w:r w:rsidR="00356367" w:rsidRPr="00AA5F2A">
        <w:t xml:space="preserve"> which means</w:t>
      </w:r>
      <w:r w:rsidR="009D3844" w:rsidRPr="00AA5F2A">
        <w:t xml:space="preserve">, that </w:t>
      </w:r>
      <w:r w:rsidR="00356367" w:rsidRPr="00AA5F2A">
        <w:t>the intervention had a negative impact or made the outcome worse</w:t>
      </w:r>
      <w:r w:rsidR="009D3844" w:rsidRPr="00AA5F2A">
        <w:t xml:space="preserve"> in regard to LDL-C</w:t>
      </w:r>
      <w:r w:rsidR="00356367" w:rsidRPr="00AA5F2A">
        <w:t xml:space="preserve">. On the other hand, the following positive effect </w:t>
      </w:r>
      <w:r w:rsidR="00C14D17" w:rsidRPr="00AA5F2A">
        <w:t>was observed with</w:t>
      </w:r>
      <w:r w:rsidR="00030F68">
        <w:t xml:space="preserve"> </w:t>
      </w:r>
      <w:r w:rsidR="009D2BB5">
        <w:fldChar w:fldCharType="begin" w:fldLock="1"/>
      </w:r>
      <w:r w:rsidR="005F7402">
        <w:instrText>ADDIN CSL_CITATION {"citationItems":[{"id":"ITEM-1","itemData":{"ISSN":"1678-4170","PMID":"20084314","abstract":"BACKGROUND Resisted and aerobic exercises are recommended to reduce weight and improve health, but which exercise modality offers the best results is still unclear. OBJECTIVE The aims of this study were to compare circuit weight training (CWT) with jogging (JOGG) on multiple cardiovascular disease (CVD), metabolic risk factors and fitness of overweight and obese women (body composition, lipid profile, uric acid, glucose, metabolic equivalent (MET), heart rate, blood pressure, flexibility, resting energy expenditure (REE) and nitrogen balance (NB)). METHODS Fifty women were randomly divided in two groups, but only 26 finished it: CWT (n=14; 36+/-12 years old; body mass index, BMI=32+/-7 kg/m(2)) and JOGG (n=12; 37+/-9; BMI=29+/-2). The first month of training consisted of 60 min x 03 days/week and the second month of training consisted of 04 days/week for both protocols and a dietary reeducation. RESULTS Both groups reduced total body mass, fat body mass, BMI, plasma uric acid and increase in MET (p&lt;0.05); there was no change in lean body mass, REE and resting heart rate. CWT reduced total cholesterol, plasma triglycerides, NB and increased flexibility; JOGG reduced waist/hip ratio, glucose, systolic blood pressure, high-density lipoprotein cholesterol, and increased the total cholesterol/high-density lipoprotein cholesterol ratio (p&lt;0.05). CONCLUSION Both protocols improved CVD and metabolic risk factors. The CWT presented favorable changes regarding lipid profile and flexibility; JOGG on glucose, waist/hip ratio and blood pressure. These results suggest that resisted exercise combined with aerobics should be considered for obese people. Nevertheless, regarding some basal differences between the groups , it was not possible to conclude that changes were due to exercise type or intra-group variability.","author":[{"dropping-particle":"","family":"Fett","given":"Carlos Alexandre","non-dropping-particle":"","parse-names":false,"suffix":""},{"dropping-particle":"","family":"Fett","given":"Waléria Christiane Rezende","non-dropping-particle":"","parse-names":false,"suffix":""},{"dropping-particle":"","family":"Marchini","given":"Julio Sérgio","non-dropping-particle":"","parse-names":false,"suffix":""}],"container-title":"Arquivos brasileiros de cardiologia","id":"ITEM-1","issue":"5","issued":{"date-parts":[["2009"]]},"page":"519-25","title":"Circuit weight training vs jogging in metabolic risk factors of overweight/obese women.","type":"article-journal","volume":"93"},"uris":["http://www.mendeley.com/documents/?uuid=350c831e-32a3-4745-ab65-526be1153edb"]},{"id":"ITEM-2","itemData":{"DOI":"10.3390/jcm11175146","ISSN":"20770383","abstract":"Background: Blood lipid profiles consist of total cholesterol (TC) and its fractions, high-density lipoprotein cholesterol (HDL), low-density lipoprotein cholesterol (LDL), non-high-density lipoprotein cholesterol (non-HDL), and triglycerides (TG). For several decades, studies have examined the effects of various factors on lipid status and its association with the risk of developing arteriosclerosis and cardiovascular disease. The beneficial effects of increased physical activity on cardiovascular health have been demonstrated by appropriate modulation of lipid profiles. For individuals with low physical activity, the literature recommends engaging in various forms of training that can improve physical fitness and resting lipid status. The aim of the study was to examine whether a specific original training program improves lipid profiles to the levels recommended for the male population. Methods: The study involved two equal (n = 15) groups of men (experimental and control groups, aged 35–40 years). The experimental group performed 60-min training sessions for 8 weeks (3 times a week) including a set of strength and endurance exercises. Before and after the training program, blood was drawn from both groups for serum determination of TC, HDL, LDL non-HDL, and TG, and a battery of four field physical performance tests was administered. Results: Statistically significant decreases (TC by 19.3%, TG by 23.7%, LDL by 15%), a non-significant decrease (10% for non-HDL), and no change for HDL were found in the experimental group. Control group showed a statistically significant decrease, by 7.4% for TC. The results confirm the effectiveness of the proposed training in improving health indices. Conclusions: The 8-week training program met the health-related fitness paradigm recommended for physical activity in men aged 35–40 years. After the completion of the program, all the participants expressed their satisfaction from participating in a health-promoting experiment.","author":[{"dropping-particle":"","family":"Ambroży","given":"Tadeusz","non-dropping-particle":"","parse-names":false,"suffix":""},{"dropping-particle":"","family":"Rydzik","given":"Łukasz","non-dropping-particle":"","parse-names":false,"suffix":""},{"dropping-particle":"","family":"Obmiński","given":"Zbigniew","non-dropping-particle":"","parse-names":false,"suffix":""},{"dropping-particle":"","family":"Spieszny","given":"Michał","non-dropping-particle":"","parse-names":false,"suffix":""},{"dropping-particle":"","family":"Szczepanik","given":"Antoni","non-dropping-particle":"","parse-names":false,"suffix":""},{"dropping-particle":"","family":"Ambroży","given":"Dorota","non-dropping-particle":"","parse-names":false,"suffix":""},{"dropping-particle":"","family":"Basiaga-Pasternak","given":"Joanna","non-dropping-particle":"","parse-names":false,"suffix":""},{"dropping-particle":"","family":"Spieszny","given":"Jakub","non-dropping-particle":"","parse-names":false,"suffix":""},{"dropping-particle":"","family":"Niewczas","given":"Marta","non-dropping-particle":"","parse-names":false,"suffix":""},{"dropping-particle":"","family":"Jaszczur-Nowicki","given":"Jarosław","non-dropping-particle":"","parse-names":false,"suffix":""}],"container-title":"Journal of Clinical Medicine","id":"ITEM-2","issue":"17","issued":{"date-parts":[["2022"]]},"title":"Effect of High-Intensity Strength and Endurance Training in the Form of Small Circuits on Changes in Lipid Levels in Men Aged 35–40 Years","type":"article-journal","volume":"11"},"uris":["http://www.mendeley.com/documents/?uuid=c0aa3f2a-36e8-42ff-b965-59ab00aec17f"]},{"id":"ITEM-3","itemData":{"DOI":"10.5812/jjcdc.28339","author":[{"dropping-particle":"","family":"Heydarpour","given":"Parvin","non-dropping-particle":"","parse-names":false,"suffix":""},{"dropping-particle":"","family":"Fayazi","given":"Sadigheh","non-dropping-particle":"","parse-names":false,"suffix":""},{"dropping-particle":"","family":"Haghighi","given":"Shayesteh","non-dropping-particle":"","parse-names":false,"suffix":""}],"container-title":"Jundishapur Journal of Chronic Disease Care","id":"ITEM-3","issue":"2","issued":{"date-parts":[["2015"]]},"page":"0-5","title":"Resistance Training Effect on Lipid Profile and Body Fat Percentage of Premenopausal Women","type":"article-journal","volume":"4"},"uris":["http://www.mendeley.com/documents/?uuid=96836343-49f6-433d-b145-54a0d023d8d7"]},{"id":"ITEM-4","itemData":{"DOI":"10.3390/ijerph16112003","ISBN":"8864247300","ISSN":"16604601","PMID":"31195651","abstract":"Increased levels of high-density lipoprotein cholesterol (HDL-C) can improve endothelial function. This may help reduce cardiovascular risks and mortality. Evidence has been provided on the association between cardiometabolic traits, such as HDL-C and exercise modalities. However, there is the absence of studies investigating this association in Taiwan. We assessed the relationship between exercise type and HDL-C among Taiwanese adults. Data were collected from Taiwan Biobank (TWB), a national biomedical research database that contains the genetic information of ethnic Taiwanese residents gathered from 2008 to 2016. We enrolled 24,856 participants aged 30 to 70 years who completed a questionnaire about their recent health behaviors including smoking, drinking, and exercise. Regular exercise was categorized as non-aerobic exercise (separated as weight training, ball game, and mixed exercise) and strict aerobic exercise. Linear regression models were used to assess the effects of exercise in a questionnaire-based manner. After multivariate adjustments, HDL-C was positively associated with aerobic (β = 1.33748, p &lt; 0.0001) and non-aerobic (β = 2.56210; p &lt; 0.0001) exercise. Positive associations were also found for resistance training (β = 4.01828, p = 0.0020), ballgame (β = 2.43815, p = 0.0001), and mixed exercise (β = 2.47021, p &lt; 0.0001). This study demonstrated that both aerobic and non-aerobic exercise have positive effects on HDL-C among Taiwanese adults. Among the non-aerobic exercise groups, resistance training had the greatest effect.","author":[{"dropping-particle":"","family":"Hsu","given":"Chun Sheng","non-dropping-particle":"","parse-names":false,"suffix":""},{"dropping-particle":"","family":"Chang","given":"Shin Tsu","non-dropping-particle":"","parse-names":false,"suffix":""},{"dropping-particle":"","family":"Nfor","given":"Oswald Ndi","non-dropping-particle":"","parse-names":false,"suffix":""},{"dropping-particle":"","family":"Lee","given":"Kuan Jung","non-dropping-particle":"","parse-names":false,"suffix":""},{"dropping-particle":"","family":"Lee","given":"Shiuan Shinn","non-dropping-particle":"","parse-names":false,"suffix":""},{"dropping-particle":"","family":"Liaw","given":"Yung Po","non-dropping-particle":"","parse-names":false,"suffix":""}],"container-title":"International Journal of Environmental Research and Public Health","id":"ITEM-4","issue":"11","issued":{"date-parts":[["2019"]]},"page":"1-8","title":"Effects of regular aerobic exercise and resistance training on high-density lipoprotein cholesterol levels in taiwanese adults","type":"article-journal","volume":"16"},"uris":["http://www.mendeley.com/documents/?uuid=5e2b1b4f-029e-442a-be62-dbf567e8177a"]},{"id":"ITEM-5","itemData":{"ISSN":"08671079","abstract":"This article focuses on a study which investigated the influence of an eight-week resistance training on the lipid profile of blood serum in young men. It presents a brief review of literature on the association between physical activity and lipid and lipoprotein levels. An overview of the study population and methodology is discussed, as well as key findings.","author":[{"dropping-particle":"","family":"Nowak","given":"Alicja","non-dropping-particle":"","parse-names":false,"suffix":""},{"dropping-particle":"","family":"Pilaczyńska-Szcześniak","given":"Łucja","non-dropping-particle":"","parse-names":false,"suffix":""},{"dropping-particle":"","family":"Wieczorek","given":"Andrzej","non-dropping-particle":"","parse-names":false,"suffix":""},{"dropping-particle":"","family":"Kaczmarek","given":"Dominik","non-dropping-particle":"","parse-names":false,"suffix":""},{"dropping-particle":"","family":"Stemplewski","given":"Rafał","non-dropping-particle":"","parse-names":false,"suffix":""}],"container-title":"Studies in Physical Culture &amp; Tourism","id":"ITEM-5","issued":{"date-parts":[["2006"]]},"page":"153-155","title":"Changes in Blood Lipids and Lipoproteins Following a Strength Training Intervention.","type":"article-journal","volume":"13"},"uris":["http://www.mendeley.com/documents/?uuid=8fd9dc2a-a1b9-41ee-a391-73456b816683"]},{"id":"ITEM-6","itemData":{"DOI":"10.1038/oby.2012.65","ISSN":"19307381","PMID":"22421926","abstract":"Our purpose was to elucidate effects of acute exercise and training on blood lipids-lipoproteins, and high-sensitivity C-reactive protein (hsCRP) in overweight/obese men (n = 10) and women (n = 8); age, BMI, body fat percentage, and VO2 max were (mean SEM): 45 2.5 years, 31.9 1.4 kgm2, 41.1 1.5%, and 25.2 1.3 mlO2 kg1 min1. Before exercise training subjects performed an acute exercise session on a treadmill (70% VO2 max, 400 kcal energy expenditure), followed by 12 weeks of endurance exercise training (land-based or aquatic-based treadmill): 3 sessionsweek 1, progressing to 500 kcalsession 1 during which subjects maintained accustomed dietary habits. After training, the acute exercise session was repeated. Blood samples, obtained immediately before and 24 h after acute exercise sessions, were analyzed for serum lipids, lipoproteins, and hsCRP adjusted for plasma volume shifts. Exercise training increased VO2 max (3.67 mlO2 kg1 min1, P 0.001) and reduced body weight (2.7 kg, P 0.01). Training increased high-density lipoprotein (HDL) and HDL 2b-cholesterol (HDL-C) concentrations (3.7 and 2.4 mgdl 1, P 0.05) and particle numbers (588 and 206 nmoll 1, P 0.05) in men. In women despite no change in total HDL-C, subfractions shifted from HDL 3-C (3.2, P 0.01) to HDL 2b-C (3.5, P 0.05) and HDL 2a-C (2.2 mgdl 1, P 0.05), with increased HDL 2b particle number (313 nmoll 1, P 0.05). Training reduced LDL 3 concentration and particle number in women (1.6 mgdl 1 and 16 nmoll 1, P 0.05). Acute exercise reduced the total cholesterol (TC): HDL-C ratio in men (0.16, P 0.01) and increased hsCRP in all subjects (0.05 mgdl 1, P 0.05), regardless of training. Training did not affect acute exercise responses. Our data support the efficacy of endurance training, without dietary intervention, to elicit beneficial changes in blood lipids-lipoproteins in obese men and women. © 2011 The Obesity Society.","author":[{"dropping-particle":"","family":"Greene","given":"Nicholas P.","non-dropping-particle":"","parse-names":false,"suffix":""},{"dropping-particle":"","family":"Martin","given":"Steven E.","non-dropping-particle":"","parse-names":false,"suffix":""},{"dropping-particle":"","family":"Crouse","given":"Stephen F.","non-dropping-particle":"","parse-names":false,"suffix":""}],"container-title":"Obesity","id":"ITEM-6","issue":"8","issued":{"date-parts":[["2012"]]},"page":"1618-1627","title":"Acute exercise and training alter blood lipid and lipoprotein profiles differently in overweight and obese men and women","type":"article-journal","volume":"20"},"uris":["http://www.mendeley.com/documents/?uuid=15696516-8281-4b3e-8b36-f3069d0f0ef1"]}],"mendeley":{"formattedCitation":"(13,14,18–21)","plainTextFormattedCitation":"(13,14,18–21)","previouslyFormattedCitation":"(Nowak &lt;i&gt;et al.&lt;/i&gt;, 2006; Fett, Fett and Marchini, 2009; Greene, Martin and Crouse, 2012; Heydarpour, Fayazi and Haghighi, 2015; Hsu &lt;i&gt;et al.&lt;/i&gt;, 2019; Ambroży &lt;i&gt;et al.&lt;/i&gt;, 2022)"},"properties":{"noteIndex":0},"schema":"https://github.com/citation-style-language/schema/raw/master/csl-citation.json"}</w:instrText>
      </w:r>
      <w:r w:rsidR="009D2BB5">
        <w:fldChar w:fldCharType="separate"/>
      </w:r>
      <w:r w:rsidR="005F7402" w:rsidRPr="005F7402">
        <w:rPr>
          <w:noProof/>
        </w:rPr>
        <w:t>(13,14,18–21)</w:t>
      </w:r>
      <w:r w:rsidR="009D2BB5">
        <w:fldChar w:fldCharType="end"/>
      </w:r>
      <w:r w:rsidR="00C14D17" w:rsidRPr="00AA5F2A">
        <w:t xml:space="preserve"> </w:t>
      </w:r>
      <w:r w:rsidR="009D2BB5">
        <w:rPr>
          <w:noProof/>
        </w:rPr>
        <w:t xml:space="preserve">in </w:t>
      </w:r>
      <w:r w:rsidR="009E43E9" w:rsidRPr="00AA5F2A">
        <w:rPr>
          <w:noProof/>
        </w:rPr>
        <w:t xml:space="preserve">Figure </w:t>
      </w:r>
      <w:r w:rsidR="006F42C9">
        <w:rPr>
          <w:noProof/>
        </w:rPr>
        <w:t>6</w:t>
      </w:r>
      <w:r w:rsidR="00A03250" w:rsidRPr="00AA5F2A">
        <w:rPr>
          <w:noProof/>
        </w:rPr>
        <w:t xml:space="preserve">. This indicated, </w:t>
      </w:r>
      <w:r w:rsidR="00356367" w:rsidRPr="00AA5F2A">
        <w:t xml:space="preserve">that the intervention had a positive impact or made the outcome better. </w:t>
      </w:r>
    </w:p>
    <w:p w14:paraId="461C9798" w14:textId="3AFB5EF5" w:rsidR="003D0F01" w:rsidRDefault="006F42C9" w:rsidP="006D6198">
      <w:pPr>
        <w:spacing w:line="360" w:lineRule="auto"/>
        <w:ind w:firstLine="720"/>
        <w:jc w:val="both"/>
        <w:rPr>
          <w:iCs/>
          <w:noProof/>
        </w:rPr>
      </w:pPr>
      <w:r w:rsidRPr="006F42C9">
        <w:rPr>
          <w:iCs/>
          <w:noProof/>
        </w:rPr>
        <w:t>I</w:t>
      </w:r>
      <w:r w:rsidR="009F70EF" w:rsidRPr="006F42C9">
        <w:rPr>
          <w:iCs/>
          <w:noProof/>
        </w:rPr>
        <w:t xml:space="preserve">n their </w:t>
      </w:r>
      <w:r w:rsidR="009F70EF" w:rsidRPr="00AA5F2A">
        <w:rPr>
          <w:iCs/>
          <w:noProof/>
        </w:rPr>
        <w:t>study</w:t>
      </w:r>
      <w:r w:rsidR="00771959">
        <w:rPr>
          <w:iCs/>
          <w:noProof/>
        </w:rPr>
        <w:t>,</w:t>
      </w:r>
      <w:r w:rsidR="009F70EF" w:rsidRPr="00AA5F2A">
        <w:rPr>
          <w:iCs/>
          <w:noProof/>
        </w:rPr>
        <w:t xml:space="preserve"> </w:t>
      </w:r>
      <w:r>
        <w:rPr>
          <w:iCs/>
          <w:noProof/>
        </w:rPr>
        <w:fldChar w:fldCharType="begin" w:fldLock="1"/>
      </w:r>
      <w:r w:rsidR="005F7402">
        <w:rPr>
          <w:iCs/>
          <w:noProof/>
        </w:rPr>
        <w:instrText>ADDIN CSL_CITATION {"citationItems":[{"id":"ITEM-1","itemData":{"DOI":"10.3390/ijerph16112003","ISBN":"8864247300","ISSN":"16604601","PMID":"31195651","abstract":"Increased levels of high-density lipoprotein cholesterol (HDL-C) can improve endothelial function. This may help reduce cardiovascular risks and mortality. Evidence has been provided on the association between cardiometabolic traits, such as HDL-C and exercise modalities. However, there is the absence of studies investigating this association in Taiwan. We assessed the relationship between exercise type and HDL-C among Taiwanese adults. Data were collected from Taiwan Biobank (TWB), a national biomedical research database that contains the genetic information of ethnic Taiwanese residents gathered from 2008 to 2016. We enrolled 24,856 participants aged 30 to 70 years who completed a questionnaire about their recent health behaviors including smoking, drinking, and exercise. Regular exercise was categorized as non-aerobic exercise (separated as weight training, ball game, and mixed exercise) and strict aerobic exercise. Linear regression models were used to assess the effects of exercise in a questionnaire-based manner. After multivariate adjustments, HDL-C was positively associated with aerobic (β = 1.33748, p &lt; 0.0001) and non-aerobic (β = 2.56210; p &lt; 0.0001) exercise. Positive associations were also found for resistance training (β = 4.01828, p = 0.0020), ballgame (β = 2.43815, p = 0.0001), and mixed exercise (β = 2.47021, p &lt; 0.0001). This study demonstrated that both aerobic and non-aerobic exercise have positive effects on HDL-C among Taiwanese adults. Among the non-aerobic exercise groups, resistance training had the greatest effect.","author":[{"dropping-particle":"","family":"Hsu","given":"Chun Sheng","non-dropping-particle":"","parse-names":false,"suffix":""},{"dropping-particle":"","family":"Chang","given":"Shin Tsu","non-dropping-particle":"","parse-names":false,"suffix":""},{"dropping-particle":"","family":"Nfor","given":"Oswald Ndi","non-dropping-particle":"","parse-names":false,"suffix":""},{"dropping-particle":"","family":"Lee","given":"Kuan Jung","non-dropping-particle":"","parse-names":false,"suffix":""},{"dropping-particle":"","family":"Lee","given":"Shiuan Shinn","non-dropping-particle":"","parse-names":false,"suffix":""},{"dropping-particle":"","family":"Liaw","given":"Yung Po","non-dropping-particle":"","parse-names":false,"suffix":""}],"container-title":"International Journal of Environmental Research and Public Health","id":"ITEM-1","issue":"11","issued":{"date-parts":[["2019"]]},"page":"1-8","title":"Effects of regular aerobic exercise and resistance training on high-density lipoprotein cholesterol levels in taiwanese adults","type":"article-journal","volume":"16"},"uris":["http://www.mendeley.com/documents/?uuid=5e2b1b4f-029e-442a-be62-dbf567e8177a"]}],"mendeley":{"formattedCitation":"(19)","manualFormatting":"Hsu et al., 2019","plainTextFormattedCitation":"(19)","previouslyFormattedCitation":"(Hsu &lt;i&gt;et al.&lt;/i&gt;, 2019)"},"properties":{"noteIndex":0},"schema":"https://github.com/citation-style-language/schema/raw/master/csl-citation.json"}</w:instrText>
      </w:r>
      <w:r>
        <w:rPr>
          <w:iCs/>
          <w:noProof/>
        </w:rPr>
        <w:fldChar w:fldCharType="separate"/>
      </w:r>
      <w:r w:rsidRPr="006F42C9">
        <w:rPr>
          <w:iCs/>
          <w:noProof/>
        </w:rPr>
        <w:t xml:space="preserve">Hsu </w:t>
      </w:r>
      <w:r w:rsidRPr="006F42C9">
        <w:rPr>
          <w:i/>
          <w:iCs/>
          <w:noProof/>
        </w:rPr>
        <w:t>et al.</w:t>
      </w:r>
      <w:r w:rsidRPr="006F42C9">
        <w:rPr>
          <w:iCs/>
          <w:noProof/>
        </w:rPr>
        <w:t>, 2019</w:t>
      </w:r>
      <w:r>
        <w:rPr>
          <w:iCs/>
          <w:noProof/>
        </w:rPr>
        <w:fldChar w:fldCharType="end"/>
      </w:r>
      <w:r>
        <w:rPr>
          <w:iCs/>
          <w:noProof/>
        </w:rPr>
        <w:t xml:space="preserve"> </w:t>
      </w:r>
      <w:r w:rsidR="009F70EF" w:rsidRPr="00AA5F2A">
        <w:rPr>
          <w:iCs/>
          <w:noProof/>
        </w:rPr>
        <w:t xml:space="preserve">demonstrated </w:t>
      </w:r>
      <w:r w:rsidR="00A64BD6">
        <w:rPr>
          <w:iCs/>
          <w:noProof/>
        </w:rPr>
        <w:t>the</w:t>
      </w:r>
      <w:r w:rsidR="009F70EF" w:rsidRPr="00AA5F2A">
        <w:rPr>
          <w:iCs/>
          <w:noProof/>
        </w:rPr>
        <w:t xml:space="preserve"> impact of regular aerobic exercise and non-aerobic (</w:t>
      </w:r>
      <w:r w:rsidR="009F70EF" w:rsidRPr="00AA5F2A">
        <w:t>Strict aerobic exercise, ball game, resistance training, and mixed exercise)</w:t>
      </w:r>
      <w:r w:rsidR="009F70EF" w:rsidRPr="00AA5F2A">
        <w:rPr>
          <w:iCs/>
          <w:noProof/>
        </w:rPr>
        <w:t xml:space="preserve"> especially, resistance exercise to have a positive effect on HDL-C among adult participants significantly at </w:t>
      </w:r>
      <w:r w:rsidR="00771959">
        <w:rPr>
          <w:iCs/>
          <w:noProof/>
        </w:rPr>
        <w:t>p-value</w:t>
      </w:r>
      <w:r w:rsidR="009F70EF" w:rsidRPr="003E4878">
        <w:rPr>
          <w:iCs/>
          <w:noProof/>
        </w:rPr>
        <w:t xml:space="preserve"> &lt; 0.05</w:t>
      </w:r>
      <w:r w:rsidR="009F70EF" w:rsidRPr="00AA5F2A">
        <w:rPr>
          <w:iCs/>
          <w:noProof/>
        </w:rPr>
        <w:t xml:space="preserve">. This correlated with our study </w:t>
      </w:r>
      <w:r w:rsidR="00437CB9">
        <w:rPr>
          <w:iCs/>
          <w:noProof/>
        </w:rPr>
        <w:t>where</w:t>
      </w:r>
      <w:r w:rsidR="009F70EF" w:rsidRPr="00AA5F2A">
        <w:rPr>
          <w:iCs/>
          <w:noProof/>
        </w:rPr>
        <w:t xml:space="preserve"> Cohen’s d measurement of effect size indicated a </w:t>
      </w:r>
      <w:r w:rsidR="00437CB9">
        <w:rPr>
          <w:iCs/>
          <w:noProof/>
        </w:rPr>
        <w:t>positive</w:t>
      </w:r>
      <w:r w:rsidR="009F70EF" w:rsidRPr="00AA5F2A">
        <w:rPr>
          <w:iCs/>
          <w:noProof/>
        </w:rPr>
        <w:t xml:space="preserve"> impact. The positive impact on HDL-C among </w:t>
      </w:r>
      <w:r w:rsidR="003F0B66">
        <w:rPr>
          <w:iCs/>
          <w:noProof/>
        </w:rPr>
        <w:t>adults</w:t>
      </w:r>
      <w:r w:rsidR="003F0B66" w:rsidRPr="00AA5F2A">
        <w:rPr>
          <w:iCs/>
          <w:noProof/>
        </w:rPr>
        <w:t xml:space="preserve"> may likely be due to the large </w:t>
      </w:r>
      <w:r w:rsidR="003F0B66">
        <w:rPr>
          <w:iCs/>
          <w:noProof/>
        </w:rPr>
        <w:t xml:space="preserve">number of </w:t>
      </w:r>
      <w:r w:rsidR="003F0B66" w:rsidRPr="00AA5F2A">
        <w:rPr>
          <w:iCs/>
          <w:noProof/>
        </w:rPr>
        <w:t xml:space="preserve">study participants they considered in their study. </w:t>
      </w:r>
      <w:r w:rsidR="009D2BB5">
        <w:rPr>
          <w:iCs/>
          <w:noProof/>
        </w:rPr>
        <w:fldChar w:fldCharType="begin" w:fldLock="1"/>
      </w:r>
      <w:r w:rsidR="005F7402">
        <w:rPr>
          <w:iCs/>
          <w:noProof/>
        </w:rPr>
        <w:instrText>ADDIN CSL_CITATION {"citationItems":[{"id":"ITEM-1","itemData":{"DOI":"10.1093/qjmed/hcp083","ISSN":"14602725","PMID":"19570991","abstract":"Background: The influence of different types of exercise on risk factors for cardiovascular diseases has rarely been investigated. The aim of the present work was to evaluate the effect of adding resistance exercise to aerobic activities on lipid-lipoprotein profile, in a representative sample of men and women from the province of Attica, Greece. Methods: We randomly enrolled 1514 and 1528 healthy men and women, respectively, stratified by city, age and gender distribution. Participants were classified as inactive (INA), sufficiently active (SA) and highly active for either aerobic activities (HAA) alone or a combination of aerobic plus resistance exercise (HAC). The main outcome measures are lipid-lipoprotein profile [total, high-density lipoprotein (HDL) cholesterol, low-density lipoprotein (LDL) cholesterol, triglycerides, apolipoprotein-A1, apolipoprotein-B] and anthropometric indices. Results: From those participating in aerobic activities, 480 (31.7%) men and 502 (32.9%) women were classified as SA, 100 men (6.6%) and 93 women (6.1%) as HAA and 90 men (5.9%) and 49 women (3.2%) as HAC. After various adjustments were made, men from the HAC group had an average of 23% lower plasma triacylglycerol concentration (P = 0.04) and 10% lower LDL-cholesterol (P = 0.01) when compared with the HAA group. Moreover, women from the HAC group had 13% lower LDL-cholesterol when compared with HAA group (P = 0.051). Conclusions: These data suggest that combining aerobic and resistance-type activities may confer a better effect on lipoprotein profile in healthy individuals than aerobic activities alone. © The Author 2009. Published by Oxford University Press on behalf of the Association of Physicians. All rights reserved.","author":[{"dropping-particle":"","family":"Pitsavos","given":"C.","non-dropping-particle":"","parse-names":false,"suffix":""},{"dropping-particle":"","family":"Panagiotakos","given":"Demosthenes B.","non-dropping-particle":"","parse-names":false,"suffix":""},{"dropping-particle":"","family":"Tambalis","given":"K. D.","non-dropping-particle":"","parse-names":false,"suffix":""},{"dropping-particle":"","family":"Chrysohoou","given":"C.","non-dropping-particle":"","parse-names":false,"suffix":""},{"dropping-particle":"","family":"Sidossis","given":"L. S.","non-dropping-particle":"","parse-names":false,"suffix":""},{"dropping-particle":"","family":"Skoumas","given":"J.","non-dropping-particle":"","parse-names":false,"suffix":""},{"dropping-particle":"","family":"Stefanadis","given":"C.","non-dropping-particle":"","parse-names":false,"suffix":""}],"container-title":"Qjm","id":"ITEM-1","issue":"9","issued":{"date-parts":[["2009"]]},"page":"609-616","title":"Resistance exercise plus to aerobic activities is associated with better lipids' profile among healthy individuals: The ATTICA study","type":"article-journal","volume":"102"},"uris":["http://www.mendeley.com/documents/?uuid=37b47baf-e806-41f7-aa2a-bf4e225d5d72"]}],"mendeley":{"formattedCitation":"(15)","manualFormatting":"Pitsavos et al., 2009","plainTextFormattedCitation":"(15)","previouslyFormattedCitation":"(Pitsavos &lt;i&gt;et al.&lt;/i&gt;, 2009)"},"properties":{"noteIndex":0},"schema":"https://github.com/citation-style-language/schema/raw/master/csl-citation.json"}</w:instrText>
      </w:r>
      <w:r w:rsidR="009D2BB5">
        <w:rPr>
          <w:iCs/>
          <w:noProof/>
        </w:rPr>
        <w:fldChar w:fldCharType="separate"/>
      </w:r>
      <w:r w:rsidR="009D2BB5" w:rsidRPr="009D2BB5">
        <w:rPr>
          <w:iCs/>
          <w:noProof/>
        </w:rPr>
        <w:t xml:space="preserve">Pitsavos </w:t>
      </w:r>
      <w:r w:rsidR="009D2BB5" w:rsidRPr="009D2BB5">
        <w:rPr>
          <w:i/>
          <w:iCs/>
          <w:noProof/>
        </w:rPr>
        <w:t>et al.</w:t>
      </w:r>
      <w:r w:rsidR="009D2BB5" w:rsidRPr="009D2BB5">
        <w:rPr>
          <w:iCs/>
          <w:noProof/>
        </w:rPr>
        <w:t>, 2009</w:t>
      </w:r>
      <w:r w:rsidR="009D2BB5">
        <w:rPr>
          <w:iCs/>
          <w:noProof/>
        </w:rPr>
        <w:fldChar w:fldCharType="end"/>
      </w:r>
      <w:r w:rsidR="009D2BB5">
        <w:rPr>
          <w:noProof/>
        </w:rPr>
        <w:t xml:space="preserve"> </w:t>
      </w:r>
      <w:r w:rsidR="003F0B66" w:rsidRPr="00AA5F2A">
        <w:rPr>
          <w:noProof/>
        </w:rPr>
        <w:t xml:space="preserve">also found an association of resistance training on various lipoproteins with vigorous activities of 1500 minutes/week (3 days) and 3000 minutes/week (≥7 days) however, their study did not indicate specifically the </w:t>
      </w:r>
      <w:r w:rsidR="003F0B66">
        <w:rPr>
          <w:noProof/>
        </w:rPr>
        <w:t>lipoproteins</w:t>
      </w:r>
      <w:r w:rsidR="003F0B66" w:rsidRPr="00AA5F2A">
        <w:rPr>
          <w:noProof/>
        </w:rPr>
        <w:t xml:space="preserve"> impacted upon by the resistance exercises.</w:t>
      </w:r>
      <w:r w:rsidR="003F0B66" w:rsidRPr="00AA5F2A">
        <w:rPr>
          <w:iCs/>
          <w:noProof/>
        </w:rPr>
        <w:t xml:space="preserve"> </w:t>
      </w:r>
      <w:r w:rsidR="009D2BB5">
        <w:rPr>
          <w:iCs/>
          <w:noProof/>
        </w:rPr>
        <w:fldChar w:fldCharType="begin" w:fldLock="1"/>
      </w:r>
      <w:r w:rsidR="005F7402">
        <w:rPr>
          <w:iCs/>
          <w:noProof/>
        </w:rPr>
        <w:instrText>ADDIN CSL_CITATION {"citationItems":[{"id":"ITEM-1","itemData":{"DOI":"10.1016/j.metabol.2006.10.019","ISSN":"00260495","PMID":"17378998","abstract":"Endurance exercise training improves plasma lipoprotein and lipid profiles and reduces cardiovascular disease risk. However, the effect of endurance exercise training, independent of diet and body fat phenotypes, on plasma lipoprotein subfraction particle concentration, size, and composition as measured by nuclear magnetic resonance (NMR) spectroscopy is not known. We hypothesized that 24 weeks of endurance exercise training would independently improve plasma lipoprotein and lipid profiles as assessed by both conventional and novel NMR measurement techniques. One hundred sedentary, healthy 50- to 75-year-olds following a standardized diet were studied before and after 24 weeks of aerobic exercise training. Lipoprotein and lipid analyses, using both conventional and NMR measures, were performed at baseline and after 24 weeks of exercise training. Relative and absolute maximum oxygen consumption increased 15% with exercise training. Most lipoprotein and lipid measures improved with 24 weeks of endurance exercise training, and these changes were consistently independent of baseline body fat and body fat changes with training. For example, with exercise training, total cholesterol, triglycerides, and low-density lipoprotein cholesterol (LDL-C) decreased significantly (2.1 ± 1.8 mg/dL, P = .001; -17 ± 3.5 mg/dL, P &lt; .0001; and -0.7 ± 1.7 mg/dL, P &lt; .0001, respectively), and high-density lipoprotein cholesterol subfractions (HDL3-C and HDL2-C) increased significantly (1.9 ± 0.5 mg/dL, P = .01, and 1.2 ± 0.3 mg/dL, P = .02, respectively). Particle concentrations decreased significantly for large and small very low-density lipoprotein particles (-0.7 ± 0.4 nmol/L, P &lt; .0001, and -1.1 ± 1.7 nmol/L, P &lt; .0001, respectively), total, medium, and very small LDL particles (-100 ± 26 nmol/L, P = .01; -26 ± 7.0 nmol/L, P = .004; and -103 ± 27 nmol/L, P = .02, respectively), and small HDL particles (-0.03 ± 0.4 μmol/L, P = .007). Mean very low-density lipoprotein particle size also decreased significantly (-1.7 ± 0.9 nm, P &lt; .0001) and mean HDL particle size increased significantly with exercise training (0.1 ± 0.0 nm, P = .04). These results show that 24 weeks of endurance exercise training induced favorable changes in plasma lipoprotein and lipid profiles independent of diet and baseline or change in body fat. © 2007 Elsevier Inc. All rights reserved.","author":[{"dropping-particle":"","family":"Halverstadt","given":"Amy","non-dropping-particle":"","parse-names":false,"suffix":""},{"dropping-particle":"","family":"Phares","given":"Dana A.","non-dropping-particle":"","parse-names":false,"suffix":""},{"dropping-particle":"","family":"Wilund","given":"Kenneth R.","non-dropping-particle":"","parse-names":false,"suffix":""},{"dropping-particle":"","family":"Goldberg","given":"Andrew P.","non-dropping-particle":"","parse-names":false,"suffix":""},{"dropping-particle":"","family":"Hagberg","given":"James M.","non-dropping-particle":"","parse-names":false,"suffix":""}],"container-title":"Metabolism: Clinical and Experimental","id":"ITEM-1","issue":"4","issued":{"date-parts":[["2007"]]},"page":"444-450","title":"Endurance exercise training raises high-density lipoprotein cholesterol and lowers small low-density lipoprotein and very low-density lipoprotein independent of body fat phenotypes in older men and women","type":"article-journal","volume":"56"},"uris":["http://www.mendeley.com/documents/?uuid=eaafe8b4-26fb-4bdb-a84b-ad237da7f3da"]}],"mendeley":{"formattedCitation":"(12)","manualFormatting":"Halverstadt et al., 2007","plainTextFormattedCitation":"(12)","previouslyFormattedCitation":"(Halverstadt &lt;i&gt;et al.&lt;/i&gt;, 2007)"},"properties":{"noteIndex":0},"schema":"https://github.com/citation-style-language/schema/raw/master/csl-citation.json"}</w:instrText>
      </w:r>
      <w:r w:rsidR="009D2BB5">
        <w:rPr>
          <w:iCs/>
          <w:noProof/>
        </w:rPr>
        <w:fldChar w:fldCharType="separate"/>
      </w:r>
      <w:r w:rsidR="009D2BB5" w:rsidRPr="009D2BB5">
        <w:rPr>
          <w:iCs/>
          <w:noProof/>
        </w:rPr>
        <w:t xml:space="preserve">Halverstadt </w:t>
      </w:r>
      <w:r w:rsidR="009D2BB5" w:rsidRPr="009D2BB5">
        <w:rPr>
          <w:i/>
          <w:iCs/>
          <w:noProof/>
        </w:rPr>
        <w:t>et al.</w:t>
      </w:r>
      <w:r w:rsidR="009D2BB5" w:rsidRPr="009D2BB5">
        <w:rPr>
          <w:iCs/>
          <w:noProof/>
        </w:rPr>
        <w:t>, 2007</w:t>
      </w:r>
      <w:r w:rsidR="009D2BB5">
        <w:rPr>
          <w:iCs/>
          <w:noProof/>
        </w:rPr>
        <w:fldChar w:fldCharType="end"/>
      </w:r>
      <w:r w:rsidR="009D2BB5">
        <w:rPr>
          <w:iCs/>
          <w:noProof/>
        </w:rPr>
        <w:t xml:space="preserve"> </w:t>
      </w:r>
      <w:r w:rsidR="003F0B66">
        <w:rPr>
          <w:noProof/>
        </w:rPr>
        <w:t>observed</w:t>
      </w:r>
      <w:r w:rsidR="009F70EF" w:rsidRPr="00AA5F2A">
        <w:rPr>
          <w:noProof/>
        </w:rPr>
        <w:t xml:space="preserve"> a positive impact of intense exercise on lipoproteins among participants that engaged in </w:t>
      </w:r>
      <w:r w:rsidR="003F0B66">
        <w:rPr>
          <w:noProof/>
        </w:rPr>
        <w:t xml:space="preserve">an </w:t>
      </w:r>
      <w:r w:rsidR="009F70EF" w:rsidRPr="00AA5F2A">
        <w:rPr>
          <w:noProof/>
        </w:rPr>
        <w:t xml:space="preserve">exercise with and without diet for 24 weeks with </w:t>
      </w:r>
      <w:r w:rsidR="00DA02C0">
        <w:rPr>
          <w:noProof/>
        </w:rPr>
        <w:t xml:space="preserve">a </w:t>
      </w:r>
      <w:r w:rsidR="009F70EF" w:rsidRPr="00AA5F2A">
        <w:rPr>
          <w:noProof/>
        </w:rPr>
        <w:t xml:space="preserve">significant </w:t>
      </w:r>
      <w:r w:rsidR="003E4878" w:rsidRPr="003E4878">
        <w:rPr>
          <w:noProof/>
        </w:rPr>
        <w:t>p</w:t>
      </w:r>
      <w:r w:rsidR="003E4878">
        <w:rPr>
          <w:noProof/>
        </w:rPr>
        <w:t xml:space="preserve"> </w:t>
      </w:r>
      <w:r w:rsidR="009F70EF" w:rsidRPr="003E4878">
        <w:rPr>
          <w:noProof/>
        </w:rPr>
        <w:t>value</w:t>
      </w:r>
      <w:r w:rsidR="003E4878" w:rsidRPr="003E4878">
        <w:rPr>
          <w:noProof/>
        </w:rPr>
        <w:t>&lt;</w:t>
      </w:r>
      <w:r w:rsidR="009F70EF" w:rsidRPr="003E4878">
        <w:rPr>
          <w:noProof/>
        </w:rPr>
        <w:t>0.0</w:t>
      </w:r>
      <w:r w:rsidR="003E4878">
        <w:rPr>
          <w:noProof/>
        </w:rPr>
        <w:t>5</w:t>
      </w:r>
      <w:r w:rsidR="009F70EF" w:rsidRPr="00AA5F2A">
        <w:rPr>
          <w:noProof/>
        </w:rPr>
        <w:t>.</w:t>
      </w:r>
      <w:r w:rsidR="009F70EF" w:rsidRPr="00AA5F2A">
        <w:rPr>
          <w:iCs/>
          <w:noProof/>
        </w:rPr>
        <w:t xml:space="preserve"> </w:t>
      </w:r>
      <w:r w:rsidR="009D2BB5">
        <w:rPr>
          <w:iCs/>
          <w:noProof/>
        </w:rPr>
        <w:fldChar w:fldCharType="begin" w:fldLock="1"/>
      </w:r>
      <w:r w:rsidR="005F7402">
        <w:rPr>
          <w:iCs/>
          <w:noProof/>
        </w:rPr>
        <w:instrText>ADDIN CSL_CITATION {"citationItems":[{"id":"ITEM-1","itemData":{"ISSN":"1678-4170","PMID":"20084314","abstract":"BACKGROUND Resisted and aerobic exercises are recommended to reduce weight and improve health, but which exercise modality offers the best results is still unclear. OBJECTIVE The aims of this study were to compare circuit weight training (CWT) with jogging (JOGG) on multiple cardiovascular disease (CVD), metabolic risk factors and fitness of overweight and obese women (body composition, lipid profile, uric acid, glucose, metabolic equivalent (MET), heart rate, blood pressure, flexibility, resting energy expenditure (REE) and nitrogen balance (NB)). METHODS Fifty women were randomly divided in two groups, but only 26 finished it: CWT (n=14; 36+/-12 years old; body mass index, BMI=32+/-7 kg/m(2)) and JOGG (n=12; 37+/-9; BMI=29+/-2). The first month of training consisted of 60 min x 03 days/week and the second month of training consisted of 04 days/week for both protocols and a dietary reeducation. RESULTS Both groups reduced total body mass, fat body mass, BMI, plasma uric acid and increase in MET (p&lt;0.05); there was no change in lean body mass, REE and resting heart rate. CWT reduced total cholesterol, plasma triglycerides, NB and increased flexibility; JOGG reduced waist/hip ratio, glucose, systolic blood pressure, high-density lipoprotein cholesterol, and increased the total cholesterol/high-density lipoprotein cholesterol ratio (p&lt;0.05). CONCLUSION Both protocols improved CVD and metabolic risk factors. The CWT presented favorable changes regarding lipid profile and flexibility; JOGG on glucose, waist/hip ratio and blood pressure. These results suggest that resisted exercise combined with aerobics should be considered for obese people. Nevertheless, regarding some basal differences between the groups , it was not possible to conclude that changes were due to exercise type or intra-group variability.","author":[{"dropping-particle":"","family":"Fett","given":"Carlos Alexandre","non-dropping-particle":"","parse-names":false,"suffix":""},{"dropping-particle":"","family":"Fett","given":"Waléria Christiane Rezende","non-dropping-particle":"","parse-names":false,"suffix":""},{"dropping-particle":"","family":"Marchini","given":"Julio Sérgio","non-dropping-particle":"","parse-names":false,"suffix":""}],"container-title":"Arquivos brasileiros de cardiologia","id":"ITEM-1","issue":"5","issued":{"date-parts":[["2009"]]},"page":"519-25","title":"Circuit weight training vs jogging in metabolic risk factors of overweight/obese women.","type":"article-journal","volume":"93"},"uris":["http://www.mendeley.com/documents/?uuid=350c831e-32a3-4745-ab65-526be1153edb"]}],"mendeley":{"formattedCitation":"(13)","manualFormatting":"Fett, Fett and Marchini, 2009","plainTextFormattedCitation":"(13)","previouslyFormattedCitation":"(Fett, Fett and Marchini, 2009)"},"properties":{"noteIndex":0},"schema":"https://github.com/citation-style-language/schema/raw/master/csl-citation.json"}</w:instrText>
      </w:r>
      <w:r w:rsidR="009D2BB5">
        <w:rPr>
          <w:iCs/>
          <w:noProof/>
        </w:rPr>
        <w:fldChar w:fldCharType="separate"/>
      </w:r>
      <w:r w:rsidR="009D2BB5" w:rsidRPr="009D2BB5">
        <w:rPr>
          <w:iCs/>
          <w:noProof/>
        </w:rPr>
        <w:t>Fett, Fett and Marchini, 2009</w:t>
      </w:r>
      <w:r w:rsidR="009D2BB5">
        <w:rPr>
          <w:iCs/>
          <w:noProof/>
        </w:rPr>
        <w:fldChar w:fldCharType="end"/>
      </w:r>
      <w:r w:rsidR="009D2BB5">
        <w:rPr>
          <w:iCs/>
          <w:noProof/>
        </w:rPr>
        <w:t xml:space="preserve"> </w:t>
      </w:r>
      <w:r w:rsidR="009F70EF" w:rsidRPr="00AA5F2A">
        <w:rPr>
          <w:noProof/>
        </w:rPr>
        <w:t xml:space="preserve">observed positive changes </w:t>
      </w:r>
      <w:r w:rsidR="00DA02C0">
        <w:rPr>
          <w:noProof/>
        </w:rPr>
        <w:t>in</w:t>
      </w:r>
      <w:r w:rsidR="009F70EF" w:rsidRPr="00AA5F2A">
        <w:rPr>
          <w:noProof/>
        </w:rPr>
        <w:t xml:space="preserve"> lipoproteins after 60 minutes of training for 3 days/week in the first month and 4 days/week of training in the second month significantly at </w:t>
      </w:r>
      <w:r w:rsidR="007B1BF3" w:rsidRPr="003E4878">
        <w:rPr>
          <w:noProof/>
        </w:rPr>
        <w:t xml:space="preserve">a </w:t>
      </w:r>
      <w:r w:rsidR="003E4878" w:rsidRPr="003E4878">
        <w:rPr>
          <w:noProof/>
        </w:rPr>
        <w:t xml:space="preserve">p </w:t>
      </w:r>
      <w:r w:rsidR="009F70EF" w:rsidRPr="003E4878">
        <w:rPr>
          <w:noProof/>
        </w:rPr>
        <w:t>value &lt; 0.05</w:t>
      </w:r>
      <w:r w:rsidR="009F70EF" w:rsidRPr="00AA5F2A">
        <w:rPr>
          <w:noProof/>
        </w:rPr>
        <w:t>.</w:t>
      </w:r>
      <w:r w:rsidR="009F70EF" w:rsidRPr="00AA5F2A">
        <w:rPr>
          <w:iCs/>
          <w:noProof/>
        </w:rPr>
        <w:t xml:space="preserve"> </w:t>
      </w:r>
      <w:r w:rsidR="009D2BB5">
        <w:rPr>
          <w:iCs/>
          <w:noProof/>
        </w:rPr>
        <w:fldChar w:fldCharType="begin" w:fldLock="1"/>
      </w:r>
      <w:r w:rsidR="005F7402">
        <w:rPr>
          <w:iCs/>
          <w:noProof/>
        </w:rPr>
        <w:instrText>ADDIN CSL_CITATION {"citationItems":[{"id":"ITEM-1","itemData":{"DOI":"10.3390/jcm11175146","ISSN":"20770383","abstract":"Background: Blood lipid profiles consist of total cholesterol (TC) and its fractions, high-density lipoprotein cholesterol (HDL), low-density lipoprotein cholesterol (LDL), non-high-density lipoprotein cholesterol (non-HDL), and triglycerides (TG). For several decades, studies have examined the effects of various factors on lipid status and its association with the risk of developing arteriosclerosis and cardiovascular disease. The beneficial effects of increased physical activity on cardiovascular health have been demonstrated by appropriate modulation of lipid profiles. For individuals with low physical activity, the literature recommends engaging in various forms of training that can improve physical fitness and resting lipid status. The aim of the study was to examine whether a specific original training program improves lipid profiles to the levels recommended for the male population. Methods: The study involved two equal (n = 15) groups of men (experimental and control groups, aged 35–40 years). The experimental group performed 60-min training sessions for 8 weeks (3 times a week) including a set of strength and endurance exercises. Before and after the training program, blood was drawn from both groups for serum determination of TC, HDL, LDL non-HDL, and TG, and a battery of four field physical performance tests was administered. Results: Statistically significant decreases (TC by 19.3%, TG by 23.7%, LDL by 15%), a non-significant decrease (10% for non-HDL), and no change for HDL were found in the experimental group. Control group showed a statistically significant decrease, by 7.4% for TC. The results confirm the effectiveness of the proposed training in improving health indices. Conclusions: The 8-week training program met the health-related fitness paradigm recommended for physical activity in men aged 35–40 years. After the completion of the program, all the participants expressed their satisfaction from participating in a health-promoting experiment.","author":[{"dropping-particle":"","family":"Ambroży","given":"Tadeusz","non-dropping-particle":"","parse-names":false,"suffix":""},{"dropping-particle":"","family":"Rydzik","given":"Łukasz","non-dropping-particle":"","parse-names":false,"suffix":""},{"dropping-particle":"","family":"Obmiński","given":"Zbigniew","non-dropping-particle":"","parse-names":false,"suffix":""},{"dropping-particle":"","family":"Spieszny","given":"Michał","non-dropping-particle":"","parse-names":false,"suffix":""},{"dropping-particle":"","family":"Szczepanik","given":"Antoni","non-dropping-particle":"","parse-names":false,"suffix":""},{"dropping-particle":"","family":"Ambroży","given":"Dorota","non-dropping-particle":"","parse-names":false,"suffix":""},{"dropping-particle":"","family":"Basiaga-Pasternak","given":"Joanna","non-dropping-particle":"","parse-names":false,"suffix":""},{"dropping-particle":"","family":"Spieszny","given":"Jakub","non-dropping-particle":"","parse-names":false,"suffix":""},{"dropping-particle":"","family":"Niewczas","given":"Marta","non-dropping-particle":"","parse-names":false,"suffix":""},{"dropping-particle":"","family":"Jaszczur-Nowicki","given":"Jarosław","non-dropping-particle":"","parse-names":false,"suffix":""}],"container-title":"Journal of Clinical Medicine","id":"ITEM-1","issue":"17","issued":{"date-parts":[["2022"]]},"title":"Effect of High-Intensity Strength and Endurance Training in the Form of Small Circuits on Changes in Lipid Levels in Men Aged 35–40 Years","type":"article-journal","volume":"11"},"uris":["http://www.mendeley.com/documents/?uuid=c0aa3f2a-36e8-42ff-b965-59ab00aec17f"]}],"mendeley":{"formattedCitation":"(14)","manualFormatting":"Ambroży et al., 2022","plainTextFormattedCitation":"(14)","previouslyFormattedCitation":"(Ambroży &lt;i&gt;et al.&lt;/i&gt;, 2022)"},"properties":{"noteIndex":0},"schema":"https://github.com/citation-style-language/schema/raw/master/csl-citation.json"}</w:instrText>
      </w:r>
      <w:r w:rsidR="009D2BB5">
        <w:rPr>
          <w:iCs/>
          <w:noProof/>
        </w:rPr>
        <w:fldChar w:fldCharType="separate"/>
      </w:r>
      <w:r w:rsidR="009D2BB5" w:rsidRPr="009D2BB5">
        <w:rPr>
          <w:iCs/>
          <w:noProof/>
        </w:rPr>
        <w:t xml:space="preserve">Ambroży </w:t>
      </w:r>
      <w:r w:rsidR="009D2BB5" w:rsidRPr="009D2BB5">
        <w:rPr>
          <w:i/>
          <w:iCs/>
          <w:noProof/>
        </w:rPr>
        <w:t>et al.</w:t>
      </w:r>
      <w:r w:rsidR="009D2BB5" w:rsidRPr="009D2BB5">
        <w:rPr>
          <w:iCs/>
          <w:noProof/>
        </w:rPr>
        <w:t>, 2022</w:t>
      </w:r>
      <w:r w:rsidR="009D2BB5">
        <w:rPr>
          <w:iCs/>
          <w:noProof/>
        </w:rPr>
        <w:fldChar w:fldCharType="end"/>
      </w:r>
      <w:r w:rsidR="009F70EF" w:rsidRPr="003F0B66">
        <w:rPr>
          <w:noProof/>
          <w:color w:val="FF0000"/>
        </w:rPr>
        <w:t xml:space="preserve"> </w:t>
      </w:r>
      <w:r w:rsidR="009F70EF" w:rsidRPr="00AA5F2A">
        <w:rPr>
          <w:noProof/>
        </w:rPr>
        <w:t xml:space="preserve">found no change in HDL-C among the participants of </w:t>
      </w:r>
      <w:r w:rsidR="007B1BF3">
        <w:rPr>
          <w:noProof/>
        </w:rPr>
        <w:t xml:space="preserve">the </w:t>
      </w:r>
      <w:r w:rsidR="009F70EF" w:rsidRPr="00AA5F2A">
        <w:rPr>
          <w:noProof/>
        </w:rPr>
        <w:t xml:space="preserve">control group after  60 minutes </w:t>
      </w:r>
      <w:r w:rsidR="009D2BB5">
        <w:rPr>
          <w:noProof/>
        </w:rPr>
        <w:t xml:space="preserve">of </w:t>
      </w:r>
      <w:r w:rsidR="009F70EF" w:rsidRPr="00AA5F2A">
        <w:rPr>
          <w:noProof/>
        </w:rPr>
        <w:t xml:space="preserve">exercise of 3 days/week for 8 weeks however, their study observed a  significant </w:t>
      </w:r>
      <w:r w:rsidR="003F0B66">
        <w:rPr>
          <w:noProof/>
        </w:rPr>
        <w:t>decrease</w:t>
      </w:r>
      <w:r w:rsidR="009F70EF" w:rsidRPr="00AA5F2A">
        <w:rPr>
          <w:noProof/>
        </w:rPr>
        <w:t xml:space="preserve"> of 7.4% on TC.</w:t>
      </w:r>
      <w:r w:rsidR="009D2BB5">
        <w:rPr>
          <w:noProof/>
        </w:rPr>
        <w:t xml:space="preserve"> </w:t>
      </w:r>
      <w:r w:rsidR="009D2BB5">
        <w:rPr>
          <w:noProof/>
        </w:rPr>
        <w:fldChar w:fldCharType="begin" w:fldLock="1"/>
      </w:r>
      <w:r w:rsidR="005F7402">
        <w:rPr>
          <w:noProof/>
        </w:rPr>
        <w:instrText>ADDIN CSL_CITATION {"citationItems":[{"id":"ITEM-1","itemData":{"DOI":"10.5812/jjcdc.28339","author":[{"dropping-particle":"","family":"Heydarpour","given":"Parvin","non-dropping-particle":"","parse-names":false,"suffix":""},{"dropping-particle":"","family":"Fayazi","given":"Sadigheh","non-dropping-particle":"","parse-names":false,"suffix":""},{"dropping-particle":"","family":"Haghighi","given":"Shayesteh","non-dropping-particle":"","parse-names":false,"suffix":""}],"container-title":"Jundishapur Journal of Chronic Disease Care","id":"ITEM-1","issue":"2","issued":{"date-parts":[["2015"]]},"page":"0-5","title":"Resistance Training Effect on Lipid Profile and Body Fat Percentage of Premenopausal Women","type":"article-journal","volume":"4"},"uris":["http://www.mendeley.com/documents/?uuid=96836343-49f6-433d-b145-54a0d023d8d7"]}],"mendeley":{"formattedCitation":"(18)","manualFormatting":"Heydarpour, Fayazi and Haghighi, 2015","plainTextFormattedCitation":"(18)","previouslyFormattedCitation":"(Heydarpour, Fayazi and Haghighi, 2015)"},"properties":{"noteIndex":0},"schema":"https://github.com/citation-style-language/schema/raw/master/csl-citation.json"}</w:instrText>
      </w:r>
      <w:r w:rsidR="009D2BB5">
        <w:rPr>
          <w:noProof/>
        </w:rPr>
        <w:fldChar w:fldCharType="separate"/>
      </w:r>
      <w:r w:rsidR="009D2BB5" w:rsidRPr="009D2BB5">
        <w:rPr>
          <w:noProof/>
        </w:rPr>
        <w:t>Heydarpour, Fayazi and Haghighi, 2015</w:t>
      </w:r>
      <w:r w:rsidR="009D2BB5">
        <w:rPr>
          <w:noProof/>
        </w:rPr>
        <w:fldChar w:fldCharType="end"/>
      </w:r>
      <w:r w:rsidR="009F70EF" w:rsidRPr="00AA5F2A">
        <w:rPr>
          <w:noProof/>
        </w:rPr>
        <w:t xml:space="preserve"> </w:t>
      </w:r>
      <w:r w:rsidR="003F0B66">
        <w:rPr>
          <w:iCs/>
          <w:noProof/>
        </w:rPr>
        <w:t>found</w:t>
      </w:r>
      <w:r w:rsidR="009F70EF" w:rsidRPr="00AA5F2A">
        <w:rPr>
          <w:iCs/>
          <w:noProof/>
        </w:rPr>
        <w:t xml:space="preserve"> significant changes among the participants (Premenopausal women) with </w:t>
      </w:r>
      <w:r w:rsidR="003E4878" w:rsidRPr="003E4878">
        <w:rPr>
          <w:iCs/>
          <w:noProof/>
        </w:rPr>
        <w:t>p</w:t>
      </w:r>
      <w:r w:rsidR="009F70EF" w:rsidRPr="003E4878">
        <w:rPr>
          <w:iCs/>
          <w:noProof/>
        </w:rPr>
        <w:t xml:space="preserve"> &lt; 0.05</w:t>
      </w:r>
      <w:r w:rsidR="009F70EF" w:rsidRPr="00AA5F2A">
        <w:rPr>
          <w:iCs/>
          <w:noProof/>
        </w:rPr>
        <w:t xml:space="preserve"> </w:t>
      </w:r>
      <w:r w:rsidR="00B0014A">
        <w:rPr>
          <w:iCs/>
          <w:noProof/>
        </w:rPr>
        <w:t>in</w:t>
      </w:r>
      <w:r w:rsidR="009F70EF" w:rsidRPr="00AA5F2A">
        <w:rPr>
          <w:iCs/>
          <w:noProof/>
        </w:rPr>
        <w:t xml:space="preserve"> </w:t>
      </w:r>
      <w:r w:rsidR="00B0014A">
        <w:rPr>
          <w:iCs/>
          <w:noProof/>
        </w:rPr>
        <w:t>TC</w:t>
      </w:r>
      <w:r w:rsidR="009F70EF" w:rsidRPr="00AA5F2A">
        <w:rPr>
          <w:iCs/>
          <w:noProof/>
        </w:rPr>
        <w:t xml:space="preserve"> after 10 weeks of exercise 3 times per week with no significant changes on other lipoproteins. </w:t>
      </w:r>
      <w:r w:rsidR="009D2BB5">
        <w:rPr>
          <w:noProof/>
        </w:rPr>
        <w:t>H</w:t>
      </w:r>
      <w:r w:rsidR="009F70EF" w:rsidRPr="00AA5F2A">
        <w:rPr>
          <w:noProof/>
        </w:rPr>
        <w:t xml:space="preserve">owever, </w:t>
      </w:r>
      <w:r w:rsidR="009D2BB5">
        <w:rPr>
          <w:noProof/>
        </w:rPr>
        <w:fldChar w:fldCharType="begin" w:fldLock="1"/>
      </w:r>
      <w:r w:rsidR="005F7402">
        <w:rPr>
          <w:noProof/>
        </w:rPr>
        <w:instrText>ADDIN CSL_CITATION {"citationItems":[{"id":"ITEM-1","itemData":{"DOI":"10.1186/1758-5996-2-31","ISSN":"17585996","abstract":"Background. The effects of chronic aerobic exercise upon lipid profile has been previously demonstrated, but few studies showed this effect under resistance exercise conditions. Objective. The aim of this study was to examine the effects of different resistance exercise loads on blood lipids. Methods. Thirty healthy, untrained male volunteers were allocated randomly into four groups based at different percentages of one repetition maximum (1 RM); 50%-1 RM, 75%-1 RM, 90%-1 RM, and 110%-1 RM. The total volume (sets × reps × load) of the exercise was equalized. The lipid profile (Triglycerides [TG], HDL-cholesterol [HDL-c], LDL-cholesterol, and Total cholesterol) was determined at rest and after 1, 24, 48 and 72 h of resistance exercise. Results. The 75%-1 RM group demonstrated greater TG reduction when compared to other groups (p &lt; 0.05). Additionally, the 110%-1 RM group presented an increased TG concentration when compared to 50% and 75% groups (p = 0.01, p = 0.01, respectively). HDL-c concentration was significantly greater after resistance exercise in 50%-1 RM and 75%-1 RM when compared to 110%-1 RM group (p = 0.004 and p = 0.03, respectively). Accordingly, the 50%-1 RM group had greater HDL-c concentration than 110%-1 RM group after 48 h (p = 0.05) and 72 h (p = 0.004), respectively. Finally, The 50% group has showed lesser LDL-c concentration than 110% group after 24 h (p = 0.007). No significant difference was found in Total Cholesterol concentrations. Conclusion. These results indicate that the acute resistance exercise may induce changes in lipid profile in a specific-intensity manner. Overall, low and moderate exercise intensities appear to be promoting more benefits on lipid profile than high intensity. Long term studies should confirm these findings. © 2010 Lira et al; licensee BioMed Central Ltd.","author":[{"dropping-particle":"","family":"Lira","given":"Fabio S.","non-dropping-particle":"","parse-names":false,"suffix":""},{"dropping-particle":"","family":"Uchida","given":"Marco C.","non-dropping-particle":"","parse-names":false,"suffix":""},{"dropping-particle":"","family":"Zanchi","given":"Nelo E.","non-dropping-particle":"","parse-names":false,"suffix":""},{"dropping-particle":"","family":"Gualano","given":"Bruno","non-dropping-particle":"","parse-names":false,"suffix":""},{"dropping-particle":"","family":"Martins","given":"Eivor","non-dropping-particle":"","parse-names":false,"suffix":""},{"dropping-particle":"","family":"Caperuto","given":"Erico C.","non-dropping-particle":"","parse-names":false,"suffix":""},{"dropping-particle":"","family":"Seelaender","given":"Marília","non-dropping-particle":"","parse-names":false,"suffix":""},{"dropping-particle":"","family":"Yamashita","given":"Alex S.","non-dropping-particle":"","parse-names":false,"suffix":""}],"container-title":"Diabetology and Metabolic Syndrome","id":"ITEM-1","issue":"1","issued":{"date-parts":[["2010"]]},"page":"1-6","title":"Low and moderate, rather than high intensity strength exercise induces benefit regarding plasma lipid profile","type":"article-journal","volume":"2"},"uris":["http://www.mendeley.com/documents/?uuid=91a97584-7de6-4ea9-a35d-7f68d5cf14da"]}],"mendeley":{"formattedCitation":"(22)","manualFormatting":"Lira et al., 2010","plainTextFormattedCitation":"(22)","previouslyFormattedCitation":"(Lira &lt;i&gt;et al.&lt;/i&gt;, 2010)"},"properties":{"noteIndex":0},"schema":"https://github.com/citation-style-language/schema/raw/master/csl-citation.json"}</w:instrText>
      </w:r>
      <w:r w:rsidR="009D2BB5">
        <w:rPr>
          <w:noProof/>
        </w:rPr>
        <w:fldChar w:fldCharType="separate"/>
      </w:r>
      <w:r w:rsidR="009D2BB5" w:rsidRPr="009D2BB5">
        <w:rPr>
          <w:noProof/>
        </w:rPr>
        <w:t xml:space="preserve">Lira </w:t>
      </w:r>
      <w:r w:rsidR="009D2BB5" w:rsidRPr="009D2BB5">
        <w:rPr>
          <w:i/>
          <w:noProof/>
        </w:rPr>
        <w:t>et al.</w:t>
      </w:r>
      <w:r w:rsidR="009D2BB5" w:rsidRPr="009D2BB5">
        <w:rPr>
          <w:noProof/>
        </w:rPr>
        <w:t>, 2010</w:t>
      </w:r>
      <w:r w:rsidR="009D2BB5">
        <w:rPr>
          <w:noProof/>
        </w:rPr>
        <w:fldChar w:fldCharType="end"/>
      </w:r>
      <w:r w:rsidR="009D2BB5">
        <w:rPr>
          <w:noProof/>
        </w:rPr>
        <w:t xml:space="preserve"> </w:t>
      </w:r>
      <w:r w:rsidR="009F70EF" w:rsidRPr="00AA5F2A">
        <w:rPr>
          <w:noProof/>
        </w:rPr>
        <w:t xml:space="preserve">reported </w:t>
      </w:r>
      <w:r w:rsidR="003F0B66">
        <w:rPr>
          <w:noProof/>
        </w:rPr>
        <w:t>contrasting</w:t>
      </w:r>
      <w:r w:rsidR="003F0B66" w:rsidRPr="00AA5F2A">
        <w:rPr>
          <w:noProof/>
        </w:rPr>
        <w:t xml:space="preserve"> results regarding </w:t>
      </w:r>
      <w:r w:rsidR="003F0B66">
        <w:rPr>
          <w:noProof/>
        </w:rPr>
        <w:t>high-intensity</w:t>
      </w:r>
      <w:r w:rsidR="003F0B66" w:rsidRPr="00AA5F2A">
        <w:rPr>
          <w:noProof/>
        </w:rPr>
        <w:t xml:space="preserve"> exercise </w:t>
      </w:r>
      <w:r w:rsidR="003F0B66">
        <w:rPr>
          <w:noProof/>
        </w:rPr>
        <w:t>and</w:t>
      </w:r>
      <w:r w:rsidR="009F70EF" w:rsidRPr="00AA5F2A">
        <w:rPr>
          <w:noProof/>
        </w:rPr>
        <w:t xml:space="preserve"> its effect on lipoproteins after observation for 1, 24, 48</w:t>
      </w:r>
      <w:r w:rsidR="003F0B66">
        <w:rPr>
          <w:noProof/>
        </w:rPr>
        <w:t>,</w:t>
      </w:r>
      <w:r w:rsidR="009F70EF" w:rsidRPr="00AA5F2A">
        <w:rPr>
          <w:noProof/>
        </w:rPr>
        <w:t xml:space="preserve"> and 72 hours, their study found low and moderate exercises to be more beneficial on lipoproteins among the study participants.</w:t>
      </w:r>
      <w:r w:rsidR="009D2BB5">
        <w:rPr>
          <w:noProof/>
        </w:rPr>
        <w:t xml:space="preserve"> </w:t>
      </w:r>
      <w:r w:rsidR="009D2BB5">
        <w:rPr>
          <w:noProof/>
        </w:rPr>
        <w:fldChar w:fldCharType="begin" w:fldLock="1"/>
      </w:r>
      <w:r w:rsidR="005F7402">
        <w:rPr>
          <w:noProof/>
        </w:rPr>
        <w:instrText>ADDIN CSL_CITATION {"citationItems":[{"id":"ITEM-1","itemData":{"ISSN":"08671079","abstract":"This article focuses on a study which investigated the influence of an eight-week resistance training on the lipid profile of blood serum in young men. It presents a brief review of literature on the association between physical activity and lipid and lipoprotein levels. An overview of the study population and methodology is discussed, as well as key findings.","author":[{"dropping-particle":"","family":"Nowak","given":"Alicja","non-dropping-particle":"","parse-names":false,"suffix":""},{"dropping-particle":"","family":"Pilaczyńska-Szcześniak","given":"Łucja","non-dropping-particle":"","parse-names":false,"suffix":""},{"dropping-particle":"","family":"Wieczorek","given":"Andrzej","non-dropping-particle":"","parse-names":false,"suffix":""},{"dropping-particle":"","family":"Kaczmarek","given":"Dominik","non-dropping-particle":"","parse-names":false,"suffix":""},{"dropping-particle":"","family":"Stemplewski","given":"Rafał","non-dropping-particle":"","parse-names":false,"suffix":""}],"container-title":"Studies in Physical Culture &amp; Tourism","id":"ITEM-1","issued":{"date-parts":[["2006"]]},"page":"153-155","title":"Changes in Blood Lipids and Lipoproteins Following a Strength Training Intervention.","type":"article-journal","volume":"13"},"uris":["http://www.mendeley.com/documents/?uuid=8fd9dc2a-a1b9-41ee-a391-73456b816683"]}],"mendeley":{"formattedCitation":"(20)","manualFormatting":"Nowak et al., 2006","plainTextFormattedCitation":"(20)","previouslyFormattedCitation":"(Nowak &lt;i&gt;et al.&lt;/i&gt;, 2006)"},"properties":{"noteIndex":0},"schema":"https://github.com/citation-style-language/schema/raw/master/csl-citation.json"}</w:instrText>
      </w:r>
      <w:r w:rsidR="009D2BB5">
        <w:rPr>
          <w:noProof/>
        </w:rPr>
        <w:fldChar w:fldCharType="separate"/>
      </w:r>
      <w:r w:rsidR="009D2BB5" w:rsidRPr="009D2BB5">
        <w:rPr>
          <w:noProof/>
        </w:rPr>
        <w:t xml:space="preserve">Nowak </w:t>
      </w:r>
      <w:r w:rsidR="009D2BB5" w:rsidRPr="009D2BB5">
        <w:rPr>
          <w:i/>
          <w:noProof/>
        </w:rPr>
        <w:t>et al.</w:t>
      </w:r>
      <w:r w:rsidR="009D2BB5" w:rsidRPr="009D2BB5">
        <w:rPr>
          <w:noProof/>
        </w:rPr>
        <w:t>, 2006</w:t>
      </w:r>
      <w:r w:rsidR="009D2BB5">
        <w:rPr>
          <w:noProof/>
        </w:rPr>
        <w:fldChar w:fldCharType="end"/>
      </w:r>
      <w:r w:rsidR="009F70EF" w:rsidRPr="00AA5F2A">
        <w:rPr>
          <w:iCs/>
          <w:noProof/>
        </w:rPr>
        <w:t xml:space="preserve"> also observed a positive impact of resistance exercise on lipoproteins after 8 weeks with </w:t>
      </w:r>
      <w:r w:rsidR="003F0B66">
        <w:rPr>
          <w:iCs/>
          <w:noProof/>
        </w:rPr>
        <w:t xml:space="preserve">a </w:t>
      </w:r>
      <w:r w:rsidR="003E4878" w:rsidRPr="003E4878">
        <w:rPr>
          <w:iCs/>
          <w:noProof/>
        </w:rPr>
        <w:t>p</w:t>
      </w:r>
      <w:r w:rsidR="009F70EF" w:rsidRPr="003E4878">
        <w:rPr>
          <w:iCs/>
          <w:noProof/>
        </w:rPr>
        <w:t>&lt; 0.05</w:t>
      </w:r>
      <w:r w:rsidR="009F70EF" w:rsidRPr="00AA5F2A">
        <w:rPr>
          <w:iCs/>
          <w:noProof/>
        </w:rPr>
        <w:t xml:space="preserve">. </w:t>
      </w:r>
      <w:r w:rsidR="009D2BB5">
        <w:rPr>
          <w:iCs/>
          <w:noProof/>
        </w:rPr>
        <w:t>I</w:t>
      </w:r>
      <w:r w:rsidR="009F70EF" w:rsidRPr="00AA5F2A">
        <w:rPr>
          <w:iCs/>
          <w:noProof/>
        </w:rPr>
        <w:t>n their study</w:t>
      </w:r>
      <w:r w:rsidR="009D2BB5">
        <w:rPr>
          <w:iCs/>
          <w:noProof/>
        </w:rPr>
        <w:t>,</w:t>
      </w:r>
      <w:r w:rsidR="009F70EF" w:rsidRPr="00AA5F2A">
        <w:rPr>
          <w:iCs/>
          <w:noProof/>
        </w:rPr>
        <w:t xml:space="preserve"> </w:t>
      </w:r>
      <w:r w:rsidR="009D2BB5">
        <w:rPr>
          <w:iCs/>
          <w:noProof/>
        </w:rPr>
        <w:fldChar w:fldCharType="begin" w:fldLock="1"/>
      </w:r>
      <w:r w:rsidR="005F7402">
        <w:rPr>
          <w:iCs/>
          <w:noProof/>
        </w:rPr>
        <w:instrText>ADDIN CSL_CITATION {"citationItems":[{"id":"ITEM-1","itemData":{"DOI":"10.1249/MSS.0b013e3181d99203","ISSN":"01959131","PMID":"20195181","abstract":"Purpose: The purpose of this study was to determine the effectiveness of brief intense interval training as exercise intervention for promoting health and to evaluate potential benefits about common interventions, that is, prolonged exercise and strength training. Methods: Thirty-six untrained men were divided into groups that completed 12 wk of intense interval running (INT; total training time 40 min</w:instrText>
      </w:r>
      <w:r w:rsidR="005F7402">
        <w:rPr>
          <w:rFonts w:ascii="Cambria Math" w:hAnsi="Cambria Math" w:cs="Cambria Math"/>
          <w:iCs/>
          <w:noProof/>
        </w:rPr>
        <w:instrText>⊙</w:instrText>
      </w:r>
      <w:r w:rsidR="005F7402">
        <w:rPr>
          <w:iCs/>
          <w:noProof/>
        </w:rPr>
        <w:instrText>wk-1), prolonged running (</w:instrText>
      </w:r>
      <w:r w:rsidR="005F7402">
        <w:rPr>
          <w:rFonts w:ascii="Cambria Math" w:hAnsi="Cambria Math" w:cs="Cambria Math"/>
          <w:iCs/>
          <w:noProof/>
        </w:rPr>
        <w:instrText>∼</w:instrText>
      </w:r>
      <w:r w:rsidR="005F7402">
        <w:rPr>
          <w:iCs/>
          <w:noProof/>
        </w:rPr>
        <w:instrText>150 minIwkj1), and strength training (</w:instrText>
      </w:r>
      <w:r w:rsidR="005F7402">
        <w:rPr>
          <w:rFonts w:ascii="Cambria Math" w:hAnsi="Cambria Math" w:cs="Cambria Math"/>
          <w:iCs/>
          <w:noProof/>
        </w:rPr>
        <w:instrText>∼</w:instrText>
      </w:r>
      <w:r w:rsidR="005F7402">
        <w:rPr>
          <w:iCs/>
          <w:noProof/>
        </w:rPr>
        <w:instrText>150 min</w:instrText>
      </w:r>
      <w:r w:rsidR="005F7402">
        <w:rPr>
          <w:rFonts w:ascii="Cambria Math" w:hAnsi="Cambria Math" w:cs="Cambria Math"/>
          <w:iCs/>
          <w:noProof/>
        </w:rPr>
        <w:instrText>⊙</w:instrText>
      </w:r>
      <w:r w:rsidR="005F7402">
        <w:rPr>
          <w:iCs/>
          <w:noProof/>
        </w:rPr>
        <w:instrText>wk-1) or continued their habitual lifestyle without participation in physical training. Results: The improvement in cardiorespiratory fitness was superior in the INT (14% ± 2% increase in V</w:instrText>
      </w:r>
      <w:r w:rsidR="005F7402">
        <w:rPr>
          <w:rFonts w:ascii="Cambria Math" w:hAnsi="Cambria Math" w:cs="Cambria Math"/>
          <w:iCs/>
          <w:noProof/>
        </w:rPr>
        <w:instrText>⊙</w:instrText>
      </w:r>
      <w:r w:rsidR="005F7402">
        <w:rPr>
          <w:iCs/>
          <w:noProof/>
        </w:rPr>
        <w:instrText>O2max) compared with the other two exercise interventions (7% ± 2% and 3% ± 2% increases). The blood glucose concentration 2 h after oral ingestion of 75 g of glucose was lowered to a similar extent after training in the INT (from 6.1 ± 0.6 to 5.1 ± 0.4 mM, P &lt; 0.05) and the prolonged running group (from 5.6 ± 1.5 to 4.9 ± 1.1 mM, P &lt; 0.05). In contrast, INT was less efficient than prolonged running for lowering the subjects' resting HR, fat percentage, and reducing the ratio between total and HDL plasma cholesterol. Furthermore, total bone mass and lean body mass remained unchanged in the INT group, whereas both these parameters were increased by the strength-training intervention. Conclusions: INT for 12 wk is an effective training stimulus for improvement of cardiorespiratory fitness and glucose tolerance, but in relation to the treatment of hyperlipidemia and obesity, it is less effective than prolonged training. Furthermore and in contrast to strength training, 12 wk of INT had no impact on muscle mass or indices of skeletal health. © 2010 by the American College of Sports Medicine.","author":[{"dropping-particle":"","family":"Nybo","given":"Lars","non-dropping-particle":"","parse-names":false,"suffix":""},{"dropping-particle":"","family":"Sundstrup","given":"Emil","non-dropping-particle":"","parse-names":false,"suffix":""},{"dropping-particle":"","family":"Jakobsen","given":"Markus D.","non-dropping-particle":"","parse-names":false,"suffix":""},{"dropping-particle":"","family":"Mohr","given":"Magni","non-dropping-particle":"","parse-names":false,"suffix":""},{"dropping-particle":"","family":"Hornstrup","given":"Therese","non-dropping-particle":"","parse-names":false,"suffix":""},{"dropping-particle":"","family":"Simonsen","given":"Lene","non-dropping-particle":"","parse-names":false,"suffix":""},{"dropping-particle":"","family":"Bülow","given":"Jens","non-dropping-particle":"","parse-names":false,"suffix":""},{"dropping-particle":"","family":"Randers","given":"Morten B.","non-dropping-particle":"","parse-names":false,"suffix":""},{"dropping-particle":"","family":"Nielsen","given":"Jens J.","non-dropping-particle":"","parse-names":false,"suffix":""},{"dropping-particle":"","family":"Aagaard","given":"Per","non-dropping-particle":"","parse-names":false,"suffix":""},{"dropping-particle":"","family":"Krustrup","given":"Peter","non-dropping-particle":"","parse-names":false,"suffix":""}],"container-title":"Medicine and Science in Sports and Exercise","id":"ITEM-1","issue":"10","issued":{"date-parts":[["2010"]]},"page":"1951-1958","title":"High-intensity training versus traditional exercise interventions for promoting health","type":"article-journal","volume":"42"},"uris":["http://www.mendeley.com/documents/?uuid=af093320-f3c8-43a0-8545-7dc4f548959e"]}],"mendeley":{"formattedCitation":"(16)","manualFormatting":"Nybo et al., 2010","plainTextFormattedCitation":"(16)","previouslyFormattedCitation":"(Nybo &lt;i&gt;et al.&lt;/i&gt;, 2010)"},"properties":{"noteIndex":0},"schema":"https://github.com/citation-style-language/schema/raw/master/csl-citation.json"}</w:instrText>
      </w:r>
      <w:r w:rsidR="009D2BB5">
        <w:rPr>
          <w:iCs/>
          <w:noProof/>
        </w:rPr>
        <w:fldChar w:fldCharType="separate"/>
      </w:r>
      <w:r w:rsidR="009D2BB5" w:rsidRPr="009D2BB5">
        <w:rPr>
          <w:iCs/>
          <w:noProof/>
        </w:rPr>
        <w:t xml:space="preserve">Nybo </w:t>
      </w:r>
      <w:r w:rsidR="009D2BB5" w:rsidRPr="009D2BB5">
        <w:rPr>
          <w:i/>
          <w:iCs/>
          <w:noProof/>
        </w:rPr>
        <w:t>et al.</w:t>
      </w:r>
      <w:r w:rsidR="009D2BB5" w:rsidRPr="009D2BB5">
        <w:rPr>
          <w:iCs/>
          <w:noProof/>
        </w:rPr>
        <w:t>, 2010</w:t>
      </w:r>
      <w:r w:rsidR="009D2BB5">
        <w:rPr>
          <w:iCs/>
          <w:noProof/>
        </w:rPr>
        <w:fldChar w:fldCharType="end"/>
      </w:r>
      <w:r w:rsidR="009D2BB5">
        <w:rPr>
          <w:iCs/>
          <w:noProof/>
        </w:rPr>
        <w:t xml:space="preserve"> </w:t>
      </w:r>
      <w:r w:rsidR="009F70EF" w:rsidRPr="00AA5F2A">
        <w:rPr>
          <w:iCs/>
          <w:noProof/>
        </w:rPr>
        <w:t xml:space="preserve">found that intense interval (INT) </w:t>
      </w:r>
      <w:r w:rsidR="003F0B66">
        <w:rPr>
          <w:iCs/>
          <w:noProof/>
        </w:rPr>
        <w:t>running</w:t>
      </w:r>
      <w:r w:rsidR="009F70EF" w:rsidRPr="00AA5F2A">
        <w:rPr>
          <w:iCs/>
          <w:noProof/>
        </w:rPr>
        <w:t xml:space="preserve"> of 12 weeks has </w:t>
      </w:r>
      <w:r w:rsidR="003F0B66">
        <w:rPr>
          <w:iCs/>
          <w:noProof/>
        </w:rPr>
        <w:t xml:space="preserve">a </w:t>
      </w:r>
      <w:r w:rsidR="009F70EF" w:rsidRPr="00AA5F2A">
        <w:rPr>
          <w:iCs/>
          <w:noProof/>
        </w:rPr>
        <w:t xml:space="preserve">positive effect on lipids however, the low intense training has a negative impact or no effect on the lipids as observed in their study. </w:t>
      </w:r>
      <w:r w:rsidR="009D2BB5">
        <w:rPr>
          <w:noProof/>
        </w:rPr>
        <w:t>I</w:t>
      </w:r>
      <w:r w:rsidR="009F70EF" w:rsidRPr="00AA5F2A">
        <w:rPr>
          <w:noProof/>
        </w:rPr>
        <w:t>n their study</w:t>
      </w:r>
      <w:r w:rsidR="009D2BB5">
        <w:rPr>
          <w:noProof/>
        </w:rPr>
        <w:t>,</w:t>
      </w:r>
      <w:r w:rsidR="009F70EF" w:rsidRPr="00AA5F2A">
        <w:rPr>
          <w:noProof/>
        </w:rPr>
        <w:t xml:space="preserve"> </w:t>
      </w:r>
      <w:r w:rsidR="009D2BB5">
        <w:rPr>
          <w:noProof/>
        </w:rPr>
        <w:fldChar w:fldCharType="begin" w:fldLock="1"/>
      </w:r>
      <w:r w:rsidR="005F7402">
        <w:rPr>
          <w:noProof/>
        </w:rPr>
        <w:instrText>ADDIN CSL_CITATION {"citationItems":[{"id":"ITEM-1","itemData":{"DOI":"10.1038/oby.2012.65","ISSN":"19307381","PMID":"22421926","abstract":"Our purpose was to elucidate effects of acute exercise and training on blood lipids-lipoproteins, and high-sensitivity C-reactive protein (hsCRP) in overweight/obese men (n = 10) and women (n = 8); age, BMI, body fat percentage, and VO2 max were (mean SEM): 45 2.5 years, 31.9 1.4 kgm2, 41.1 1.5%, and 25.2 1.3 mlO2 kg1 min1. Before exercise training subjects performed an acute exercise session on a treadmill (70% VO2 max, 400 kcal energy expenditure), followed by 12 weeks of endurance exercise training (land-based or aquatic-based treadmill): 3 sessionsweek 1, progressing to 500 kcalsession 1 during which subjects maintained accustomed dietary habits. After training, the acute exercise session was repeated. Blood samples, obtained immediately before and 24 h after acute exercise sessions, were analyzed for serum lipids, lipoproteins, and hsCRP adjusted for plasma volume shifts. Exercise training increased VO2 max (3.67 mlO2 kg1 min1, P 0.001) and reduced body weight (2.7 kg, P 0.01). Training increased high-density lipoprotein (HDL) and HDL 2b-cholesterol (HDL-C) concentrations (3.7 and 2.4 mgdl 1, P 0.05) and particle numbers (588 and 206 nmoll 1, P 0.05) in men. In women despite no change in total HDL-C, subfractions shifted from HDL 3-C (3.2, P 0.01) to HDL 2b-C (3.5, P 0.05) and HDL 2a-C (2.2 mgdl 1, P 0.05), with increased HDL 2b particle number (313 nmoll 1, P 0.05). Training reduced LDL 3 concentration and particle number in women (1.6 mgdl 1 and 16 nmoll 1, P 0.05). Acute exercise reduced the total cholesterol (TC): HDL-C ratio in men (0.16, P 0.01) and increased hsCRP in all subjects (0.05 mgdl 1, P 0.05), regardless of training. Training did not affect acute exercise responses. Our data support the efficacy of endurance training, without dietary intervention, to elicit beneficial changes in blood lipids-lipoproteins in obese men and women. © 2011 The Obesity Society.","author":[{"dropping-particle":"","family":"Greene","given":"Nicholas P.","non-dropping-particle":"","parse-names":false,"suffix":""},{"dropping-particle":"","family":"Martin","given":"Steven E.","non-dropping-particle":"","parse-names":false,"suffix":""},{"dropping-particle":"","family":"Crouse","given":"Stephen F.","non-dropping-particle":"","parse-names":false,"suffix":""}],"container-title":"Obesity","id":"ITEM-1","issue":"8","issued":{"date-parts":[["2012"]]},"page":"1618-1627","title":"Acute exercise and training alter blood lipid and lipoprotein profiles differently in overweight and obese men and women","type":"article-journal","volume":"20"},"uris":["http://www.mendeley.com/documents/?uuid=15696516-8281-4b3e-8b36-f3069d0f0ef1"]}],"mendeley":{"formattedCitation":"(21)","manualFormatting":"Greene, Martin and Crouse, 2012","plainTextFormattedCitation":"(21)","previouslyFormattedCitation":"(Greene, Martin and Crouse, 2012)"},"properties":{"noteIndex":0},"schema":"https://github.com/citation-style-language/schema/raw/master/csl-citation.json"}</w:instrText>
      </w:r>
      <w:r w:rsidR="009D2BB5">
        <w:rPr>
          <w:noProof/>
        </w:rPr>
        <w:fldChar w:fldCharType="separate"/>
      </w:r>
      <w:r w:rsidR="009D2BB5" w:rsidRPr="009D2BB5">
        <w:rPr>
          <w:noProof/>
        </w:rPr>
        <w:t>Greene, Martin and Crouse, 2012</w:t>
      </w:r>
      <w:r w:rsidR="009D2BB5">
        <w:rPr>
          <w:noProof/>
        </w:rPr>
        <w:fldChar w:fldCharType="end"/>
      </w:r>
      <w:r w:rsidR="009D2BB5">
        <w:rPr>
          <w:noProof/>
        </w:rPr>
        <w:t xml:space="preserve"> </w:t>
      </w:r>
      <w:r w:rsidR="009F70EF" w:rsidRPr="00AA5F2A">
        <w:rPr>
          <w:noProof/>
        </w:rPr>
        <w:t>observed</w:t>
      </w:r>
      <w:r w:rsidR="009F70EF" w:rsidRPr="00AA5F2A">
        <w:rPr>
          <w:iCs/>
          <w:noProof/>
        </w:rPr>
        <w:t xml:space="preserve"> positive changes in </w:t>
      </w:r>
      <w:r w:rsidR="009F70EF" w:rsidRPr="00AA5F2A">
        <w:rPr>
          <w:iCs/>
          <w:noProof/>
        </w:rPr>
        <w:lastRenderedPageBreak/>
        <w:t>blood lipids after 12 weeks of intense exercises</w:t>
      </w:r>
      <w:r w:rsidR="005F2EA2">
        <w:rPr>
          <w:iCs/>
          <w:noProof/>
        </w:rPr>
        <w:t xml:space="preserve"> </w:t>
      </w:r>
      <w:r w:rsidR="009F70EF" w:rsidRPr="00AA5F2A">
        <w:rPr>
          <w:iCs/>
          <w:noProof/>
        </w:rPr>
        <w:t xml:space="preserve">significantly at </w:t>
      </w:r>
      <w:r w:rsidR="00B0014A">
        <w:rPr>
          <w:iCs/>
          <w:noProof/>
        </w:rPr>
        <w:t xml:space="preserve">a </w:t>
      </w:r>
      <w:r w:rsidR="003E4878" w:rsidRPr="003E4878">
        <w:rPr>
          <w:iCs/>
          <w:noProof/>
        </w:rPr>
        <w:t>p</w:t>
      </w:r>
      <w:r w:rsidR="009F70EF" w:rsidRPr="003E4878">
        <w:rPr>
          <w:iCs/>
          <w:noProof/>
        </w:rPr>
        <w:t>&lt;0.05</w:t>
      </w:r>
      <w:r w:rsidR="009F70EF" w:rsidRPr="00AA5F2A">
        <w:rPr>
          <w:iCs/>
          <w:noProof/>
        </w:rPr>
        <w:t xml:space="preserve"> among study </w:t>
      </w:r>
      <w:r w:rsidR="005F2EA2">
        <w:rPr>
          <w:iCs/>
          <w:noProof/>
        </w:rPr>
        <w:t>participants</w:t>
      </w:r>
      <w:r w:rsidR="009F70EF" w:rsidRPr="00AA5F2A">
        <w:rPr>
          <w:iCs/>
          <w:noProof/>
        </w:rPr>
        <w:t xml:space="preserve"> however, they observed less effect on participants with acute exercises. </w:t>
      </w:r>
    </w:p>
    <w:p w14:paraId="0D56600F" w14:textId="77777777" w:rsidR="00A64BD6" w:rsidRPr="005E7C93" w:rsidRDefault="00A64BD6" w:rsidP="00A4475E">
      <w:pPr>
        <w:spacing w:line="360" w:lineRule="auto"/>
        <w:jc w:val="both"/>
        <w:rPr>
          <w:iCs/>
          <w:noProof/>
        </w:rPr>
      </w:pPr>
    </w:p>
    <w:p w14:paraId="0FA0B679" w14:textId="25E9000A" w:rsidR="003D0F01" w:rsidRDefault="00F64243" w:rsidP="00A4475E">
      <w:pPr>
        <w:spacing w:line="360" w:lineRule="auto"/>
        <w:jc w:val="both"/>
        <w:rPr>
          <w:b/>
        </w:rPr>
      </w:pPr>
      <w:r>
        <w:rPr>
          <w:b/>
        </w:rPr>
        <w:t>Conclusion</w:t>
      </w:r>
    </w:p>
    <w:p w14:paraId="516B0856" w14:textId="2F9CD72A" w:rsidR="00F64243" w:rsidRDefault="005E7C93" w:rsidP="00A4475E">
      <w:pPr>
        <w:spacing w:line="360" w:lineRule="auto"/>
        <w:jc w:val="both"/>
        <w:rPr>
          <w:b/>
        </w:rPr>
      </w:pPr>
      <w:r w:rsidRPr="00050E35">
        <w:t xml:space="preserve">We conclude in this study that though, most of the selected studies reported </w:t>
      </w:r>
      <w:r w:rsidR="00095340">
        <w:t xml:space="preserve">a </w:t>
      </w:r>
      <w:r w:rsidRPr="00050E35">
        <w:t xml:space="preserve">beneficial effect of exercises on lipids levels, our study observed more negative effect sizes compared to </w:t>
      </w:r>
      <w:r w:rsidR="00095340">
        <w:t>positive</w:t>
      </w:r>
      <w:r w:rsidRPr="00050E35">
        <w:t xml:space="preserve"> effect sizes.</w:t>
      </w:r>
      <w:r>
        <w:t xml:space="preserve"> Our study observed variation in study designs from the selected studies which might have affected the outcome of various lipids </w:t>
      </w:r>
      <w:r w:rsidR="00095340">
        <w:t>concentrations</w:t>
      </w:r>
      <w:r>
        <w:t xml:space="preserve"> in some of the studies because some of the studies used questionnaires to collect data on exercise time and period while other studies observed the experimental and control groups during the study period.</w:t>
      </w:r>
      <w:r w:rsidR="006C3DBE">
        <w:rPr>
          <w:b/>
        </w:rPr>
        <w:t xml:space="preserve"> </w:t>
      </w:r>
    </w:p>
    <w:p w14:paraId="08A29896" w14:textId="77777777" w:rsidR="00A64BD6" w:rsidRDefault="00A64BD6" w:rsidP="00A4475E">
      <w:pPr>
        <w:spacing w:line="360" w:lineRule="auto"/>
        <w:jc w:val="both"/>
        <w:rPr>
          <w:b/>
        </w:rPr>
      </w:pPr>
    </w:p>
    <w:p w14:paraId="122BB1E6" w14:textId="31547230" w:rsidR="00F64243" w:rsidRDefault="00F64243" w:rsidP="00A4475E">
      <w:pPr>
        <w:spacing w:line="360" w:lineRule="auto"/>
        <w:jc w:val="both"/>
        <w:rPr>
          <w:b/>
        </w:rPr>
      </w:pPr>
      <w:r>
        <w:rPr>
          <w:b/>
        </w:rPr>
        <w:t>Recommendations</w:t>
      </w:r>
    </w:p>
    <w:p w14:paraId="0700993C" w14:textId="042C9C87" w:rsidR="003D0F01" w:rsidRDefault="006C3DBE" w:rsidP="00A4475E">
      <w:pPr>
        <w:spacing w:line="360" w:lineRule="auto"/>
        <w:jc w:val="both"/>
      </w:pPr>
      <w:r w:rsidRPr="006C3DBE">
        <w:t xml:space="preserve">We </w:t>
      </w:r>
      <w:r>
        <w:t xml:space="preserve">recommend that further studies on </w:t>
      </w:r>
      <w:r w:rsidR="00A64BD6">
        <w:t xml:space="preserve">the </w:t>
      </w:r>
      <w:r>
        <w:t xml:space="preserve">effect of </w:t>
      </w:r>
      <w:r w:rsidR="002D22CD">
        <w:t xml:space="preserve">compound </w:t>
      </w:r>
      <w:r>
        <w:t>exercise</w:t>
      </w:r>
      <w:r w:rsidR="002D22CD">
        <w:t>s</w:t>
      </w:r>
      <w:r>
        <w:t xml:space="preserve"> on lipids and lipoproteins should be based on </w:t>
      </w:r>
      <w:r w:rsidR="00A64BD6">
        <w:t>randomized</w:t>
      </w:r>
      <w:r>
        <w:t xml:space="preserve"> control trials (RCT) to determine the actual amount of exercise, time</w:t>
      </w:r>
      <w:r w:rsidR="00095340">
        <w:t>,</w:t>
      </w:r>
      <w:r>
        <w:t xml:space="preserve"> and period </w:t>
      </w:r>
      <w:r w:rsidR="00095340">
        <w:t xml:space="preserve">in </w:t>
      </w:r>
      <w:r>
        <w:t xml:space="preserve">which beneficial effect can be observed </w:t>
      </w:r>
      <w:r w:rsidR="00414A29">
        <w:t>to help for better prescription of such exercises to those who might need it.</w:t>
      </w:r>
    </w:p>
    <w:p w14:paraId="123AB954" w14:textId="74931AB9" w:rsidR="00F64D91" w:rsidRDefault="00F64D91" w:rsidP="00A4475E">
      <w:pPr>
        <w:spacing w:line="360" w:lineRule="auto"/>
        <w:jc w:val="both"/>
      </w:pPr>
    </w:p>
    <w:p w14:paraId="4A752F01" w14:textId="0C9926B0" w:rsidR="00F64D91" w:rsidRDefault="00F64D91" w:rsidP="00A4475E">
      <w:pPr>
        <w:spacing w:line="360" w:lineRule="auto"/>
        <w:jc w:val="both"/>
      </w:pPr>
    </w:p>
    <w:p w14:paraId="40E71BF6" w14:textId="7E99408E" w:rsidR="003D0F01" w:rsidRDefault="003D0F01" w:rsidP="00A4475E">
      <w:pPr>
        <w:spacing w:line="360" w:lineRule="auto"/>
        <w:jc w:val="both"/>
      </w:pPr>
    </w:p>
    <w:p w14:paraId="584E8C0F" w14:textId="135F6872" w:rsidR="006D6198" w:rsidRDefault="006D6198" w:rsidP="00A4475E">
      <w:pPr>
        <w:spacing w:line="360" w:lineRule="auto"/>
        <w:jc w:val="both"/>
        <w:rPr>
          <w:b/>
        </w:rPr>
      </w:pPr>
    </w:p>
    <w:p w14:paraId="4E36923D" w14:textId="0603FD82" w:rsidR="009D2BB5" w:rsidRDefault="009D2BB5" w:rsidP="00A4475E">
      <w:pPr>
        <w:spacing w:line="360" w:lineRule="auto"/>
        <w:jc w:val="both"/>
        <w:rPr>
          <w:b/>
        </w:rPr>
      </w:pPr>
    </w:p>
    <w:p w14:paraId="622116CD" w14:textId="2A74B31D" w:rsidR="005F7402" w:rsidRDefault="005F7402" w:rsidP="00A4475E">
      <w:pPr>
        <w:spacing w:line="360" w:lineRule="auto"/>
        <w:jc w:val="both"/>
        <w:rPr>
          <w:b/>
        </w:rPr>
      </w:pPr>
    </w:p>
    <w:p w14:paraId="5A0824B1" w14:textId="05748D3F" w:rsidR="005F7402" w:rsidRDefault="005F7402" w:rsidP="00A4475E">
      <w:pPr>
        <w:spacing w:line="360" w:lineRule="auto"/>
        <w:jc w:val="both"/>
        <w:rPr>
          <w:b/>
        </w:rPr>
      </w:pPr>
    </w:p>
    <w:p w14:paraId="635B4F6D" w14:textId="4102E283" w:rsidR="005F7402" w:rsidRDefault="005F7402" w:rsidP="00A4475E">
      <w:pPr>
        <w:spacing w:line="360" w:lineRule="auto"/>
        <w:jc w:val="both"/>
        <w:rPr>
          <w:b/>
        </w:rPr>
      </w:pPr>
    </w:p>
    <w:p w14:paraId="26B8943B" w14:textId="121B70B5" w:rsidR="005F7402" w:rsidRDefault="005F7402" w:rsidP="00A4475E">
      <w:pPr>
        <w:spacing w:line="360" w:lineRule="auto"/>
        <w:jc w:val="both"/>
        <w:rPr>
          <w:b/>
        </w:rPr>
      </w:pPr>
    </w:p>
    <w:p w14:paraId="41BF77FE" w14:textId="696B1381" w:rsidR="005F7402" w:rsidRDefault="005F7402" w:rsidP="00A4475E">
      <w:pPr>
        <w:spacing w:line="360" w:lineRule="auto"/>
        <w:jc w:val="both"/>
        <w:rPr>
          <w:b/>
        </w:rPr>
      </w:pPr>
    </w:p>
    <w:p w14:paraId="4BD81999" w14:textId="3C5AE557" w:rsidR="005F7402" w:rsidRDefault="005F7402" w:rsidP="00A4475E">
      <w:pPr>
        <w:spacing w:line="360" w:lineRule="auto"/>
        <w:jc w:val="both"/>
        <w:rPr>
          <w:b/>
        </w:rPr>
      </w:pPr>
    </w:p>
    <w:p w14:paraId="061CFD85" w14:textId="213692A9" w:rsidR="005F7402" w:rsidRDefault="005F7402" w:rsidP="00A4475E">
      <w:pPr>
        <w:spacing w:line="360" w:lineRule="auto"/>
        <w:jc w:val="both"/>
        <w:rPr>
          <w:b/>
        </w:rPr>
      </w:pPr>
    </w:p>
    <w:p w14:paraId="45A531D7" w14:textId="6D75D3C7" w:rsidR="005F7402" w:rsidRDefault="005F7402" w:rsidP="00A4475E">
      <w:pPr>
        <w:spacing w:line="360" w:lineRule="auto"/>
        <w:jc w:val="both"/>
        <w:rPr>
          <w:b/>
        </w:rPr>
      </w:pPr>
    </w:p>
    <w:p w14:paraId="5C4A6EDB" w14:textId="2E8BA140" w:rsidR="005F7402" w:rsidRDefault="005F7402" w:rsidP="00A4475E">
      <w:pPr>
        <w:spacing w:line="360" w:lineRule="auto"/>
        <w:jc w:val="both"/>
        <w:rPr>
          <w:b/>
        </w:rPr>
      </w:pPr>
    </w:p>
    <w:p w14:paraId="3DB5D7FC" w14:textId="042BC02F" w:rsidR="005F7402" w:rsidRDefault="005F7402" w:rsidP="00A4475E">
      <w:pPr>
        <w:spacing w:line="360" w:lineRule="auto"/>
        <w:jc w:val="both"/>
        <w:rPr>
          <w:b/>
        </w:rPr>
      </w:pPr>
    </w:p>
    <w:p w14:paraId="1D787230" w14:textId="77777777" w:rsidR="005F7402" w:rsidRDefault="005F7402" w:rsidP="00A4475E">
      <w:pPr>
        <w:spacing w:line="360" w:lineRule="auto"/>
        <w:jc w:val="both"/>
        <w:rPr>
          <w:b/>
        </w:rPr>
      </w:pPr>
    </w:p>
    <w:p w14:paraId="41A28D23" w14:textId="77777777" w:rsidR="00CB14DC" w:rsidRDefault="00CB14DC" w:rsidP="00A4475E">
      <w:pPr>
        <w:spacing w:line="360" w:lineRule="auto"/>
        <w:jc w:val="both"/>
        <w:rPr>
          <w:b/>
        </w:rPr>
      </w:pPr>
    </w:p>
    <w:p w14:paraId="56B415EC" w14:textId="77777777" w:rsidR="009D2BB5" w:rsidRDefault="009D2BB5" w:rsidP="005F7402">
      <w:pPr>
        <w:spacing w:line="360" w:lineRule="auto"/>
        <w:jc w:val="both"/>
        <w:rPr>
          <w:b/>
        </w:rPr>
      </w:pPr>
    </w:p>
    <w:p w14:paraId="5D03FC47" w14:textId="7F724DF5" w:rsidR="00964B81" w:rsidRPr="005F5F49" w:rsidRDefault="00964B81" w:rsidP="005F7402">
      <w:pPr>
        <w:spacing w:line="360" w:lineRule="auto"/>
        <w:jc w:val="both"/>
        <w:rPr>
          <w:b/>
        </w:rPr>
      </w:pPr>
      <w:r w:rsidRPr="005F5F49">
        <w:rPr>
          <w:b/>
        </w:rPr>
        <w:lastRenderedPageBreak/>
        <w:t>References:</w:t>
      </w:r>
    </w:p>
    <w:p w14:paraId="06D27FB0" w14:textId="019D2E40" w:rsidR="005F7402" w:rsidRPr="005F7402" w:rsidRDefault="00964B81" w:rsidP="005F7402">
      <w:pPr>
        <w:widowControl w:val="0"/>
        <w:autoSpaceDE w:val="0"/>
        <w:autoSpaceDN w:val="0"/>
        <w:adjustRightInd w:val="0"/>
        <w:spacing w:line="360" w:lineRule="auto"/>
        <w:ind w:left="640" w:hanging="640"/>
        <w:jc w:val="both"/>
        <w:rPr>
          <w:rFonts w:ascii="Calibri" w:hAnsi="Calibri" w:cs="Calibri"/>
          <w:noProof/>
        </w:rPr>
      </w:pPr>
      <w:r w:rsidRPr="005F5F49">
        <w:fldChar w:fldCharType="begin" w:fldLock="1"/>
      </w:r>
      <w:r w:rsidRPr="005F5F49">
        <w:instrText xml:space="preserve">ADDIN Mendeley Bibliography CSL_BIBLIOGRAPHY </w:instrText>
      </w:r>
      <w:r w:rsidRPr="005F5F49">
        <w:fldChar w:fldCharType="separate"/>
      </w:r>
      <w:r w:rsidR="005F7402" w:rsidRPr="005F7402">
        <w:rPr>
          <w:rFonts w:ascii="Calibri" w:hAnsi="Calibri" w:cs="Calibri"/>
          <w:noProof/>
        </w:rPr>
        <w:t xml:space="preserve">1. </w:t>
      </w:r>
      <w:r w:rsidR="005F7402" w:rsidRPr="005F7402">
        <w:rPr>
          <w:rFonts w:ascii="Calibri" w:hAnsi="Calibri" w:cs="Calibri"/>
          <w:noProof/>
        </w:rPr>
        <w:tab/>
        <w:t xml:space="preserve">Barnes MJ, Miller A, Reeve D, Stewart RJC. Acute Neuromuscular and Endocrine Responses To Two Different Compound Exercises: Squat Vs. Deadlift. J Strength Cond Res. 2019;33(9):2381–7. </w:t>
      </w:r>
    </w:p>
    <w:p w14:paraId="54793A02"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2. </w:t>
      </w:r>
      <w:r w:rsidRPr="005F7402">
        <w:rPr>
          <w:rFonts w:ascii="Calibri" w:hAnsi="Calibri" w:cs="Calibri"/>
          <w:noProof/>
        </w:rPr>
        <w:tab/>
        <w:t xml:space="preserve">Gelman R, Berg M, Ilan Y. A Subject-Tailored Variability-Based Platform for Overcoming the Plateau Effect in Sports Training: A Narrative Review. Int J Environ Res Public Health. 2022;19(3). </w:t>
      </w:r>
    </w:p>
    <w:p w14:paraId="49B34BF9"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3. </w:t>
      </w:r>
      <w:r w:rsidRPr="005F7402">
        <w:rPr>
          <w:rFonts w:ascii="Calibri" w:hAnsi="Calibri" w:cs="Calibri"/>
          <w:noProof/>
        </w:rPr>
        <w:tab/>
        <w:t xml:space="preserve">Buzdagli Y, Tekin A, Eyipinar CD, Öget F, Siktar E. The effect of different types of exercise on blood lipid profiles: A meta-analysis of randomized controlled studies. Sci Sport. 2022;37(8):675–87. </w:t>
      </w:r>
    </w:p>
    <w:p w14:paraId="7E7662D9"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4. </w:t>
      </w:r>
      <w:r w:rsidRPr="005F7402">
        <w:rPr>
          <w:rFonts w:ascii="Calibri" w:hAnsi="Calibri" w:cs="Calibri"/>
          <w:noProof/>
        </w:rPr>
        <w:tab/>
        <w:t xml:space="preserve">Wang Y, Xu D. Effects of aerobic exercise on lipids and lipoproteins. Lipids Health Dis. 2017;16(1):1–8. </w:t>
      </w:r>
    </w:p>
    <w:p w14:paraId="1EBB2568"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5. </w:t>
      </w:r>
      <w:r w:rsidRPr="005F7402">
        <w:rPr>
          <w:rFonts w:ascii="Calibri" w:hAnsi="Calibri" w:cs="Calibri"/>
          <w:noProof/>
        </w:rPr>
        <w:tab/>
        <w:t xml:space="preserve">Mann S, Beedie C, Jimenez A. Differential effects of aerobic exercise, resistance training and combined exercise modalities on cholesterol and the lipid profile: review, synthesis and recommendations. Sport Med. 2014;44(2):211–21. </w:t>
      </w:r>
    </w:p>
    <w:p w14:paraId="0C96C2F4"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6. </w:t>
      </w:r>
      <w:r w:rsidRPr="005F7402">
        <w:rPr>
          <w:rFonts w:ascii="Calibri" w:hAnsi="Calibri" w:cs="Calibri"/>
          <w:noProof/>
        </w:rPr>
        <w:tab/>
        <w:t xml:space="preserve">Jung E, Kong SY, Ro YS, Ryu HH, Shin S Do. Serum Cholesterol Levels and Risk of Cardiovascular Death: A Systematic Review and a Dose-Response Meta-Analysis of Prospective Cohort Studies. Int J Environ Res Public Health. 2022;19(14). </w:t>
      </w:r>
    </w:p>
    <w:p w14:paraId="0EC1B8A6"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7. </w:t>
      </w:r>
      <w:r w:rsidRPr="005F7402">
        <w:rPr>
          <w:rFonts w:ascii="Calibri" w:hAnsi="Calibri" w:cs="Calibri"/>
          <w:noProof/>
        </w:rPr>
        <w:tab/>
        <w:t xml:space="preserve">Wang Y, Shen L, Xu D. Aerobic exercise reduces triglycerides by targeting apolipoprotein C3 in patients with coronary heart disease. Clin Cardiol. 2019;42(1):56–61. </w:t>
      </w:r>
    </w:p>
    <w:p w14:paraId="38D58003"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8. </w:t>
      </w:r>
      <w:r w:rsidRPr="005F7402">
        <w:rPr>
          <w:rFonts w:ascii="Calibri" w:hAnsi="Calibri" w:cs="Calibri"/>
          <w:noProof/>
        </w:rPr>
        <w:tab/>
        <w:t xml:space="preserve">Magnussen CG, Thomson R, Cleland VJ, Ukoumunne OC, Dwyer T, Venn A. Factors affecting the stability of blood lipid and lipoprotein levels from youth to adulthood: Evidence from the childhood determinants of adult health study. Arch Pediatr Adolesc Med. 2011;165(1):68–76. </w:t>
      </w:r>
    </w:p>
    <w:p w14:paraId="719CC668"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9. </w:t>
      </w:r>
      <w:r w:rsidRPr="005F7402">
        <w:rPr>
          <w:rFonts w:ascii="Calibri" w:hAnsi="Calibri" w:cs="Calibri"/>
          <w:noProof/>
        </w:rPr>
        <w:tab/>
        <w:t xml:space="preserve">Muga MA, Owili PO, Hsu CY, Chao JCJ. Association of lifestyle factors with blood lipids and inflammation in adults aged 40 years and above: A population-based cross-sectional study in Taiwan. BMC Public Health. 2019;19(1):1–12. </w:t>
      </w:r>
    </w:p>
    <w:p w14:paraId="26748363"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10. </w:t>
      </w:r>
      <w:r w:rsidRPr="005F7402">
        <w:rPr>
          <w:rFonts w:ascii="Calibri" w:hAnsi="Calibri" w:cs="Calibri"/>
          <w:noProof/>
        </w:rPr>
        <w:tab/>
        <w:t>Moher D, Liberati A, Tetzlaff J, Altman DG. Preferred reporting items for systematic reviews and meta-analyses: The PRISMA statement. BMJ [Internet]. 2009;339(7716):332–6. Available from: http://dx.doi.org/doi:10.1136/bmj.b2535</w:t>
      </w:r>
    </w:p>
    <w:p w14:paraId="5EE12D54"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11. </w:t>
      </w:r>
      <w:r w:rsidRPr="005F7402">
        <w:rPr>
          <w:rFonts w:ascii="Calibri" w:hAnsi="Calibri" w:cs="Calibri"/>
          <w:noProof/>
        </w:rPr>
        <w:tab/>
        <w:t xml:space="preserve">Higgins JPT, Altman DG, Gøtzsche PC, Jüni P, Moher D, Oxman AD, et al. The Cochrane </w:t>
      </w:r>
      <w:r w:rsidRPr="005F7402">
        <w:rPr>
          <w:rFonts w:ascii="Calibri" w:hAnsi="Calibri" w:cs="Calibri"/>
          <w:noProof/>
        </w:rPr>
        <w:lastRenderedPageBreak/>
        <w:t xml:space="preserve">Collaboration’s tool for assessing risk of bias in randomised trials. BMJ. 2011;343(7829):1–9. </w:t>
      </w:r>
    </w:p>
    <w:p w14:paraId="7F94CA7A"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12. </w:t>
      </w:r>
      <w:r w:rsidRPr="005F7402">
        <w:rPr>
          <w:rFonts w:ascii="Calibri" w:hAnsi="Calibri" w:cs="Calibri"/>
          <w:noProof/>
        </w:rPr>
        <w:tab/>
        <w:t xml:space="preserve">Halverstadt A, Phares DA, Wilund KR, Goldberg AP, Hagberg JM. Endurance exercise training raises high-density lipoprotein cholesterol and lowers small low-density lipoprotein and very low-density lipoprotein independent of body fat phenotypes in older men and women. Metabolism. 2007;56(4):444–50. </w:t>
      </w:r>
    </w:p>
    <w:p w14:paraId="0A2897CB"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13. </w:t>
      </w:r>
      <w:r w:rsidRPr="005F7402">
        <w:rPr>
          <w:rFonts w:ascii="Calibri" w:hAnsi="Calibri" w:cs="Calibri"/>
          <w:noProof/>
        </w:rPr>
        <w:tab/>
        <w:t>Fett CA, Fett WCR, Marchini JS. Circuit weight training vs jogging in metabolic risk factors of overweight/obese women. Arq Bras Cardiol [Internet]. 2009;93(5):519–25. Available from: http://www.ncbi.nlm.nih.gov/pubmed/20084314</w:t>
      </w:r>
    </w:p>
    <w:p w14:paraId="525408C2"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14. </w:t>
      </w:r>
      <w:r w:rsidRPr="005F7402">
        <w:rPr>
          <w:rFonts w:ascii="Calibri" w:hAnsi="Calibri" w:cs="Calibri"/>
          <w:noProof/>
        </w:rPr>
        <w:tab/>
        <w:t xml:space="preserve">Ambroży T, Rydzik Ł, Obmiński Z, Spieszny M, Szczepanik A, Ambroży D, et al. Effect of High-Intensity Strength and Endurance Training in the Form of Small Circuits on Changes in Lipid Levels in Men Aged 35–40 Years. J Clin Med. 2022;11(17). </w:t>
      </w:r>
    </w:p>
    <w:p w14:paraId="7CE0D549"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15. </w:t>
      </w:r>
      <w:r w:rsidRPr="005F7402">
        <w:rPr>
          <w:rFonts w:ascii="Calibri" w:hAnsi="Calibri" w:cs="Calibri"/>
          <w:noProof/>
        </w:rPr>
        <w:tab/>
        <w:t xml:space="preserve">Pitsavos C, Panagiotakos DB, Tambalis KD, Chrysohoou C, Sidossis LS, Skoumas J, et al. Resistance exercise plus to aerobic activities is associated with better lipids’ profile among healthy individuals: The ATTICA study. Qjm. 2009;102(9):609–16. </w:t>
      </w:r>
    </w:p>
    <w:p w14:paraId="5863576A"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16. </w:t>
      </w:r>
      <w:r w:rsidRPr="005F7402">
        <w:rPr>
          <w:rFonts w:ascii="Calibri" w:hAnsi="Calibri" w:cs="Calibri"/>
          <w:noProof/>
        </w:rPr>
        <w:tab/>
        <w:t xml:space="preserve">Nybo L, Sundstrup E, Jakobsen MD, Mohr M, Hornstrup T, Simonsen L, et al. High-intensity training versus traditional exercise interventions for promoting health. Med Sci Sports Exerc. 2010;42(10):1951–8. </w:t>
      </w:r>
    </w:p>
    <w:p w14:paraId="761D6E1F"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17. </w:t>
      </w:r>
      <w:r w:rsidRPr="005F7402">
        <w:rPr>
          <w:rFonts w:ascii="Calibri" w:hAnsi="Calibri" w:cs="Calibri"/>
          <w:noProof/>
        </w:rPr>
        <w:tab/>
        <w:t xml:space="preserve">Salehi Z, Salehi K, Moeini M, Kargarfard M, Sadeghi M. The effect of resistance exercise on lipid profile of coronary artery disease patients: A randomized clinical trial. Iran J Nurs Midwifery Res. 2017;22(2):112–6. </w:t>
      </w:r>
    </w:p>
    <w:p w14:paraId="62169BB0"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18. </w:t>
      </w:r>
      <w:r w:rsidRPr="005F7402">
        <w:rPr>
          <w:rFonts w:ascii="Calibri" w:hAnsi="Calibri" w:cs="Calibri"/>
          <w:noProof/>
        </w:rPr>
        <w:tab/>
        <w:t xml:space="preserve">Heydarpour P, Fayazi S, Haghighi S. Resistance Training Effect on Lipid Profile and Body Fat Percentage of Premenopausal Women. Jundishapur J Chronic Dis Care. 2015;4(2):0–5. </w:t>
      </w:r>
    </w:p>
    <w:p w14:paraId="185F95AB"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19. </w:t>
      </w:r>
      <w:r w:rsidRPr="005F7402">
        <w:rPr>
          <w:rFonts w:ascii="Calibri" w:hAnsi="Calibri" w:cs="Calibri"/>
          <w:noProof/>
        </w:rPr>
        <w:tab/>
        <w:t xml:space="preserve">Hsu CS, Chang ST, Nfor ON, Lee KJ, Lee SS, Liaw YP. Effects of regular aerobic exercise and resistance training on high-density lipoprotein cholesterol levels in taiwanese adults. Int J Environ Res Public Health. 2019;16(11):1–8. </w:t>
      </w:r>
    </w:p>
    <w:p w14:paraId="25FD75B9"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20. </w:t>
      </w:r>
      <w:r w:rsidRPr="005F7402">
        <w:rPr>
          <w:rFonts w:ascii="Calibri" w:hAnsi="Calibri" w:cs="Calibri"/>
          <w:noProof/>
        </w:rPr>
        <w:tab/>
        <w:t>Nowak A, Pilaczyńska-Szcześniak Ł, Wieczorek A, Kaczmarek D, Stemplewski R. Changes in Blood Lipids and Lipoproteins Following a Strength Training Intervention. Stud Phys Cult Tour [Internet]. 2006;13:153–5. Available from: http://0-search.ebscohost.com.library.ucc.ie/login.aspx?direct=true&amp;db=s3h&amp;AN=24737813&amp;site=ehost-live</w:t>
      </w:r>
    </w:p>
    <w:p w14:paraId="079A0151"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lastRenderedPageBreak/>
        <w:t xml:space="preserve">21. </w:t>
      </w:r>
      <w:r w:rsidRPr="005F7402">
        <w:rPr>
          <w:rFonts w:ascii="Calibri" w:hAnsi="Calibri" w:cs="Calibri"/>
          <w:noProof/>
        </w:rPr>
        <w:tab/>
        <w:t xml:space="preserve">Greene NP, Martin SE, Crouse SF. Acute exercise and training alter blood lipid and lipoprotein profiles differently in overweight and obese men and women. Obesity. 2012;20(8):1618–27. </w:t>
      </w:r>
    </w:p>
    <w:p w14:paraId="3A31425D"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22. </w:t>
      </w:r>
      <w:r w:rsidRPr="005F7402">
        <w:rPr>
          <w:rFonts w:ascii="Calibri" w:hAnsi="Calibri" w:cs="Calibri"/>
          <w:noProof/>
        </w:rPr>
        <w:tab/>
        <w:t xml:space="preserve">Lira FS, Uchida MC, Zanchi NE, Gualano B, Martins E, Caperuto EC, et al. Low and moderate, rather than high intensity strength exercise induces benefit regarding plasma lipid profile. Diabetol Metab Syndr. 2010;2(1):1–6. </w:t>
      </w:r>
    </w:p>
    <w:p w14:paraId="0ECBBDA2"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23. </w:t>
      </w:r>
      <w:r w:rsidRPr="005F7402">
        <w:rPr>
          <w:rFonts w:ascii="Calibri" w:hAnsi="Calibri" w:cs="Calibri"/>
          <w:noProof/>
        </w:rPr>
        <w:tab/>
        <w:t xml:space="preserve">Correa CS, Teixeira BC, Bittencourt A, Reischak-Oliveira Á. Effects of strength training on blood lipoprotein concentrations in postmenopausal women. J Vasc Bras. 2014;13(4):312–7. </w:t>
      </w:r>
    </w:p>
    <w:p w14:paraId="3936AD25" w14:textId="77777777" w:rsidR="005F7402" w:rsidRPr="005F7402" w:rsidRDefault="005F7402" w:rsidP="005F7402">
      <w:pPr>
        <w:widowControl w:val="0"/>
        <w:autoSpaceDE w:val="0"/>
        <w:autoSpaceDN w:val="0"/>
        <w:adjustRightInd w:val="0"/>
        <w:spacing w:line="360" w:lineRule="auto"/>
        <w:ind w:left="640" w:hanging="640"/>
        <w:jc w:val="both"/>
        <w:rPr>
          <w:rFonts w:ascii="Calibri" w:hAnsi="Calibri" w:cs="Calibri"/>
          <w:noProof/>
        </w:rPr>
      </w:pPr>
      <w:r w:rsidRPr="005F7402">
        <w:rPr>
          <w:rFonts w:ascii="Calibri" w:hAnsi="Calibri" w:cs="Calibri"/>
          <w:noProof/>
        </w:rPr>
        <w:t xml:space="preserve">24. </w:t>
      </w:r>
      <w:r w:rsidRPr="005F7402">
        <w:rPr>
          <w:rFonts w:ascii="Calibri" w:hAnsi="Calibri" w:cs="Calibri"/>
          <w:noProof/>
        </w:rPr>
        <w:tab/>
        <w:t>Ho CC, Nfor ON, Chen YT, Lin CF, Lu WY, Wu MC, et al. Jogging and weight training associated with increased high-density lipoprotein cholesterol levels in Taiwanese adults. J Int Soc Sports Nutr [Internet]. 2022;19(1):664–76. Available from: https://doi.org/10.1080/15502783.2022.2145232</w:t>
      </w:r>
    </w:p>
    <w:p w14:paraId="7663C643" w14:textId="5B911EAE" w:rsidR="00954BE1" w:rsidRPr="005F5F49" w:rsidRDefault="00964B81" w:rsidP="005F7402">
      <w:pPr>
        <w:pStyle w:val="ListParagraph"/>
        <w:widowControl w:val="0"/>
        <w:autoSpaceDE w:val="0"/>
        <w:autoSpaceDN w:val="0"/>
        <w:adjustRightInd w:val="0"/>
        <w:spacing w:line="360" w:lineRule="auto"/>
        <w:jc w:val="both"/>
      </w:pPr>
      <w:r w:rsidRPr="005F5F49">
        <w:fldChar w:fldCharType="end"/>
      </w:r>
    </w:p>
    <w:p w14:paraId="6BE43439" w14:textId="77777777" w:rsidR="00954BE1" w:rsidRPr="005F5F49" w:rsidRDefault="00954BE1" w:rsidP="00A4475E">
      <w:pPr>
        <w:spacing w:line="360" w:lineRule="auto"/>
        <w:jc w:val="both"/>
      </w:pPr>
    </w:p>
    <w:sectPr w:rsidR="00954BE1" w:rsidRPr="005F5F49" w:rsidSect="00C835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AF048B" w14:textId="77777777" w:rsidR="003D10A6" w:rsidRDefault="003D10A6" w:rsidP="00D62374">
      <w:r>
        <w:separator/>
      </w:r>
    </w:p>
  </w:endnote>
  <w:endnote w:type="continuationSeparator" w:id="0">
    <w:p w14:paraId="15A5D2AF" w14:textId="77777777" w:rsidR="003D10A6" w:rsidRDefault="003D10A6" w:rsidP="00D623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Meiryo">
    <w:panose1 w:val="020B0604030504040204"/>
    <w:charset w:val="80"/>
    <w:family w:val="swiss"/>
    <w:pitch w:val="variable"/>
    <w:sig w:usb0="E00002FF" w:usb1="6AC7FFFF"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DEE69F" w14:textId="77777777" w:rsidR="003D10A6" w:rsidRDefault="003D10A6" w:rsidP="00D62374">
      <w:r>
        <w:separator/>
      </w:r>
    </w:p>
  </w:footnote>
  <w:footnote w:type="continuationSeparator" w:id="0">
    <w:p w14:paraId="5E734C65" w14:textId="77777777" w:rsidR="003D10A6" w:rsidRDefault="003D10A6" w:rsidP="00D623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8C3DBE"/>
    <w:multiLevelType w:val="hybridMultilevel"/>
    <w:tmpl w:val="A8D0B840"/>
    <w:lvl w:ilvl="0" w:tplc="CBCAAF32">
      <w:start w:val="1"/>
      <w:numFmt w:val="decimal"/>
      <w:lvlText w:val="%1."/>
      <w:lvlJc w:val="left"/>
      <w:pPr>
        <w:ind w:left="720" w:hanging="360"/>
      </w:pPr>
      <w:rPr>
        <w:rFonts w:asciiTheme="minorHAnsi" w:eastAsiaTheme="minorEastAsia"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FC41C8"/>
    <w:multiLevelType w:val="hybridMultilevel"/>
    <w:tmpl w:val="7BFAB64E"/>
    <w:lvl w:ilvl="0" w:tplc="AB3CBC62">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022DC5"/>
    <w:multiLevelType w:val="multilevel"/>
    <w:tmpl w:val="196A4A7A"/>
    <w:lvl w:ilvl="0">
      <w:start w:val="3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58B1644"/>
    <w:multiLevelType w:val="hybridMultilevel"/>
    <w:tmpl w:val="A0C676BC"/>
    <w:lvl w:ilvl="0" w:tplc="99606E8E">
      <w:start w:val="1"/>
      <w:numFmt w:val="decimal"/>
      <w:lvlText w:val="%1."/>
      <w:lvlJc w:val="left"/>
      <w:pPr>
        <w:ind w:left="720" w:hanging="360"/>
      </w:pPr>
      <w:rPr>
        <w:rFonts w:asciiTheme="minorHAnsi"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952468"/>
    <w:multiLevelType w:val="hybridMultilevel"/>
    <w:tmpl w:val="8F923EEA"/>
    <w:lvl w:ilvl="0" w:tplc="5EB02010">
      <w:start w:val="1"/>
      <w:numFmt w:val="decimal"/>
      <w:lvlText w:val="%1."/>
      <w:lvlJc w:val="left"/>
      <w:pPr>
        <w:ind w:left="720" w:hanging="360"/>
      </w:pPr>
      <w:rPr>
        <w:rFonts w:asciiTheme="minorHAnsi" w:eastAsiaTheme="minorEastAsia" w:hAnsiTheme="minorHAnsi" w:cs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376732"/>
    <w:multiLevelType w:val="hybridMultilevel"/>
    <w:tmpl w:val="8662D926"/>
    <w:lvl w:ilvl="0" w:tplc="73FAC9E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D6A3964"/>
    <w:multiLevelType w:val="hybridMultilevel"/>
    <w:tmpl w:val="031A58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2"/>
  </w:num>
  <w:num w:numId="4">
    <w:abstractNumId w:val="1"/>
  </w:num>
  <w:num w:numId="5">
    <w:abstractNumId w:val="4"/>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66CF"/>
    <w:rsid w:val="00005E61"/>
    <w:rsid w:val="00007A4A"/>
    <w:rsid w:val="00010B6B"/>
    <w:rsid w:val="000125B9"/>
    <w:rsid w:val="0001670D"/>
    <w:rsid w:val="00021966"/>
    <w:rsid w:val="00021CF1"/>
    <w:rsid w:val="00022433"/>
    <w:rsid w:val="000226E6"/>
    <w:rsid w:val="000237A4"/>
    <w:rsid w:val="00025828"/>
    <w:rsid w:val="00026657"/>
    <w:rsid w:val="00030F68"/>
    <w:rsid w:val="00031956"/>
    <w:rsid w:val="0004296C"/>
    <w:rsid w:val="00044380"/>
    <w:rsid w:val="00046A80"/>
    <w:rsid w:val="00050B54"/>
    <w:rsid w:val="00050E35"/>
    <w:rsid w:val="000525EE"/>
    <w:rsid w:val="00054C29"/>
    <w:rsid w:val="0006147B"/>
    <w:rsid w:val="00062714"/>
    <w:rsid w:val="00065FD6"/>
    <w:rsid w:val="000663F1"/>
    <w:rsid w:val="0007092C"/>
    <w:rsid w:val="00070B39"/>
    <w:rsid w:val="00072638"/>
    <w:rsid w:val="00074F69"/>
    <w:rsid w:val="000752FE"/>
    <w:rsid w:val="00075CC1"/>
    <w:rsid w:val="00076557"/>
    <w:rsid w:val="000773E5"/>
    <w:rsid w:val="00080D37"/>
    <w:rsid w:val="000831D6"/>
    <w:rsid w:val="00087671"/>
    <w:rsid w:val="00095340"/>
    <w:rsid w:val="000954E7"/>
    <w:rsid w:val="00095FC6"/>
    <w:rsid w:val="000B1BC6"/>
    <w:rsid w:val="000B2EB3"/>
    <w:rsid w:val="000B3FDB"/>
    <w:rsid w:val="000B6154"/>
    <w:rsid w:val="000B6663"/>
    <w:rsid w:val="000C0209"/>
    <w:rsid w:val="000C1242"/>
    <w:rsid w:val="000C276A"/>
    <w:rsid w:val="000C3917"/>
    <w:rsid w:val="000C6C19"/>
    <w:rsid w:val="000D1AF2"/>
    <w:rsid w:val="000D4993"/>
    <w:rsid w:val="000D76FF"/>
    <w:rsid w:val="000E0B16"/>
    <w:rsid w:val="000E509A"/>
    <w:rsid w:val="000E777C"/>
    <w:rsid w:val="000F09C0"/>
    <w:rsid w:val="000F0E08"/>
    <w:rsid w:val="000F1CFA"/>
    <w:rsid w:val="0010592A"/>
    <w:rsid w:val="00106A7C"/>
    <w:rsid w:val="001077F1"/>
    <w:rsid w:val="001135BE"/>
    <w:rsid w:val="001146D3"/>
    <w:rsid w:val="00114894"/>
    <w:rsid w:val="001157CD"/>
    <w:rsid w:val="00115B00"/>
    <w:rsid w:val="00116896"/>
    <w:rsid w:val="00120DB0"/>
    <w:rsid w:val="0012123D"/>
    <w:rsid w:val="001213AA"/>
    <w:rsid w:val="00122CC6"/>
    <w:rsid w:val="00124B43"/>
    <w:rsid w:val="00125955"/>
    <w:rsid w:val="00133610"/>
    <w:rsid w:val="001375A5"/>
    <w:rsid w:val="001407A6"/>
    <w:rsid w:val="00141D8C"/>
    <w:rsid w:val="00144471"/>
    <w:rsid w:val="001500D8"/>
    <w:rsid w:val="0015114A"/>
    <w:rsid w:val="00151B27"/>
    <w:rsid w:val="00155FDC"/>
    <w:rsid w:val="0015677F"/>
    <w:rsid w:val="0016248F"/>
    <w:rsid w:val="001658E2"/>
    <w:rsid w:val="0016727C"/>
    <w:rsid w:val="001702D3"/>
    <w:rsid w:val="00174ED3"/>
    <w:rsid w:val="001757D2"/>
    <w:rsid w:val="00176605"/>
    <w:rsid w:val="001813AB"/>
    <w:rsid w:val="00182657"/>
    <w:rsid w:val="00184F1B"/>
    <w:rsid w:val="00191222"/>
    <w:rsid w:val="00192902"/>
    <w:rsid w:val="001935DE"/>
    <w:rsid w:val="00197C28"/>
    <w:rsid w:val="001A1AD7"/>
    <w:rsid w:val="001A4FF0"/>
    <w:rsid w:val="001A50C1"/>
    <w:rsid w:val="001B104C"/>
    <w:rsid w:val="001B16BA"/>
    <w:rsid w:val="001B2AD8"/>
    <w:rsid w:val="001B3570"/>
    <w:rsid w:val="001B36EE"/>
    <w:rsid w:val="001B68E8"/>
    <w:rsid w:val="001B6EBD"/>
    <w:rsid w:val="001C093B"/>
    <w:rsid w:val="001D108D"/>
    <w:rsid w:val="001D1F2E"/>
    <w:rsid w:val="001D6A47"/>
    <w:rsid w:val="001E1937"/>
    <w:rsid w:val="001E5B87"/>
    <w:rsid w:val="001F2D44"/>
    <w:rsid w:val="001F3B53"/>
    <w:rsid w:val="001F56E6"/>
    <w:rsid w:val="00200A43"/>
    <w:rsid w:val="002017FC"/>
    <w:rsid w:val="00201DE5"/>
    <w:rsid w:val="00201DFB"/>
    <w:rsid w:val="0020426A"/>
    <w:rsid w:val="00204E56"/>
    <w:rsid w:val="002053FF"/>
    <w:rsid w:val="00206D2F"/>
    <w:rsid w:val="00210550"/>
    <w:rsid w:val="002112AE"/>
    <w:rsid w:val="00212B15"/>
    <w:rsid w:val="00213CD4"/>
    <w:rsid w:val="002155A9"/>
    <w:rsid w:val="00216F1D"/>
    <w:rsid w:val="00220053"/>
    <w:rsid w:val="002201F2"/>
    <w:rsid w:val="00221BA8"/>
    <w:rsid w:val="00234934"/>
    <w:rsid w:val="002360F9"/>
    <w:rsid w:val="00247B2A"/>
    <w:rsid w:val="00247DAC"/>
    <w:rsid w:val="002508A1"/>
    <w:rsid w:val="00250AB6"/>
    <w:rsid w:val="00255DC2"/>
    <w:rsid w:val="00256AED"/>
    <w:rsid w:val="00262FBF"/>
    <w:rsid w:val="0026321E"/>
    <w:rsid w:val="002634CB"/>
    <w:rsid w:val="00263E4A"/>
    <w:rsid w:val="00265D05"/>
    <w:rsid w:val="00272239"/>
    <w:rsid w:val="00275E62"/>
    <w:rsid w:val="0028332D"/>
    <w:rsid w:val="002850E3"/>
    <w:rsid w:val="00291D85"/>
    <w:rsid w:val="00296DCD"/>
    <w:rsid w:val="002A423F"/>
    <w:rsid w:val="002A5E36"/>
    <w:rsid w:val="002B1782"/>
    <w:rsid w:val="002B6FAF"/>
    <w:rsid w:val="002C115A"/>
    <w:rsid w:val="002C3094"/>
    <w:rsid w:val="002C3FFB"/>
    <w:rsid w:val="002C65DA"/>
    <w:rsid w:val="002C76E0"/>
    <w:rsid w:val="002D075D"/>
    <w:rsid w:val="002D07E5"/>
    <w:rsid w:val="002D22CD"/>
    <w:rsid w:val="002D4384"/>
    <w:rsid w:val="002E04DE"/>
    <w:rsid w:val="002E06AC"/>
    <w:rsid w:val="002E08AF"/>
    <w:rsid w:val="002E20E7"/>
    <w:rsid w:val="002E51D5"/>
    <w:rsid w:val="002E7492"/>
    <w:rsid w:val="002E76AA"/>
    <w:rsid w:val="002F0A99"/>
    <w:rsid w:val="002F1058"/>
    <w:rsid w:val="002F388B"/>
    <w:rsid w:val="002F38D4"/>
    <w:rsid w:val="002F6C96"/>
    <w:rsid w:val="0030157A"/>
    <w:rsid w:val="003028E9"/>
    <w:rsid w:val="00305AED"/>
    <w:rsid w:val="0031291C"/>
    <w:rsid w:val="0031391F"/>
    <w:rsid w:val="003141F9"/>
    <w:rsid w:val="00314503"/>
    <w:rsid w:val="00314B49"/>
    <w:rsid w:val="00320BC1"/>
    <w:rsid w:val="00324A42"/>
    <w:rsid w:val="00331460"/>
    <w:rsid w:val="00335DA4"/>
    <w:rsid w:val="00335F0B"/>
    <w:rsid w:val="00341F33"/>
    <w:rsid w:val="00347B76"/>
    <w:rsid w:val="00355A13"/>
    <w:rsid w:val="00356367"/>
    <w:rsid w:val="00356D07"/>
    <w:rsid w:val="00364725"/>
    <w:rsid w:val="00373C2F"/>
    <w:rsid w:val="00374463"/>
    <w:rsid w:val="00374B90"/>
    <w:rsid w:val="00383B99"/>
    <w:rsid w:val="003850EC"/>
    <w:rsid w:val="00385656"/>
    <w:rsid w:val="00387C34"/>
    <w:rsid w:val="00392560"/>
    <w:rsid w:val="003A520B"/>
    <w:rsid w:val="003B417E"/>
    <w:rsid w:val="003C5B5F"/>
    <w:rsid w:val="003D0F01"/>
    <w:rsid w:val="003D10A6"/>
    <w:rsid w:val="003D68BF"/>
    <w:rsid w:val="003E4878"/>
    <w:rsid w:val="003E5FC5"/>
    <w:rsid w:val="003F0B66"/>
    <w:rsid w:val="003F1233"/>
    <w:rsid w:val="003F2E00"/>
    <w:rsid w:val="003F3ACB"/>
    <w:rsid w:val="003F4F24"/>
    <w:rsid w:val="003F5D6A"/>
    <w:rsid w:val="003F6688"/>
    <w:rsid w:val="003F774F"/>
    <w:rsid w:val="00403D22"/>
    <w:rsid w:val="00404729"/>
    <w:rsid w:val="00406EE8"/>
    <w:rsid w:val="00412771"/>
    <w:rsid w:val="00414170"/>
    <w:rsid w:val="00414A29"/>
    <w:rsid w:val="00423151"/>
    <w:rsid w:val="004235B5"/>
    <w:rsid w:val="00424241"/>
    <w:rsid w:val="00424294"/>
    <w:rsid w:val="004258F6"/>
    <w:rsid w:val="00432585"/>
    <w:rsid w:val="0043288D"/>
    <w:rsid w:val="004344B2"/>
    <w:rsid w:val="00435AC1"/>
    <w:rsid w:val="00437CB9"/>
    <w:rsid w:val="00442DD6"/>
    <w:rsid w:val="004431C2"/>
    <w:rsid w:val="004476AC"/>
    <w:rsid w:val="00451A09"/>
    <w:rsid w:val="00453A16"/>
    <w:rsid w:val="0045426B"/>
    <w:rsid w:val="00455F03"/>
    <w:rsid w:val="0045652B"/>
    <w:rsid w:val="00456868"/>
    <w:rsid w:val="00457141"/>
    <w:rsid w:val="00457E1B"/>
    <w:rsid w:val="00465E1F"/>
    <w:rsid w:val="004666F2"/>
    <w:rsid w:val="00467209"/>
    <w:rsid w:val="0046766E"/>
    <w:rsid w:val="004707A6"/>
    <w:rsid w:val="00470ACB"/>
    <w:rsid w:val="004730D6"/>
    <w:rsid w:val="00474EC7"/>
    <w:rsid w:val="0047693D"/>
    <w:rsid w:val="00477B18"/>
    <w:rsid w:val="00477BD6"/>
    <w:rsid w:val="00480208"/>
    <w:rsid w:val="00482A71"/>
    <w:rsid w:val="00484464"/>
    <w:rsid w:val="00491533"/>
    <w:rsid w:val="0049187D"/>
    <w:rsid w:val="004932FB"/>
    <w:rsid w:val="00493387"/>
    <w:rsid w:val="00494C02"/>
    <w:rsid w:val="004A3E89"/>
    <w:rsid w:val="004A4538"/>
    <w:rsid w:val="004A6BA4"/>
    <w:rsid w:val="004B0635"/>
    <w:rsid w:val="004B1D2E"/>
    <w:rsid w:val="004B2325"/>
    <w:rsid w:val="004B4E38"/>
    <w:rsid w:val="004D3BB5"/>
    <w:rsid w:val="004E2576"/>
    <w:rsid w:val="004F0B38"/>
    <w:rsid w:val="004F451A"/>
    <w:rsid w:val="004F52E6"/>
    <w:rsid w:val="004F5569"/>
    <w:rsid w:val="004F716F"/>
    <w:rsid w:val="004F7F26"/>
    <w:rsid w:val="005076DC"/>
    <w:rsid w:val="00507B44"/>
    <w:rsid w:val="005119EC"/>
    <w:rsid w:val="0051315F"/>
    <w:rsid w:val="00514719"/>
    <w:rsid w:val="00515A8A"/>
    <w:rsid w:val="0051612E"/>
    <w:rsid w:val="00516EB5"/>
    <w:rsid w:val="00520D4B"/>
    <w:rsid w:val="00527D3C"/>
    <w:rsid w:val="00530C8A"/>
    <w:rsid w:val="00530CAC"/>
    <w:rsid w:val="00533BF8"/>
    <w:rsid w:val="00536700"/>
    <w:rsid w:val="00537CE0"/>
    <w:rsid w:val="005407A4"/>
    <w:rsid w:val="00540A6F"/>
    <w:rsid w:val="00540EED"/>
    <w:rsid w:val="0054416B"/>
    <w:rsid w:val="00544D54"/>
    <w:rsid w:val="0054545A"/>
    <w:rsid w:val="00550995"/>
    <w:rsid w:val="00553DE3"/>
    <w:rsid w:val="00555B6B"/>
    <w:rsid w:val="0056315F"/>
    <w:rsid w:val="00567E55"/>
    <w:rsid w:val="0057015F"/>
    <w:rsid w:val="00570F2D"/>
    <w:rsid w:val="005772FB"/>
    <w:rsid w:val="0058319F"/>
    <w:rsid w:val="00587219"/>
    <w:rsid w:val="0058732A"/>
    <w:rsid w:val="0058766A"/>
    <w:rsid w:val="005918C8"/>
    <w:rsid w:val="005926B4"/>
    <w:rsid w:val="005947D1"/>
    <w:rsid w:val="00594DAA"/>
    <w:rsid w:val="005A0453"/>
    <w:rsid w:val="005A1FD8"/>
    <w:rsid w:val="005A2059"/>
    <w:rsid w:val="005C3F7E"/>
    <w:rsid w:val="005C5D0F"/>
    <w:rsid w:val="005C66C8"/>
    <w:rsid w:val="005C7AD8"/>
    <w:rsid w:val="005D265B"/>
    <w:rsid w:val="005D363E"/>
    <w:rsid w:val="005D3DD5"/>
    <w:rsid w:val="005D41C2"/>
    <w:rsid w:val="005D5330"/>
    <w:rsid w:val="005D71F8"/>
    <w:rsid w:val="005E2CA9"/>
    <w:rsid w:val="005E33AE"/>
    <w:rsid w:val="005E4E6E"/>
    <w:rsid w:val="005E4F45"/>
    <w:rsid w:val="005E7C93"/>
    <w:rsid w:val="005F2EA2"/>
    <w:rsid w:val="005F350F"/>
    <w:rsid w:val="005F4444"/>
    <w:rsid w:val="005F45BC"/>
    <w:rsid w:val="005F5F49"/>
    <w:rsid w:val="005F7402"/>
    <w:rsid w:val="00602C14"/>
    <w:rsid w:val="00604FA5"/>
    <w:rsid w:val="00605D9C"/>
    <w:rsid w:val="006074EC"/>
    <w:rsid w:val="00610FEB"/>
    <w:rsid w:val="0061561A"/>
    <w:rsid w:val="0061634B"/>
    <w:rsid w:val="00620E77"/>
    <w:rsid w:val="00626D85"/>
    <w:rsid w:val="00630182"/>
    <w:rsid w:val="00632FEE"/>
    <w:rsid w:val="00633CC6"/>
    <w:rsid w:val="006356AD"/>
    <w:rsid w:val="00641CED"/>
    <w:rsid w:val="00642C2B"/>
    <w:rsid w:val="00644760"/>
    <w:rsid w:val="00647660"/>
    <w:rsid w:val="00652246"/>
    <w:rsid w:val="006527E0"/>
    <w:rsid w:val="00655562"/>
    <w:rsid w:val="00656D98"/>
    <w:rsid w:val="00657034"/>
    <w:rsid w:val="0065710E"/>
    <w:rsid w:val="00667D6F"/>
    <w:rsid w:val="00670036"/>
    <w:rsid w:val="00671CF6"/>
    <w:rsid w:val="0067399E"/>
    <w:rsid w:val="0067453B"/>
    <w:rsid w:val="00676175"/>
    <w:rsid w:val="00680FC7"/>
    <w:rsid w:val="006844F4"/>
    <w:rsid w:val="00684940"/>
    <w:rsid w:val="00684DAB"/>
    <w:rsid w:val="006855D5"/>
    <w:rsid w:val="00690881"/>
    <w:rsid w:val="00691FE8"/>
    <w:rsid w:val="006A2844"/>
    <w:rsid w:val="006A346E"/>
    <w:rsid w:val="006A7B36"/>
    <w:rsid w:val="006B0C86"/>
    <w:rsid w:val="006B1A4B"/>
    <w:rsid w:val="006B7573"/>
    <w:rsid w:val="006B7E51"/>
    <w:rsid w:val="006C36E2"/>
    <w:rsid w:val="006C3DBE"/>
    <w:rsid w:val="006C52CA"/>
    <w:rsid w:val="006D0B70"/>
    <w:rsid w:val="006D0E00"/>
    <w:rsid w:val="006D2472"/>
    <w:rsid w:val="006D6164"/>
    <w:rsid w:val="006D6198"/>
    <w:rsid w:val="006D68E5"/>
    <w:rsid w:val="006E1106"/>
    <w:rsid w:val="006E11CD"/>
    <w:rsid w:val="006E20AB"/>
    <w:rsid w:val="006E3F69"/>
    <w:rsid w:val="006F42C9"/>
    <w:rsid w:val="006F6045"/>
    <w:rsid w:val="006F631C"/>
    <w:rsid w:val="00700026"/>
    <w:rsid w:val="007017BF"/>
    <w:rsid w:val="00702D32"/>
    <w:rsid w:val="00702EB0"/>
    <w:rsid w:val="00703A2F"/>
    <w:rsid w:val="0070453E"/>
    <w:rsid w:val="007102C7"/>
    <w:rsid w:val="00710962"/>
    <w:rsid w:val="00712D16"/>
    <w:rsid w:val="007149D1"/>
    <w:rsid w:val="00714BE4"/>
    <w:rsid w:val="00715FB1"/>
    <w:rsid w:val="0072238A"/>
    <w:rsid w:val="00724666"/>
    <w:rsid w:val="0072466E"/>
    <w:rsid w:val="00731D9E"/>
    <w:rsid w:val="0073395F"/>
    <w:rsid w:val="00733A7C"/>
    <w:rsid w:val="00734993"/>
    <w:rsid w:val="00735B8F"/>
    <w:rsid w:val="00743A23"/>
    <w:rsid w:val="0074605D"/>
    <w:rsid w:val="00750362"/>
    <w:rsid w:val="00750C9D"/>
    <w:rsid w:val="007523C8"/>
    <w:rsid w:val="00761C60"/>
    <w:rsid w:val="0076499E"/>
    <w:rsid w:val="0077064F"/>
    <w:rsid w:val="00771959"/>
    <w:rsid w:val="00771F78"/>
    <w:rsid w:val="00772BC8"/>
    <w:rsid w:val="007745F9"/>
    <w:rsid w:val="007772F3"/>
    <w:rsid w:val="00781BF3"/>
    <w:rsid w:val="00783BFD"/>
    <w:rsid w:val="00784E15"/>
    <w:rsid w:val="00790002"/>
    <w:rsid w:val="00792F3B"/>
    <w:rsid w:val="00795FF8"/>
    <w:rsid w:val="00796BD2"/>
    <w:rsid w:val="00797335"/>
    <w:rsid w:val="007A066E"/>
    <w:rsid w:val="007A1589"/>
    <w:rsid w:val="007A3C15"/>
    <w:rsid w:val="007A3C54"/>
    <w:rsid w:val="007B114D"/>
    <w:rsid w:val="007B1278"/>
    <w:rsid w:val="007B1BF3"/>
    <w:rsid w:val="007B6DFC"/>
    <w:rsid w:val="007B7861"/>
    <w:rsid w:val="007C1257"/>
    <w:rsid w:val="007C7A8F"/>
    <w:rsid w:val="007C7AF2"/>
    <w:rsid w:val="007D1466"/>
    <w:rsid w:val="007D2456"/>
    <w:rsid w:val="007D30CA"/>
    <w:rsid w:val="007D4B34"/>
    <w:rsid w:val="007D6FCE"/>
    <w:rsid w:val="007E16DB"/>
    <w:rsid w:val="007E18CB"/>
    <w:rsid w:val="007E18CE"/>
    <w:rsid w:val="007E24B5"/>
    <w:rsid w:val="007E61C2"/>
    <w:rsid w:val="007E6A9A"/>
    <w:rsid w:val="007F00EB"/>
    <w:rsid w:val="007F061C"/>
    <w:rsid w:val="007F09CF"/>
    <w:rsid w:val="007F183E"/>
    <w:rsid w:val="007F1841"/>
    <w:rsid w:val="007F5B5C"/>
    <w:rsid w:val="0080123D"/>
    <w:rsid w:val="00802BA6"/>
    <w:rsid w:val="008056B7"/>
    <w:rsid w:val="00806072"/>
    <w:rsid w:val="008107E7"/>
    <w:rsid w:val="008123D6"/>
    <w:rsid w:val="008154C4"/>
    <w:rsid w:val="008157D0"/>
    <w:rsid w:val="00815E47"/>
    <w:rsid w:val="00821229"/>
    <w:rsid w:val="00825CA6"/>
    <w:rsid w:val="0082639B"/>
    <w:rsid w:val="00830913"/>
    <w:rsid w:val="00831E97"/>
    <w:rsid w:val="00833F0A"/>
    <w:rsid w:val="0083457F"/>
    <w:rsid w:val="00834E39"/>
    <w:rsid w:val="0083669B"/>
    <w:rsid w:val="00837543"/>
    <w:rsid w:val="008429AF"/>
    <w:rsid w:val="008452D9"/>
    <w:rsid w:val="00850B66"/>
    <w:rsid w:val="008529B4"/>
    <w:rsid w:val="00852E83"/>
    <w:rsid w:val="00855529"/>
    <w:rsid w:val="00862765"/>
    <w:rsid w:val="00866A20"/>
    <w:rsid w:val="00870367"/>
    <w:rsid w:val="00883C56"/>
    <w:rsid w:val="0088428C"/>
    <w:rsid w:val="00884BAA"/>
    <w:rsid w:val="0089125B"/>
    <w:rsid w:val="0089401A"/>
    <w:rsid w:val="008978D6"/>
    <w:rsid w:val="00897F62"/>
    <w:rsid w:val="008A2B05"/>
    <w:rsid w:val="008A3970"/>
    <w:rsid w:val="008A40AF"/>
    <w:rsid w:val="008B163A"/>
    <w:rsid w:val="008B4700"/>
    <w:rsid w:val="008B5077"/>
    <w:rsid w:val="008B66D0"/>
    <w:rsid w:val="008B78F5"/>
    <w:rsid w:val="008C2A81"/>
    <w:rsid w:val="008C33BD"/>
    <w:rsid w:val="008C622C"/>
    <w:rsid w:val="008C6E57"/>
    <w:rsid w:val="008D061C"/>
    <w:rsid w:val="008D1208"/>
    <w:rsid w:val="008D237C"/>
    <w:rsid w:val="008D5E57"/>
    <w:rsid w:val="008D7049"/>
    <w:rsid w:val="008E0143"/>
    <w:rsid w:val="008E11DF"/>
    <w:rsid w:val="008F35AA"/>
    <w:rsid w:val="008F41B9"/>
    <w:rsid w:val="008F660A"/>
    <w:rsid w:val="008F6F92"/>
    <w:rsid w:val="008F7772"/>
    <w:rsid w:val="008F7E00"/>
    <w:rsid w:val="00910AF1"/>
    <w:rsid w:val="00911A07"/>
    <w:rsid w:val="009136F0"/>
    <w:rsid w:val="009171F3"/>
    <w:rsid w:val="00917A41"/>
    <w:rsid w:val="00917B3F"/>
    <w:rsid w:val="00917B5E"/>
    <w:rsid w:val="00922180"/>
    <w:rsid w:val="0092547B"/>
    <w:rsid w:val="0092582B"/>
    <w:rsid w:val="00927947"/>
    <w:rsid w:val="0092798D"/>
    <w:rsid w:val="009329FD"/>
    <w:rsid w:val="00932D50"/>
    <w:rsid w:val="009402CC"/>
    <w:rsid w:val="00940915"/>
    <w:rsid w:val="00940CE5"/>
    <w:rsid w:val="00946F27"/>
    <w:rsid w:val="00954BE1"/>
    <w:rsid w:val="00954FB2"/>
    <w:rsid w:val="00955A13"/>
    <w:rsid w:val="00956262"/>
    <w:rsid w:val="0095678F"/>
    <w:rsid w:val="009569D2"/>
    <w:rsid w:val="009570C3"/>
    <w:rsid w:val="009624C1"/>
    <w:rsid w:val="00964B81"/>
    <w:rsid w:val="00965484"/>
    <w:rsid w:val="00967FF5"/>
    <w:rsid w:val="00971249"/>
    <w:rsid w:val="0097561B"/>
    <w:rsid w:val="009756FF"/>
    <w:rsid w:val="00980865"/>
    <w:rsid w:val="00981AED"/>
    <w:rsid w:val="00982462"/>
    <w:rsid w:val="00983BE5"/>
    <w:rsid w:val="009840E4"/>
    <w:rsid w:val="00984868"/>
    <w:rsid w:val="009876C8"/>
    <w:rsid w:val="009909CC"/>
    <w:rsid w:val="00992A01"/>
    <w:rsid w:val="00994D0D"/>
    <w:rsid w:val="00997EC0"/>
    <w:rsid w:val="009A2388"/>
    <w:rsid w:val="009A6622"/>
    <w:rsid w:val="009B1C53"/>
    <w:rsid w:val="009B5857"/>
    <w:rsid w:val="009B6B78"/>
    <w:rsid w:val="009B716E"/>
    <w:rsid w:val="009C38F0"/>
    <w:rsid w:val="009C51CF"/>
    <w:rsid w:val="009D0E3B"/>
    <w:rsid w:val="009D15CB"/>
    <w:rsid w:val="009D1F88"/>
    <w:rsid w:val="009D2BB5"/>
    <w:rsid w:val="009D3844"/>
    <w:rsid w:val="009E0062"/>
    <w:rsid w:val="009E1B34"/>
    <w:rsid w:val="009E432D"/>
    <w:rsid w:val="009E43E9"/>
    <w:rsid w:val="009E5843"/>
    <w:rsid w:val="009E63E9"/>
    <w:rsid w:val="009E70F4"/>
    <w:rsid w:val="009F132C"/>
    <w:rsid w:val="009F3781"/>
    <w:rsid w:val="009F5B6A"/>
    <w:rsid w:val="009F6304"/>
    <w:rsid w:val="009F70EF"/>
    <w:rsid w:val="00A01021"/>
    <w:rsid w:val="00A03250"/>
    <w:rsid w:val="00A113DA"/>
    <w:rsid w:val="00A16841"/>
    <w:rsid w:val="00A20025"/>
    <w:rsid w:val="00A20292"/>
    <w:rsid w:val="00A32182"/>
    <w:rsid w:val="00A337E1"/>
    <w:rsid w:val="00A33D0A"/>
    <w:rsid w:val="00A348A4"/>
    <w:rsid w:val="00A3580A"/>
    <w:rsid w:val="00A36FD9"/>
    <w:rsid w:val="00A4475E"/>
    <w:rsid w:val="00A46F1C"/>
    <w:rsid w:val="00A47677"/>
    <w:rsid w:val="00A514E8"/>
    <w:rsid w:val="00A53558"/>
    <w:rsid w:val="00A541F7"/>
    <w:rsid w:val="00A56D76"/>
    <w:rsid w:val="00A57565"/>
    <w:rsid w:val="00A61A4A"/>
    <w:rsid w:val="00A61F96"/>
    <w:rsid w:val="00A64BD6"/>
    <w:rsid w:val="00A67B69"/>
    <w:rsid w:val="00A701D4"/>
    <w:rsid w:val="00A717F4"/>
    <w:rsid w:val="00A734BA"/>
    <w:rsid w:val="00A77A69"/>
    <w:rsid w:val="00A81C3F"/>
    <w:rsid w:val="00A82780"/>
    <w:rsid w:val="00A85636"/>
    <w:rsid w:val="00A85964"/>
    <w:rsid w:val="00A85F92"/>
    <w:rsid w:val="00A93FEF"/>
    <w:rsid w:val="00AA0205"/>
    <w:rsid w:val="00AA11AC"/>
    <w:rsid w:val="00AA2060"/>
    <w:rsid w:val="00AA377E"/>
    <w:rsid w:val="00AA4C27"/>
    <w:rsid w:val="00AA5F2A"/>
    <w:rsid w:val="00AA6736"/>
    <w:rsid w:val="00AA6AA9"/>
    <w:rsid w:val="00AB0D5F"/>
    <w:rsid w:val="00AB2B06"/>
    <w:rsid w:val="00AB4055"/>
    <w:rsid w:val="00AB4A4B"/>
    <w:rsid w:val="00AB4DBF"/>
    <w:rsid w:val="00AB57AB"/>
    <w:rsid w:val="00AB67A5"/>
    <w:rsid w:val="00AB7026"/>
    <w:rsid w:val="00AC0D23"/>
    <w:rsid w:val="00AC5A44"/>
    <w:rsid w:val="00AD0C25"/>
    <w:rsid w:val="00AE1F2D"/>
    <w:rsid w:val="00AE5267"/>
    <w:rsid w:val="00AE53E8"/>
    <w:rsid w:val="00AE7193"/>
    <w:rsid w:val="00B0014A"/>
    <w:rsid w:val="00B00D24"/>
    <w:rsid w:val="00B02A32"/>
    <w:rsid w:val="00B0316A"/>
    <w:rsid w:val="00B07B34"/>
    <w:rsid w:val="00B13A02"/>
    <w:rsid w:val="00B1590A"/>
    <w:rsid w:val="00B15C60"/>
    <w:rsid w:val="00B22F27"/>
    <w:rsid w:val="00B23B21"/>
    <w:rsid w:val="00B2481E"/>
    <w:rsid w:val="00B25AE4"/>
    <w:rsid w:val="00B27041"/>
    <w:rsid w:val="00B35764"/>
    <w:rsid w:val="00B3649B"/>
    <w:rsid w:val="00B3654C"/>
    <w:rsid w:val="00B36952"/>
    <w:rsid w:val="00B443E7"/>
    <w:rsid w:val="00B44D21"/>
    <w:rsid w:val="00B524EA"/>
    <w:rsid w:val="00B556F9"/>
    <w:rsid w:val="00B6529F"/>
    <w:rsid w:val="00B715EF"/>
    <w:rsid w:val="00B72598"/>
    <w:rsid w:val="00B72C4F"/>
    <w:rsid w:val="00B7558E"/>
    <w:rsid w:val="00B76E7C"/>
    <w:rsid w:val="00B82912"/>
    <w:rsid w:val="00B874DA"/>
    <w:rsid w:val="00B87574"/>
    <w:rsid w:val="00B90535"/>
    <w:rsid w:val="00B91EA0"/>
    <w:rsid w:val="00B92FB8"/>
    <w:rsid w:val="00B94C5B"/>
    <w:rsid w:val="00BA07BD"/>
    <w:rsid w:val="00BA2CD9"/>
    <w:rsid w:val="00BA360C"/>
    <w:rsid w:val="00BB10EE"/>
    <w:rsid w:val="00BB1951"/>
    <w:rsid w:val="00BB4BD6"/>
    <w:rsid w:val="00BB5B15"/>
    <w:rsid w:val="00BD395D"/>
    <w:rsid w:val="00BD4258"/>
    <w:rsid w:val="00BD72CF"/>
    <w:rsid w:val="00BD78F8"/>
    <w:rsid w:val="00BE0295"/>
    <w:rsid w:val="00BE100B"/>
    <w:rsid w:val="00BE517A"/>
    <w:rsid w:val="00BE5C38"/>
    <w:rsid w:val="00BE6664"/>
    <w:rsid w:val="00BE764C"/>
    <w:rsid w:val="00BF162D"/>
    <w:rsid w:val="00BF4462"/>
    <w:rsid w:val="00BF6B8C"/>
    <w:rsid w:val="00C05E2C"/>
    <w:rsid w:val="00C0632D"/>
    <w:rsid w:val="00C12331"/>
    <w:rsid w:val="00C13A82"/>
    <w:rsid w:val="00C14D17"/>
    <w:rsid w:val="00C17039"/>
    <w:rsid w:val="00C1753B"/>
    <w:rsid w:val="00C20623"/>
    <w:rsid w:val="00C21347"/>
    <w:rsid w:val="00C256D6"/>
    <w:rsid w:val="00C258E7"/>
    <w:rsid w:val="00C25A48"/>
    <w:rsid w:val="00C26263"/>
    <w:rsid w:val="00C35A47"/>
    <w:rsid w:val="00C36A5C"/>
    <w:rsid w:val="00C40800"/>
    <w:rsid w:val="00C41694"/>
    <w:rsid w:val="00C43A4A"/>
    <w:rsid w:val="00C459C4"/>
    <w:rsid w:val="00C46A04"/>
    <w:rsid w:val="00C50955"/>
    <w:rsid w:val="00C52368"/>
    <w:rsid w:val="00C54442"/>
    <w:rsid w:val="00C573E6"/>
    <w:rsid w:val="00C64237"/>
    <w:rsid w:val="00C73A09"/>
    <w:rsid w:val="00C766CF"/>
    <w:rsid w:val="00C7716F"/>
    <w:rsid w:val="00C81CDB"/>
    <w:rsid w:val="00C8353E"/>
    <w:rsid w:val="00C916C3"/>
    <w:rsid w:val="00C92E7E"/>
    <w:rsid w:val="00C934EC"/>
    <w:rsid w:val="00C94F54"/>
    <w:rsid w:val="00C961FB"/>
    <w:rsid w:val="00C97158"/>
    <w:rsid w:val="00CA4A92"/>
    <w:rsid w:val="00CA5D74"/>
    <w:rsid w:val="00CA76DF"/>
    <w:rsid w:val="00CB14DC"/>
    <w:rsid w:val="00CB3217"/>
    <w:rsid w:val="00CC2403"/>
    <w:rsid w:val="00CD49AF"/>
    <w:rsid w:val="00CD5531"/>
    <w:rsid w:val="00CD643B"/>
    <w:rsid w:val="00CD6ED7"/>
    <w:rsid w:val="00CE1A0A"/>
    <w:rsid w:val="00CE68FE"/>
    <w:rsid w:val="00CF1B2B"/>
    <w:rsid w:val="00CF48E3"/>
    <w:rsid w:val="00CF4F7F"/>
    <w:rsid w:val="00CF559B"/>
    <w:rsid w:val="00D0149C"/>
    <w:rsid w:val="00D01C30"/>
    <w:rsid w:val="00D0602B"/>
    <w:rsid w:val="00D06119"/>
    <w:rsid w:val="00D069E8"/>
    <w:rsid w:val="00D1018E"/>
    <w:rsid w:val="00D12EC1"/>
    <w:rsid w:val="00D22D28"/>
    <w:rsid w:val="00D27FD7"/>
    <w:rsid w:val="00D324D9"/>
    <w:rsid w:val="00D35A53"/>
    <w:rsid w:val="00D40143"/>
    <w:rsid w:val="00D4165C"/>
    <w:rsid w:val="00D50020"/>
    <w:rsid w:val="00D52E4D"/>
    <w:rsid w:val="00D532A4"/>
    <w:rsid w:val="00D565B1"/>
    <w:rsid w:val="00D56EC8"/>
    <w:rsid w:val="00D571DB"/>
    <w:rsid w:val="00D60D9B"/>
    <w:rsid w:val="00D60DF7"/>
    <w:rsid w:val="00D61148"/>
    <w:rsid w:val="00D62374"/>
    <w:rsid w:val="00D70488"/>
    <w:rsid w:val="00D71241"/>
    <w:rsid w:val="00D75779"/>
    <w:rsid w:val="00D75AE8"/>
    <w:rsid w:val="00D822C9"/>
    <w:rsid w:val="00D85814"/>
    <w:rsid w:val="00D86FB2"/>
    <w:rsid w:val="00D900D6"/>
    <w:rsid w:val="00D96AD8"/>
    <w:rsid w:val="00D9714D"/>
    <w:rsid w:val="00DA02C0"/>
    <w:rsid w:val="00DA0E37"/>
    <w:rsid w:val="00DA207A"/>
    <w:rsid w:val="00DA62F3"/>
    <w:rsid w:val="00DA76C1"/>
    <w:rsid w:val="00DB0310"/>
    <w:rsid w:val="00DB0DBC"/>
    <w:rsid w:val="00DB261A"/>
    <w:rsid w:val="00DB4DAC"/>
    <w:rsid w:val="00DC268D"/>
    <w:rsid w:val="00DC3CBA"/>
    <w:rsid w:val="00DC4837"/>
    <w:rsid w:val="00DD0691"/>
    <w:rsid w:val="00DD5A9F"/>
    <w:rsid w:val="00DE1FD0"/>
    <w:rsid w:val="00DE206C"/>
    <w:rsid w:val="00DE49E4"/>
    <w:rsid w:val="00DF214B"/>
    <w:rsid w:val="00DF2E7F"/>
    <w:rsid w:val="00DF4827"/>
    <w:rsid w:val="00DF53E9"/>
    <w:rsid w:val="00DF78CE"/>
    <w:rsid w:val="00E101C4"/>
    <w:rsid w:val="00E10787"/>
    <w:rsid w:val="00E14C75"/>
    <w:rsid w:val="00E154A3"/>
    <w:rsid w:val="00E157AC"/>
    <w:rsid w:val="00E16108"/>
    <w:rsid w:val="00E17628"/>
    <w:rsid w:val="00E21CBB"/>
    <w:rsid w:val="00E21E2D"/>
    <w:rsid w:val="00E26B1F"/>
    <w:rsid w:val="00E31649"/>
    <w:rsid w:val="00E367BB"/>
    <w:rsid w:val="00E4162E"/>
    <w:rsid w:val="00E41DA5"/>
    <w:rsid w:val="00E42C58"/>
    <w:rsid w:val="00E43680"/>
    <w:rsid w:val="00E47442"/>
    <w:rsid w:val="00E477B0"/>
    <w:rsid w:val="00E50237"/>
    <w:rsid w:val="00E5194B"/>
    <w:rsid w:val="00E53221"/>
    <w:rsid w:val="00E60F3F"/>
    <w:rsid w:val="00E66523"/>
    <w:rsid w:val="00E670DA"/>
    <w:rsid w:val="00E70F86"/>
    <w:rsid w:val="00E726ED"/>
    <w:rsid w:val="00E72F12"/>
    <w:rsid w:val="00E733AB"/>
    <w:rsid w:val="00E76099"/>
    <w:rsid w:val="00E820AF"/>
    <w:rsid w:val="00E858FE"/>
    <w:rsid w:val="00E901EC"/>
    <w:rsid w:val="00E9180A"/>
    <w:rsid w:val="00E9232A"/>
    <w:rsid w:val="00E95912"/>
    <w:rsid w:val="00E97531"/>
    <w:rsid w:val="00EA269F"/>
    <w:rsid w:val="00EA2D87"/>
    <w:rsid w:val="00EA3FFA"/>
    <w:rsid w:val="00EA4120"/>
    <w:rsid w:val="00EA4B4B"/>
    <w:rsid w:val="00EB2DF7"/>
    <w:rsid w:val="00EB7BE5"/>
    <w:rsid w:val="00EB7ED3"/>
    <w:rsid w:val="00EC5981"/>
    <w:rsid w:val="00EC5BC9"/>
    <w:rsid w:val="00EC5CCD"/>
    <w:rsid w:val="00EC60B5"/>
    <w:rsid w:val="00EC7B9D"/>
    <w:rsid w:val="00ED10F5"/>
    <w:rsid w:val="00ED2EFB"/>
    <w:rsid w:val="00ED5420"/>
    <w:rsid w:val="00ED602F"/>
    <w:rsid w:val="00EE0A1D"/>
    <w:rsid w:val="00EE4EB9"/>
    <w:rsid w:val="00EF0186"/>
    <w:rsid w:val="00EF02F8"/>
    <w:rsid w:val="00F002C7"/>
    <w:rsid w:val="00F01993"/>
    <w:rsid w:val="00F01F8B"/>
    <w:rsid w:val="00F049F9"/>
    <w:rsid w:val="00F06BD1"/>
    <w:rsid w:val="00F06BDD"/>
    <w:rsid w:val="00F11B83"/>
    <w:rsid w:val="00F13804"/>
    <w:rsid w:val="00F13B9E"/>
    <w:rsid w:val="00F14BC9"/>
    <w:rsid w:val="00F16C5D"/>
    <w:rsid w:val="00F205C0"/>
    <w:rsid w:val="00F20ED2"/>
    <w:rsid w:val="00F22566"/>
    <w:rsid w:val="00F27313"/>
    <w:rsid w:val="00F277D2"/>
    <w:rsid w:val="00F30124"/>
    <w:rsid w:val="00F319F3"/>
    <w:rsid w:val="00F329F9"/>
    <w:rsid w:val="00F32E78"/>
    <w:rsid w:val="00F418EF"/>
    <w:rsid w:val="00F522B0"/>
    <w:rsid w:val="00F55849"/>
    <w:rsid w:val="00F614F1"/>
    <w:rsid w:val="00F62629"/>
    <w:rsid w:val="00F64243"/>
    <w:rsid w:val="00F64D91"/>
    <w:rsid w:val="00F663C6"/>
    <w:rsid w:val="00F67447"/>
    <w:rsid w:val="00F67AE7"/>
    <w:rsid w:val="00F700E6"/>
    <w:rsid w:val="00F7036A"/>
    <w:rsid w:val="00F7212D"/>
    <w:rsid w:val="00F85415"/>
    <w:rsid w:val="00F921F9"/>
    <w:rsid w:val="00F9454F"/>
    <w:rsid w:val="00F9456F"/>
    <w:rsid w:val="00F959F4"/>
    <w:rsid w:val="00F9651D"/>
    <w:rsid w:val="00F96E25"/>
    <w:rsid w:val="00FA3394"/>
    <w:rsid w:val="00FA3EE8"/>
    <w:rsid w:val="00FA569F"/>
    <w:rsid w:val="00FA65F1"/>
    <w:rsid w:val="00FA6EC8"/>
    <w:rsid w:val="00FB085E"/>
    <w:rsid w:val="00FB41DD"/>
    <w:rsid w:val="00FB445C"/>
    <w:rsid w:val="00FB74C8"/>
    <w:rsid w:val="00FB7749"/>
    <w:rsid w:val="00FC1EA3"/>
    <w:rsid w:val="00FC61CC"/>
    <w:rsid w:val="00FC6392"/>
    <w:rsid w:val="00FD5B04"/>
    <w:rsid w:val="00FD5CCB"/>
    <w:rsid w:val="00FE3A65"/>
    <w:rsid w:val="00FE6A23"/>
    <w:rsid w:val="00FF23EE"/>
    <w:rsid w:val="00FF4C2C"/>
    <w:rsid w:val="00FF59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78F450"/>
  <w14:defaultImageDpi w14:val="32767"/>
  <w15:chartTrackingRefBased/>
  <w15:docId w15:val="{2A84334D-808A-E449-AD76-CF61085DFD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05E2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88428C"/>
    <w:rPr>
      <w:color w:val="0000FF"/>
      <w:u w:val="single"/>
    </w:rPr>
  </w:style>
  <w:style w:type="table" w:styleId="TableGrid">
    <w:name w:val="Table Grid"/>
    <w:basedOn w:val="TableNormal"/>
    <w:uiPriority w:val="39"/>
    <w:rsid w:val="00684D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31460"/>
    <w:pPr>
      <w:ind w:left="720"/>
      <w:contextualSpacing/>
    </w:pPr>
    <w:rPr>
      <w:rFonts w:asciiTheme="minorHAnsi" w:eastAsiaTheme="minorEastAsia" w:hAnsiTheme="minorHAnsi" w:cstheme="minorBidi"/>
    </w:rPr>
  </w:style>
  <w:style w:type="paragraph" w:styleId="NormalWeb">
    <w:name w:val="Normal (Web)"/>
    <w:basedOn w:val="Normal"/>
    <w:uiPriority w:val="99"/>
    <w:unhideWhenUsed/>
    <w:rsid w:val="0067453B"/>
    <w:pPr>
      <w:spacing w:before="100" w:beforeAutospacing="1" w:after="100" w:afterAutospacing="1"/>
    </w:pPr>
  </w:style>
  <w:style w:type="table" w:styleId="ListTable6Colorful">
    <w:name w:val="List Table 6 Colorful"/>
    <w:basedOn w:val="TableNormal"/>
    <w:uiPriority w:val="51"/>
    <w:rsid w:val="00EC7B9D"/>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EC7B9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CA5D74"/>
    <w:rPr>
      <w:color w:val="808080"/>
    </w:rPr>
  </w:style>
  <w:style w:type="table" w:styleId="ListTable1Light">
    <w:name w:val="List Table 1 Light"/>
    <w:basedOn w:val="TableNormal"/>
    <w:uiPriority w:val="46"/>
    <w:rsid w:val="00DE49E4"/>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eader">
    <w:name w:val="header"/>
    <w:basedOn w:val="Normal"/>
    <w:link w:val="HeaderChar"/>
    <w:uiPriority w:val="99"/>
    <w:unhideWhenUsed/>
    <w:rsid w:val="00D62374"/>
    <w:pPr>
      <w:tabs>
        <w:tab w:val="center" w:pos="4680"/>
        <w:tab w:val="right" w:pos="9360"/>
      </w:tabs>
    </w:pPr>
  </w:style>
  <w:style w:type="character" w:customStyle="1" w:styleId="HeaderChar">
    <w:name w:val="Header Char"/>
    <w:basedOn w:val="DefaultParagraphFont"/>
    <w:link w:val="Header"/>
    <w:uiPriority w:val="99"/>
    <w:rsid w:val="00D62374"/>
    <w:rPr>
      <w:rFonts w:ascii="Times New Roman" w:eastAsia="Times New Roman" w:hAnsi="Times New Roman" w:cs="Times New Roman"/>
    </w:rPr>
  </w:style>
  <w:style w:type="paragraph" w:styleId="Footer">
    <w:name w:val="footer"/>
    <w:basedOn w:val="Normal"/>
    <w:link w:val="FooterChar"/>
    <w:uiPriority w:val="99"/>
    <w:unhideWhenUsed/>
    <w:rsid w:val="00D62374"/>
    <w:pPr>
      <w:tabs>
        <w:tab w:val="center" w:pos="4680"/>
        <w:tab w:val="right" w:pos="9360"/>
      </w:tabs>
    </w:pPr>
  </w:style>
  <w:style w:type="character" w:customStyle="1" w:styleId="FooterChar">
    <w:name w:val="Footer Char"/>
    <w:basedOn w:val="DefaultParagraphFont"/>
    <w:link w:val="Footer"/>
    <w:uiPriority w:val="99"/>
    <w:rsid w:val="00D6237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4647">
      <w:bodyDiv w:val="1"/>
      <w:marLeft w:val="0"/>
      <w:marRight w:val="0"/>
      <w:marTop w:val="0"/>
      <w:marBottom w:val="0"/>
      <w:divBdr>
        <w:top w:val="none" w:sz="0" w:space="0" w:color="auto"/>
        <w:left w:val="none" w:sz="0" w:space="0" w:color="auto"/>
        <w:bottom w:val="none" w:sz="0" w:space="0" w:color="auto"/>
        <w:right w:val="none" w:sz="0" w:space="0" w:color="auto"/>
      </w:divBdr>
      <w:divsChild>
        <w:div w:id="2061587075">
          <w:marLeft w:val="0"/>
          <w:marRight w:val="0"/>
          <w:marTop w:val="0"/>
          <w:marBottom w:val="0"/>
          <w:divBdr>
            <w:top w:val="none" w:sz="0" w:space="0" w:color="auto"/>
            <w:left w:val="none" w:sz="0" w:space="0" w:color="auto"/>
            <w:bottom w:val="none" w:sz="0" w:space="0" w:color="auto"/>
            <w:right w:val="none" w:sz="0" w:space="0" w:color="auto"/>
          </w:divBdr>
          <w:divsChild>
            <w:div w:id="140732059">
              <w:marLeft w:val="0"/>
              <w:marRight w:val="0"/>
              <w:marTop w:val="0"/>
              <w:marBottom w:val="0"/>
              <w:divBdr>
                <w:top w:val="none" w:sz="0" w:space="0" w:color="auto"/>
                <w:left w:val="none" w:sz="0" w:space="0" w:color="auto"/>
                <w:bottom w:val="none" w:sz="0" w:space="0" w:color="auto"/>
                <w:right w:val="none" w:sz="0" w:space="0" w:color="auto"/>
              </w:divBdr>
              <w:divsChild>
                <w:div w:id="91142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02828">
      <w:bodyDiv w:val="1"/>
      <w:marLeft w:val="0"/>
      <w:marRight w:val="0"/>
      <w:marTop w:val="0"/>
      <w:marBottom w:val="0"/>
      <w:divBdr>
        <w:top w:val="none" w:sz="0" w:space="0" w:color="auto"/>
        <w:left w:val="none" w:sz="0" w:space="0" w:color="auto"/>
        <w:bottom w:val="none" w:sz="0" w:space="0" w:color="auto"/>
        <w:right w:val="none" w:sz="0" w:space="0" w:color="auto"/>
      </w:divBdr>
    </w:div>
    <w:div w:id="33236403">
      <w:bodyDiv w:val="1"/>
      <w:marLeft w:val="0"/>
      <w:marRight w:val="0"/>
      <w:marTop w:val="0"/>
      <w:marBottom w:val="0"/>
      <w:divBdr>
        <w:top w:val="none" w:sz="0" w:space="0" w:color="auto"/>
        <w:left w:val="none" w:sz="0" w:space="0" w:color="auto"/>
        <w:bottom w:val="none" w:sz="0" w:space="0" w:color="auto"/>
        <w:right w:val="none" w:sz="0" w:space="0" w:color="auto"/>
      </w:divBdr>
    </w:div>
    <w:div w:id="44179337">
      <w:bodyDiv w:val="1"/>
      <w:marLeft w:val="0"/>
      <w:marRight w:val="0"/>
      <w:marTop w:val="0"/>
      <w:marBottom w:val="0"/>
      <w:divBdr>
        <w:top w:val="none" w:sz="0" w:space="0" w:color="auto"/>
        <w:left w:val="none" w:sz="0" w:space="0" w:color="auto"/>
        <w:bottom w:val="none" w:sz="0" w:space="0" w:color="auto"/>
        <w:right w:val="none" w:sz="0" w:space="0" w:color="auto"/>
      </w:divBdr>
      <w:divsChild>
        <w:div w:id="887448313">
          <w:marLeft w:val="0"/>
          <w:marRight w:val="0"/>
          <w:marTop w:val="0"/>
          <w:marBottom w:val="0"/>
          <w:divBdr>
            <w:top w:val="none" w:sz="0" w:space="0" w:color="auto"/>
            <w:left w:val="none" w:sz="0" w:space="0" w:color="auto"/>
            <w:bottom w:val="none" w:sz="0" w:space="0" w:color="auto"/>
            <w:right w:val="none" w:sz="0" w:space="0" w:color="auto"/>
          </w:divBdr>
          <w:divsChild>
            <w:div w:id="78673322">
              <w:marLeft w:val="0"/>
              <w:marRight w:val="0"/>
              <w:marTop w:val="0"/>
              <w:marBottom w:val="0"/>
              <w:divBdr>
                <w:top w:val="none" w:sz="0" w:space="0" w:color="auto"/>
                <w:left w:val="none" w:sz="0" w:space="0" w:color="auto"/>
                <w:bottom w:val="none" w:sz="0" w:space="0" w:color="auto"/>
                <w:right w:val="none" w:sz="0" w:space="0" w:color="auto"/>
              </w:divBdr>
              <w:divsChild>
                <w:div w:id="921597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28294">
      <w:bodyDiv w:val="1"/>
      <w:marLeft w:val="0"/>
      <w:marRight w:val="0"/>
      <w:marTop w:val="0"/>
      <w:marBottom w:val="0"/>
      <w:divBdr>
        <w:top w:val="none" w:sz="0" w:space="0" w:color="auto"/>
        <w:left w:val="none" w:sz="0" w:space="0" w:color="auto"/>
        <w:bottom w:val="none" w:sz="0" w:space="0" w:color="auto"/>
        <w:right w:val="none" w:sz="0" w:space="0" w:color="auto"/>
      </w:divBdr>
      <w:divsChild>
        <w:div w:id="674765649">
          <w:marLeft w:val="0"/>
          <w:marRight w:val="0"/>
          <w:marTop w:val="0"/>
          <w:marBottom w:val="0"/>
          <w:divBdr>
            <w:top w:val="none" w:sz="0" w:space="0" w:color="auto"/>
            <w:left w:val="none" w:sz="0" w:space="0" w:color="auto"/>
            <w:bottom w:val="none" w:sz="0" w:space="0" w:color="auto"/>
            <w:right w:val="none" w:sz="0" w:space="0" w:color="auto"/>
          </w:divBdr>
          <w:divsChild>
            <w:div w:id="1721512694">
              <w:marLeft w:val="0"/>
              <w:marRight w:val="0"/>
              <w:marTop w:val="0"/>
              <w:marBottom w:val="0"/>
              <w:divBdr>
                <w:top w:val="none" w:sz="0" w:space="0" w:color="auto"/>
                <w:left w:val="none" w:sz="0" w:space="0" w:color="auto"/>
                <w:bottom w:val="none" w:sz="0" w:space="0" w:color="auto"/>
                <w:right w:val="none" w:sz="0" w:space="0" w:color="auto"/>
              </w:divBdr>
              <w:divsChild>
                <w:div w:id="32231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05371">
      <w:bodyDiv w:val="1"/>
      <w:marLeft w:val="0"/>
      <w:marRight w:val="0"/>
      <w:marTop w:val="0"/>
      <w:marBottom w:val="0"/>
      <w:divBdr>
        <w:top w:val="none" w:sz="0" w:space="0" w:color="auto"/>
        <w:left w:val="none" w:sz="0" w:space="0" w:color="auto"/>
        <w:bottom w:val="none" w:sz="0" w:space="0" w:color="auto"/>
        <w:right w:val="none" w:sz="0" w:space="0" w:color="auto"/>
      </w:divBdr>
    </w:div>
    <w:div w:id="155150907">
      <w:bodyDiv w:val="1"/>
      <w:marLeft w:val="0"/>
      <w:marRight w:val="0"/>
      <w:marTop w:val="0"/>
      <w:marBottom w:val="0"/>
      <w:divBdr>
        <w:top w:val="none" w:sz="0" w:space="0" w:color="auto"/>
        <w:left w:val="none" w:sz="0" w:space="0" w:color="auto"/>
        <w:bottom w:val="none" w:sz="0" w:space="0" w:color="auto"/>
        <w:right w:val="none" w:sz="0" w:space="0" w:color="auto"/>
      </w:divBdr>
      <w:divsChild>
        <w:div w:id="1958170560">
          <w:marLeft w:val="0"/>
          <w:marRight w:val="0"/>
          <w:marTop w:val="0"/>
          <w:marBottom w:val="0"/>
          <w:divBdr>
            <w:top w:val="none" w:sz="0" w:space="0" w:color="auto"/>
            <w:left w:val="none" w:sz="0" w:space="0" w:color="auto"/>
            <w:bottom w:val="none" w:sz="0" w:space="0" w:color="auto"/>
            <w:right w:val="none" w:sz="0" w:space="0" w:color="auto"/>
          </w:divBdr>
          <w:divsChild>
            <w:div w:id="1808891369">
              <w:marLeft w:val="0"/>
              <w:marRight w:val="0"/>
              <w:marTop w:val="0"/>
              <w:marBottom w:val="0"/>
              <w:divBdr>
                <w:top w:val="none" w:sz="0" w:space="0" w:color="auto"/>
                <w:left w:val="none" w:sz="0" w:space="0" w:color="auto"/>
                <w:bottom w:val="none" w:sz="0" w:space="0" w:color="auto"/>
                <w:right w:val="none" w:sz="0" w:space="0" w:color="auto"/>
              </w:divBdr>
              <w:divsChild>
                <w:div w:id="1632401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232923">
      <w:bodyDiv w:val="1"/>
      <w:marLeft w:val="0"/>
      <w:marRight w:val="0"/>
      <w:marTop w:val="0"/>
      <w:marBottom w:val="0"/>
      <w:divBdr>
        <w:top w:val="none" w:sz="0" w:space="0" w:color="auto"/>
        <w:left w:val="none" w:sz="0" w:space="0" w:color="auto"/>
        <w:bottom w:val="none" w:sz="0" w:space="0" w:color="auto"/>
        <w:right w:val="none" w:sz="0" w:space="0" w:color="auto"/>
      </w:divBdr>
    </w:div>
    <w:div w:id="174810919">
      <w:bodyDiv w:val="1"/>
      <w:marLeft w:val="0"/>
      <w:marRight w:val="0"/>
      <w:marTop w:val="0"/>
      <w:marBottom w:val="0"/>
      <w:divBdr>
        <w:top w:val="none" w:sz="0" w:space="0" w:color="auto"/>
        <w:left w:val="none" w:sz="0" w:space="0" w:color="auto"/>
        <w:bottom w:val="none" w:sz="0" w:space="0" w:color="auto"/>
        <w:right w:val="none" w:sz="0" w:space="0" w:color="auto"/>
      </w:divBdr>
      <w:divsChild>
        <w:div w:id="1070424371">
          <w:marLeft w:val="0"/>
          <w:marRight w:val="0"/>
          <w:marTop w:val="0"/>
          <w:marBottom w:val="0"/>
          <w:divBdr>
            <w:top w:val="none" w:sz="0" w:space="0" w:color="auto"/>
            <w:left w:val="none" w:sz="0" w:space="0" w:color="auto"/>
            <w:bottom w:val="none" w:sz="0" w:space="0" w:color="auto"/>
            <w:right w:val="none" w:sz="0" w:space="0" w:color="auto"/>
          </w:divBdr>
          <w:divsChild>
            <w:div w:id="1085804980">
              <w:marLeft w:val="0"/>
              <w:marRight w:val="0"/>
              <w:marTop w:val="0"/>
              <w:marBottom w:val="0"/>
              <w:divBdr>
                <w:top w:val="none" w:sz="0" w:space="0" w:color="auto"/>
                <w:left w:val="none" w:sz="0" w:space="0" w:color="auto"/>
                <w:bottom w:val="none" w:sz="0" w:space="0" w:color="auto"/>
                <w:right w:val="none" w:sz="0" w:space="0" w:color="auto"/>
              </w:divBdr>
              <w:divsChild>
                <w:div w:id="16123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650306">
      <w:bodyDiv w:val="1"/>
      <w:marLeft w:val="0"/>
      <w:marRight w:val="0"/>
      <w:marTop w:val="0"/>
      <w:marBottom w:val="0"/>
      <w:divBdr>
        <w:top w:val="none" w:sz="0" w:space="0" w:color="auto"/>
        <w:left w:val="none" w:sz="0" w:space="0" w:color="auto"/>
        <w:bottom w:val="none" w:sz="0" w:space="0" w:color="auto"/>
        <w:right w:val="none" w:sz="0" w:space="0" w:color="auto"/>
      </w:divBdr>
    </w:div>
    <w:div w:id="191920195">
      <w:bodyDiv w:val="1"/>
      <w:marLeft w:val="0"/>
      <w:marRight w:val="0"/>
      <w:marTop w:val="0"/>
      <w:marBottom w:val="0"/>
      <w:divBdr>
        <w:top w:val="none" w:sz="0" w:space="0" w:color="auto"/>
        <w:left w:val="none" w:sz="0" w:space="0" w:color="auto"/>
        <w:bottom w:val="none" w:sz="0" w:space="0" w:color="auto"/>
        <w:right w:val="none" w:sz="0" w:space="0" w:color="auto"/>
      </w:divBdr>
    </w:div>
    <w:div w:id="195168523">
      <w:bodyDiv w:val="1"/>
      <w:marLeft w:val="0"/>
      <w:marRight w:val="0"/>
      <w:marTop w:val="0"/>
      <w:marBottom w:val="0"/>
      <w:divBdr>
        <w:top w:val="none" w:sz="0" w:space="0" w:color="auto"/>
        <w:left w:val="none" w:sz="0" w:space="0" w:color="auto"/>
        <w:bottom w:val="none" w:sz="0" w:space="0" w:color="auto"/>
        <w:right w:val="none" w:sz="0" w:space="0" w:color="auto"/>
      </w:divBdr>
      <w:divsChild>
        <w:div w:id="1336299229">
          <w:marLeft w:val="0"/>
          <w:marRight w:val="0"/>
          <w:marTop w:val="0"/>
          <w:marBottom w:val="0"/>
          <w:divBdr>
            <w:top w:val="none" w:sz="0" w:space="0" w:color="auto"/>
            <w:left w:val="none" w:sz="0" w:space="0" w:color="auto"/>
            <w:bottom w:val="none" w:sz="0" w:space="0" w:color="auto"/>
            <w:right w:val="none" w:sz="0" w:space="0" w:color="auto"/>
          </w:divBdr>
          <w:divsChild>
            <w:div w:id="626160587">
              <w:marLeft w:val="0"/>
              <w:marRight w:val="0"/>
              <w:marTop w:val="0"/>
              <w:marBottom w:val="0"/>
              <w:divBdr>
                <w:top w:val="none" w:sz="0" w:space="0" w:color="auto"/>
                <w:left w:val="none" w:sz="0" w:space="0" w:color="auto"/>
                <w:bottom w:val="none" w:sz="0" w:space="0" w:color="auto"/>
                <w:right w:val="none" w:sz="0" w:space="0" w:color="auto"/>
              </w:divBdr>
              <w:divsChild>
                <w:div w:id="104806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72647">
      <w:bodyDiv w:val="1"/>
      <w:marLeft w:val="0"/>
      <w:marRight w:val="0"/>
      <w:marTop w:val="0"/>
      <w:marBottom w:val="0"/>
      <w:divBdr>
        <w:top w:val="none" w:sz="0" w:space="0" w:color="auto"/>
        <w:left w:val="none" w:sz="0" w:space="0" w:color="auto"/>
        <w:bottom w:val="none" w:sz="0" w:space="0" w:color="auto"/>
        <w:right w:val="none" w:sz="0" w:space="0" w:color="auto"/>
      </w:divBdr>
      <w:divsChild>
        <w:div w:id="750010656">
          <w:marLeft w:val="0"/>
          <w:marRight w:val="0"/>
          <w:marTop w:val="0"/>
          <w:marBottom w:val="0"/>
          <w:divBdr>
            <w:top w:val="none" w:sz="0" w:space="0" w:color="auto"/>
            <w:left w:val="none" w:sz="0" w:space="0" w:color="auto"/>
            <w:bottom w:val="none" w:sz="0" w:space="0" w:color="auto"/>
            <w:right w:val="none" w:sz="0" w:space="0" w:color="auto"/>
          </w:divBdr>
          <w:divsChild>
            <w:div w:id="205989088">
              <w:marLeft w:val="0"/>
              <w:marRight w:val="0"/>
              <w:marTop w:val="0"/>
              <w:marBottom w:val="0"/>
              <w:divBdr>
                <w:top w:val="none" w:sz="0" w:space="0" w:color="auto"/>
                <w:left w:val="none" w:sz="0" w:space="0" w:color="auto"/>
                <w:bottom w:val="none" w:sz="0" w:space="0" w:color="auto"/>
                <w:right w:val="none" w:sz="0" w:space="0" w:color="auto"/>
              </w:divBdr>
              <w:divsChild>
                <w:div w:id="2008098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86042">
      <w:bodyDiv w:val="1"/>
      <w:marLeft w:val="0"/>
      <w:marRight w:val="0"/>
      <w:marTop w:val="0"/>
      <w:marBottom w:val="0"/>
      <w:divBdr>
        <w:top w:val="none" w:sz="0" w:space="0" w:color="auto"/>
        <w:left w:val="none" w:sz="0" w:space="0" w:color="auto"/>
        <w:bottom w:val="none" w:sz="0" w:space="0" w:color="auto"/>
        <w:right w:val="none" w:sz="0" w:space="0" w:color="auto"/>
      </w:divBdr>
      <w:divsChild>
        <w:div w:id="313411145">
          <w:marLeft w:val="0"/>
          <w:marRight w:val="0"/>
          <w:marTop w:val="0"/>
          <w:marBottom w:val="0"/>
          <w:divBdr>
            <w:top w:val="none" w:sz="0" w:space="0" w:color="auto"/>
            <w:left w:val="none" w:sz="0" w:space="0" w:color="auto"/>
            <w:bottom w:val="none" w:sz="0" w:space="0" w:color="auto"/>
            <w:right w:val="none" w:sz="0" w:space="0" w:color="auto"/>
          </w:divBdr>
          <w:divsChild>
            <w:div w:id="1298148152">
              <w:marLeft w:val="0"/>
              <w:marRight w:val="0"/>
              <w:marTop w:val="0"/>
              <w:marBottom w:val="0"/>
              <w:divBdr>
                <w:top w:val="none" w:sz="0" w:space="0" w:color="auto"/>
                <w:left w:val="none" w:sz="0" w:space="0" w:color="auto"/>
                <w:bottom w:val="none" w:sz="0" w:space="0" w:color="auto"/>
                <w:right w:val="none" w:sz="0" w:space="0" w:color="auto"/>
              </w:divBdr>
              <w:divsChild>
                <w:div w:id="763695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523119">
      <w:bodyDiv w:val="1"/>
      <w:marLeft w:val="0"/>
      <w:marRight w:val="0"/>
      <w:marTop w:val="0"/>
      <w:marBottom w:val="0"/>
      <w:divBdr>
        <w:top w:val="none" w:sz="0" w:space="0" w:color="auto"/>
        <w:left w:val="none" w:sz="0" w:space="0" w:color="auto"/>
        <w:bottom w:val="none" w:sz="0" w:space="0" w:color="auto"/>
        <w:right w:val="none" w:sz="0" w:space="0" w:color="auto"/>
      </w:divBdr>
    </w:div>
    <w:div w:id="274869031">
      <w:bodyDiv w:val="1"/>
      <w:marLeft w:val="0"/>
      <w:marRight w:val="0"/>
      <w:marTop w:val="0"/>
      <w:marBottom w:val="0"/>
      <w:divBdr>
        <w:top w:val="none" w:sz="0" w:space="0" w:color="auto"/>
        <w:left w:val="none" w:sz="0" w:space="0" w:color="auto"/>
        <w:bottom w:val="none" w:sz="0" w:space="0" w:color="auto"/>
        <w:right w:val="none" w:sz="0" w:space="0" w:color="auto"/>
      </w:divBdr>
      <w:divsChild>
        <w:div w:id="318389159">
          <w:marLeft w:val="0"/>
          <w:marRight w:val="0"/>
          <w:marTop w:val="0"/>
          <w:marBottom w:val="0"/>
          <w:divBdr>
            <w:top w:val="none" w:sz="0" w:space="0" w:color="auto"/>
            <w:left w:val="none" w:sz="0" w:space="0" w:color="auto"/>
            <w:bottom w:val="none" w:sz="0" w:space="0" w:color="auto"/>
            <w:right w:val="none" w:sz="0" w:space="0" w:color="auto"/>
          </w:divBdr>
          <w:divsChild>
            <w:div w:id="634800814">
              <w:marLeft w:val="0"/>
              <w:marRight w:val="0"/>
              <w:marTop w:val="0"/>
              <w:marBottom w:val="0"/>
              <w:divBdr>
                <w:top w:val="none" w:sz="0" w:space="0" w:color="auto"/>
                <w:left w:val="none" w:sz="0" w:space="0" w:color="auto"/>
                <w:bottom w:val="none" w:sz="0" w:space="0" w:color="auto"/>
                <w:right w:val="none" w:sz="0" w:space="0" w:color="auto"/>
              </w:divBdr>
              <w:divsChild>
                <w:div w:id="780958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328216">
      <w:bodyDiv w:val="1"/>
      <w:marLeft w:val="0"/>
      <w:marRight w:val="0"/>
      <w:marTop w:val="0"/>
      <w:marBottom w:val="0"/>
      <w:divBdr>
        <w:top w:val="none" w:sz="0" w:space="0" w:color="auto"/>
        <w:left w:val="none" w:sz="0" w:space="0" w:color="auto"/>
        <w:bottom w:val="none" w:sz="0" w:space="0" w:color="auto"/>
        <w:right w:val="none" w:sz="0" w:space="0" w:color="auto"/>
      </w:divBdr>
    </w:div>
    <w:div w:id="315496543">
      <w:bodyDiv w:val="1"/>
      <w:marLeft w:val="0"/>
      <w:marRight w:val="0"/>
      <w:marTop w:val="0"/>
      <w:marBottom w:val="0"/>
      <w:divBdr>
        <w:top w:val="none" w:sz="0" w:space="0" w:color="auto"/>
        <w:left w:val="none" w:sz="0" w:space="0" w:color="auto"/>
        <w:bottom w:val="none" w:sz="0" w:space="0" w:color="auto"/>
        <w:right w:val="none" w:sz="0" w:space="0" w:color="auto"/>
      </w:divBdr>
      <w:divsChild>
        <w:div w:id="457257511">
          <w:marLeft w:val="0"/>
          <w:marRight w:val="0"/>
          <w:marTop w:val="0"/>
          <w:marBottom w:val="0"/>
          <w:divBdr>
            <w:top w:val="none" w:sz="0" w:space="0" w:color="auto"/>
            <w:left w:val="none" w:sz="0" w:space="0" w:color="auto"/>
            <w:bottom w:val="none" w:sz="0" w:space="0" w:color="auto"/>
            <w:right w:val="none" w:sz="0" w:space="0" w:color="auto"/>
          </w:divBdr>
          <w:divsChild>
            <w:div w:id="1327904883">
              <w:marLeft w:val="0"/>
              <w:marRight w:val="0"/>
              <w:marTop w:val="0"/>
              <w:marBottom w:val="0"/>
              <w:divBdr>
                <w:top w:val="none" w:sz="0" w:space="0" w:color="auto"/>
                <w:left w:val="none" w:sz="0" w:space="0" w:color="auto"/>
                <w:bottom w:val="none" w:sz="0" w:space="0" w:color="auto"/>
                <w:right w:val="none" w:sz="0" w:space="0" w:color="auto"/>
              </w:divBdr>
              <w:divsChild>
                <w:div w:id="1117990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202986">
      <w:bodyDiv w:val="1"/>
      <w:marLeft w:val="0"/>
      <w:marRight w:val="0"/>
      <w:marTop w:val="0"/>
      <w:marBottom w:val="0"/>
      <w:divBdr>
        <w:top w:val="none" w:sz="0" w:space="0" w:color="auto"/>
        <w:left w:val="none" w:sz="0" w:space="0" w:color="auto"/>
        <w:bottom w:val="none" w:sz="0" w:space="0" w:color="auto"/>
        <w:right w:val="none" w:sz="0" w:space="0" w:color="auto"/>
      </w:divBdr>
      <w:divsChild>
        <w:div w:id="1210462011">
          <w:marLeft w:val="0"/>
          <w:marRight w:val="0"/>
          <w:marTop w:val="0"/>
          <w:marBottom w:val="0"/>
          <w:divBdr>
            <w:top w:val="none" w:sz="0" w:space="0" w:color="auto"/>
            <w:left w:val="none" w:sz="0" w:space="0" w:color="auto"/>
            <w:bottom w:val="none" w:sz="0" w:space="0" w:color="auto"/>
            <w:right w:val="none" w:sz="0" w:space="0" w:color="auto"/>
          </w:divBdr>
          <w:divsChild>
            <w:div w:id="1070466430">
              <w:marLeft w:val="0"/>
              <w:marRight w:val="0"/>
              <w:marTop w:val="0"/>
              <w:marBottom w:val="0"/>
              <w:divBdr>
                <w:top w:val="none" w:sz="0" w:space="0" w:color="auto"/>
                <w:left w:val="none" w:sz="0" w:space="0" w:color="auto"/>
                <w:bottom w:val="none" w:sz="0" w:space="0" w:color="auto"/>
                <w:right w:val="none" w:sz="0" w:space="0" w:color="auto"/>
              </w:divBdr>
              <w:divsChild>
                <w:div w:id="387731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640479">
      <w:bodyDiv w:val="1"/>
      <w:marLeft w:val="0"/>
      <w:marRight w:val="0"/>
      <w:marTop w:val="0"/>
      <w:marBottom w:val="0"/>
      <w:divBdr>
        <w:top w:val="none" w:sz="0" w:space="0" w:color="auto"/>
        <w:left w:val="none" w:sz="0" w:space="0" w:color="auto"/>
        <w:bottom w:val="none" w:sz="0" w:space="0" w:color="auto"/>
        <w:right w:val="none" w:sz="0" w:space="0" w:color="auto"/>
      </w:divBdr>
      <w:divsChild>
        <w:div w:id="1767261229">
          <w:marLeft w:val="0"/>
          <w:marRight w:val="0"/>
          <w:marTop w:val="0"/>
          <w:marBottom w:val="0"/>
          <w:divBdr>
            <w:top w:val="none" w:sz="0" w:space="0" w:color="auto"/>
            <w:left w:val="none" w:sz="0" w:space="0" w:color="auto"/>
            <w:bottom w:val="none" w:sz="0" w:space="0" w:color="auto"/>
            <w:right w:val="none" w:sz="0" w:space="0" w:color="auto"/>
          </w:divBdr>
          <w:divsChild>
            <w:div w:id="1983853137">
              <w:marLeft w:val="0"/>
              <w:marRight w:val="0"/>
              <w:marTop w:val="0"/>
              <w:marBottom w:val="0"/>
              <w:divBdr>
                <w:top w:val="none" w:sz="0" w:space="0" w:color="auto"/>
                <w:left w:val="none" w:sz="0" w:space="0" w:color="auto"/>
                <w:bottom w:val="none" w:sz="0" w:space="0" w:color="auto"/>
                <w:right w:val="none" w:sz="0" w:space="0" w:color="auto"/>
              </w:divBdr>
              <w:divsChild>
                <w:div w:id="5447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21814">
      <w:bodyDiv w:val="1"/>
      <w:marLeft w:val="0"/>
      <w:marRight w:val="0"/>
      <w:marTop w:val="0"/>
      <w:marBottom w:val="0"/>
      <w:divBdr>
        <w:top w:val="none" w:sz="0" w:space="0" w:color="auto"/>
        <w:left w:val="none" w:sz="0" w:space="0" w:color="auto"/>
        <w:bottom w:val="none" w:sz="0" w:space="0" w:color="auto"/>
        <w:right w:val="none" w:sz="0" w:space="0" w:color="auto"/>
      </w:divBdr>
    </w:div>
    <w:div w:id="401027909">
      <w:bodyDiv w:val="1"/>
      <w:marLeft w:val="0"/>
      <w:marRight w:val="0"/>
      <w:marTop w:val="0"/>
      <w:marBottom w:val="0"/>
      <w:divBdr>
        <w:top w:val="none" w:sz="0" w:space="0" w:color="auto"/>
        <w:left w:val="none" w:sz="0" w:space="0" w:color="auto"/>
        <w:bottom w:val="none" w:sz="0" w:space="0" w:color="auto"/>
        <w:right w:val="none" w:sz="0" w:space="0" w:color="auto"/>
      </w:divBdr>
    </w:div>
    <w:div w:id="405222594">
      <w:bodyDiv w:val="1"/>
      <w:marLeft w:val="0"/>
      <w:marRight w:val="0"/>
      <w:marTop w:val="0"/>
      <w:marBottom w:val="0"/>
      <w:divBdr>
        <w:top w:val="none" w:sz="0" w:space="0" w:color="auto"/>
        <w:left w:val="none" w:sz="0" w:space="0" w:color="auto"/>
        <w:bottom w:val="none" w:sz="0" w:space="0" w:color="auto"/>
        <w:right w:val="none" w:sz="0" w:space="0" w:color="auto"/>
      </w:divBdr>
      <w:divsChild>
        <w:div w:id="586889934">
          <w:marLeft w:val="0"/>
          <w:marRight w:val="0"/>
          <w:marTop w:val="0"/>
          <w:marBottom w:val="0"/>
          <w:divBdr>
            <w:top w:val="none" w:sz="0" w:space="0" w:color="auto"/>
            <w:left w:val="none" w:sz="0" w:space="0" w:color="auto"/>
            <w:bottom w:val="none" w:sz="0" w:space="0" w:color="auto"/>
            <w:right w:val="none" w:sz="0" w:space="0" w:color="auto"/>
          </w:divBdr>
          <w:divsChild>
            <w:div w:id="718555696">
              <w:marLeft w:val="0"/>
              <w:marRight w:val="0"/>
              <w:marTop w:val="0"/>
              <w:marBottom w:val="0"/>
              <w:divBdr>
                <w:top w:val="none" w:sz="0" w:space="0" w:color="auto"/>
                <w:left w:val="none" w:sz="0" w:space="0" w:color="auto"/>
                <w:bottom w:val="none" w:sz="0" w:space="0" w:color="auto"/>
                <w:right w:val="none" w:sz="0" w:space="0" w:color="auto"/>
              </w:divBdr>
              <w:divsChild>
                <w:div w:id="73415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315111">
      <w:bodyDiv w:val="1"/>
      <w:marLeft w:val="0"/>
      <w:marRight w:val="0"/>
      <w:marTop w:val="0"/>
      <w:marBottom w:val="0"/>
      <w:divBdr>
        <w:top w:val="none" w:sz="0" w:space="0" w:color="auto"/>
        <w:left w:val="none" w:sz="0" w:space="0" w:color="auto"/>
        <w:bottom w:val="none" w:sz="0" w:space="0" w:color="auto"/>
        <w:right w:val="none" w:sz="0" w:space="0" w:color="auto"/>
      </w:divBdr>
      <w:divsChild>
        <w:div w:id="1834830203">
          <w:marLeft w:val="0"/>
          <w:marRight w:val="0"/>
          <w:marTop w:val="0"/>
          <w:marBottom w:val="0"/>
          <w:divBdr>
            <w:top w:val="none" w:sz="0" w:space="0" w:color="auto"/>
            <w:left w:val="none" w:sz="0" w:space="0" w:color="auto"/>
            <w:bottom w:val="none" w:sz="0" w:space="0" w:color="auto"/>
            <w:right w:val="none" w:sz="0" w:space="0" w:color="auto"/>
          </w:divBdr>
          <w:divsChild>
            <w:div w:id="391586314">
              <w:marLeft w:val="0"/>
              <w:marRight w:val="0"/>
              <w:marTop w:val="0"/>
              <w:marBottom w:val="0"/>
              <w:divBdr>
                <w:top w:val="none" w:sz="0" w:space="0" w:color="auto"/>
                <w:left w:val="none" w:sz="0" w:space="0" w:color="auto"/>
                <w:bottom w:val="none" w:sz="0" w:space="0" w:color="auto"/>
                <w:right w:val="none" w:sz="0" w:space="0" w:color="auto"/>
              </w:divBdr>
              <w:divsChild>
                <w:div w:id="95741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906517">
      <w:bodyDiv w:val="1"/>
      <w:marLeft w:val="0"/>
      <w:marRight w:val="0"/>
      <w:marTop w:val="0"/>
      <w:marBottom w:val="0"/>
      <w:divBdr>
        <w:top w:val="none" w:sz="0" w:space="0" w:color="auto"/>
        <w:left w:val="none" w:sz="0" w:space="0" w:color="auto"/>
        <w:bottom w:val="none" w:sz="0" w:space="0" w:color="auto"/>
        <w:right w:val="none" w:sz="0" w:space="0" w:color="auto"/>
      </w:divBdr>
    </w:div>
    <w:div w:id="454837671">
      <w:bodyDiv w:val="1"/>
      <w:marLeft w:val="0"/>
      <w:marRight w:val="0"/>
      <w:marTop w:val="0"/>
      <w:marBottom w:val="0"/>
      <w:divBdr>
        <w:top w:val="none" w:sz="0" w:space="0" w:color="auto"/>
        <w:left w:val="none" w:sz="0" w:space="0" w:color="auto"/>
        <w:bottom w:val="none" w:sz="0" w:space="0" w:color="auto"/>
        <w:right w:val="none" w:sz="0" w:space="0" w:color="auto"/>
      </w:divBdr>
      <w:divsChild>
        <w:div w:id="224489677">
          <w:marLeft w:val="0"/>
          <w:marRight w:val="0"/>
          <w:marTop w:val="0"/>
          <w:marBottom w:val="0"/>
          <w:divBdr>
            <w:top w:val="none" w:sz="0" w:space="0" w:color="auto"/>
            <w:left w:val="none" w:sz="0" w:space="0" w:color="auto"/>
            <w:bottom w:val="none" w:sz="0" w:space="0" w:color="auto"/>
            <w:right w:val="none" w:sz="0" w:space="0" w:color="auto"/>
          </w:divBdr>
          <w:divsChild>
            <w:div w:id="608775658">
              <w:marLeft w:val="0"/>
              <w:marRight w:val="0"/>
              <w:marTop w:val="0"/>
              <w:marBottom w:val="0"/>
              <w:divBdr>
                <w:top w:val="none" w:sz="0" w:space="0" w:color="auto"/>
                <w:left w:val="none" w:sz="0" w:space="0" w:color="auto"/>
                <w:bottom w:val="none" w:sz="0" w:space="0" w:color="auto"/>
                <w:right w:val="none" w:sz="0" w:space="0" w:color="auto"/>
              </w:divBdr>
              <w:divsChild>
                <w:div w:id="985360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633255">
      <w:bodyDiv w:val="1"/>
      <w:marLeft w:val="0"/>
      <w:marRight w:val="0"/>
      <w:marTop w:val="0"/>
      <w:marBottom w:val="0"/>
      <w:divBdr>
        <w:top w:val="none" w:sz="0" w:space="0" w:color="auto"/>
        <w:left w:val="none" w:sz="0" w:space="0" w:color="auto"/>
        <w:bottom w:val="none" w:sz="0" w:space="0" w:color="auto"/>
        <w:right w:val="none" w:sz="0" w:space="0" w:color="auto"/>
      </w:divBdr>
      <w:divsChild>
        <w:div w:id="2047633069">
          <w:marLeft w:val="0"/>
          <w:marRight w:val="0"/>
          <w:marTop w:val="0"/>
          <w:marBottom w:val="0"/>
          <w:divBdr>
            <w:top w:val="none" w:sz="0" w:space="0" w:color="auto"/>
            <w:left w:val="none" w:sz="0" w:space="0" w:color="auto"/>
            <w:bottom w:val="none" w:sz="0" w:space="0" w:color="auto"/>
            <w:right w:val="none" w:sz="0" w:space="0" w:color="auto"/>
          </w:divBdr>
          <w:divsChild>
            <w:div w:id="659961996">
              <w:marLeft w:val="0"/>
              <w:marRight w:val="0"/>
              <w:marTop w:val="0"/>
              <w:marBottom w:val="0"/>
              <w:divBdr>
                <w:top w:val="none" w:sz="0" w:space="0" w:color="auto"/>
                <w:left w:val="none" w:sz="0" w:space="0" w:color="auto"/>
                <w:bottom w:val="none" w:sz="0" w:space="0" w:color="auto"/>
                <w:right w:val="none" w:sz="0" w:space="0" w:color="auto"/>
              </w:divBdr>
              <w:divsChild>
                <w:div w:id="81973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979735">
      <w:bodyDiv w:val="1"/>
      <w:marLeft w:val="0"/>
      <w:marRight w:val="0"/>
      <w:marTop w:val="0"/>
      <w:marBottom w:val="0"/>
      <w:divBdr>
        <w:top w:val="none" w:sz="0" w:space="0" w:color="auto"/>
        <w:left w:val="none" w:sz="0" w:space="0" w:color="auto"/>
        <w:bottom w:val="none" w:sz="0" w:space="0" w:color="auto"/>
        <w:right w:val="none" w:sz="0" w:space="0" w:color="auto"/>
      </w:divBdr>
    </w:div>
    <w:div w:id="470828428">
      <w:bodyDiv w:val="1"/>
      <w:marLeft w:val="0"/>
      <w:marRight w:val="0"/>
      <w:marTop w:val="0"/>
      <w:marBottom w:val="0"/>
      <w:divBdr>
        <w:top w:val="none" w:sz="0" w:space="0" w:color="auto"/>
        <w:left w:val="none" w:sz="0" w:space="0" w:color="auto"/>
        <w:bottom w:val="none" w:sz="0" w:space="0" w:color="auto"/>
        <w:right w:val="none" w:sz="0" w:space="0" w:color="auto"/>
      </w:divBdr>
    </w:div>
    <w:div w:id="473332022">
      <w:bodyDiv w:val="1"/>
      <w:marLeft w:val="0"/>
      <w:marRight w:val="0"/>
      <w:marTop w:val="0"/>
      <w:marBottom w:val="0"/>
      <w:divBdr>
        <w:top w:val="none" w:sz="0" w:space="0" w:color="auto"/>
        <w:left w:val="none" w:sz="0" w:space="0" w:color="auto"/>
        <w:bottom w:val="none" w:sz="0" w:space="0" w:color="auto"/>
        <w:right w:val="none" w:sz="0" w:space="0" w:color="auto"/>
      </w:divBdr>
    </w:div>
    <w:div w:id="500507104">
      <w:bodyDiv w:val="1"/>
      <w:marLeft w:val="0"/>
      <w:marRight w:val="0"/>
      <w:marTop w:val="0"/>
      <w:marBottom w:val="0"/>
      <w:divBdr>
        <w:top w:val="none" w:sz="0" w:space="0" w:color="auto"/>
        <w:left w:val="none" w:sz="0" w:space="0" w:color="auto"/>
        <w:bottom w:val="none" w:sz="0" w:space="0" w:color="auto"/>
        <w:right w:val="none" w:sz="0" w:space="0" w:color="auto"/>
      </w:divBdr>
      <w:divsChild>
        <w:div w:id="1130126240">
          <w:marLeft w:val="0"/>
          <w:marRight w:val="0"/>
          <w:marTop w:val="0"/>
          <w:marBottom w:val="0"/>
          <w:divBdr>
            <w:top w:val="none" w:sz="0" w:space="0" w:color="auto"/>
            <w:left w:val="none" w:sz="0" w:space="0" w:color="auto"/>
            <w:bottom w:val="none" w:sz="0" w:space="0" w:color="auto"/>
            <w:right w:val="none" w:sz="0" w:space="0" w:color="auto"/>
          </w:divBdr>
          <w:divsChild>
            <w:div w:id="146485533">
              <w:marLeft w:val="0"/>
              <w:marRight w:val="0"/>
              <w:marTop w:val="0"/>
              <w:marBottom w:val="0"/>
              <w:divBdr>
                <w:top w:val="none" w:sz="0" w:space="0" w:color="auto"/>
                <w:left w:val="none" w:sz="0" w:space="0" w:color="auto"/>
                <w:bottom w:val="none" w:sz="0" w:space="0" w:color="auto"/>
                <w:right w:val="none" w:sz="0" w:space="0" w:color="auto"/>
              </w:divBdr>
              <w:divsChild>
                <w:div w:id="701133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096031">
      <w:bodyDiv w:val="1"/>
      <w:marLeft w:val="0"/>
      <w:marRight w:val="0"/>
      <w:marTop w:val="0"/>
      <w:marBottom w:val="0"/>
      <w:divBdr>
        <w:top w:val="none" w:sz="0" w:space="0" w:color="auto"/>
        <w:left w:val="none" w:sz="0" w:space="0" w:color="auto"/>
        <w:bottom w:val="none" w:sz="0" w:space="0" w:color="auto"/>
        <w:right w:val="none" w:sz="0" w:space="0" w:color="auto"/>
      </w:divBdr>
      <w:divsChild>
        <w:div w:id="72432328">
          <w:marLeft w:val="0"/>
          <w:marRight w:val="0"/>
          <w:marTop w:val="0"/>
          <w:marBottom w:val="0"/>
          <w:divBdr>
            <w:top w:val="none" w:sz="0" w:space="0" w:color="auto"/>
            <w:left w:val="none" w:sz="0" w:space="0" w:color="auto"/>
            <w:bottom w:val="none" w:sz="0" w:space="0" w:color="auto"/>
            <w:right w:val="none" w:sz="0" w:space="0" w:color="auto"/>
          </w:divBdr>
          <w:divsChild>
            <w:div w:id="1164709682">
              <w:marLeft w:val="0"/>
              <w:marRight w:val="0"/>
              <w:marTop w:val="0"/>
              <w:marBottom w:val="0"/>
              <w:divBdr>
                <w:top w:val="none" w:sz="0" w:space="0" w:color="auto"/>
                <w:left w:val="none" w:sz="0" w:space="0" w:color="auto"/>
                <w:bottom w:val="none" w:sz="0" w:space="0" w:color="auto"/>
                <w:right w:val="none" w:sz="0" w:space="0" w:color="auto"/>
              </w:divBdr>
              <w:divsChild>
                <w:div w:id="9529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747812">
      <w:bodyDiv w:val="1"/>
      <w:marLeft w:val="0"/>
      <w:marRight w:val="0"/>
      <w:marTop w:val="0"/>
      <w:marBottom w:val="0"/>
      <w:divBdr>
        <w:top w:val="none" w:sz="0" w:space="0" w:color="auto"/>
        <w:left w:val="none" w:sz="0" w:space="0" w:color="auto"/>
        <w:bottom w:val="none" w:sz="0" w:space="0" w:color="auto"/>
        <w:right w:val="none" w:sz="0" w:space="0" w:color="auto"/>
      </w:divBdr>
      <w:divsChild>
        <w:div w:id="1016268631">
          <w:marLeft w:val="0"/>
          <w:marRight w:val="0"/>
          <w:marTop w:val="0"/>
          <w:marBottom w:val="0"/>
          <w:divBdr>
            <w:top w:val="none" w:sz="0" w:space="0" w:color="auto"/>
            <w:left w:val="none" w:sz="0" w:space="0" w:color="auto"/>
            <w:bottom w:val="none" w:sz="0" w:space="0" w:color="auto"/>
            <w:right w:val="none" w:sz="0" w:space="0" w:color="auto"/>
          </w:divBdr>
          <w:divsChild>
            <w:div w:id="1289435802">
              <w:marLeft w:val="0"/>
              <w:marRight w:val="0"/>
              <w:marTop w:val="0"/>
              <w:marBottom w:val="0"/>
              <w:divBdr>
                <w:top w:val="none" w:sz="0" w:space="0" w:color="auto"/>
                <w:left w:val="none" w:sz="0" w:space="0" w:color="auto"/>
                <w:bottom w:val="none" w:sz="0" w:space="0" w:color="auto"/>
                <w:right w:val="none" w:sz="0" w:space="0" w:color="auto"/>
              </w:divBdr>
              <w:divsChild>
                <w:div w:id="173358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222462">
      <w:bodyDiv w:val="1"/>
      <w:marLeft w:val="0"/>
      <w:marRight w:val="0"/>
      <w:marTop w:val="0"/>
      <w:marBottom w:val="0"/>
      <w:divBdr>
        <w:top w:val="none" w:sz="0" w:space="0" w:color="auto"/>
        <w:left w:val="none" w:sz="0" w:space="0" w:color="auto"/>
        <w:bottom w:val="none" w:sz="0" w:space="0" w:color="auto"/>
        <w:right w:val="none" w:sz="0" w:space="0" w:color="auto"/>
      </w:divBdr>
    </w:div>
    <w:div w:id="579949496">
      <w:bodyDiv w:val="1"/>
      <w:marLeft w:val="0"/>
      <w:marRight w:val="0"/>
      <w:marTop w:val="0"/>
      <w:marBottom w:val="0"/>
      <w:divBdr>
        <w:top w:val="none" w:sz="0" w:space="0" w:color="auto"/>
        <w:left w:val="none" w:sz="0" w:space="0" w:color="auto"/>
        <w:bottom w:val="none" w:sz="0" w:space="0" w:color="auto"/>
        <w:right w:val="none" w:sz="0" w:space="0" w:color="auto"/>
      </w:divBdr>
    </w:div>
    <w:div w:id="586889349">
      <w:bodyDiv w:val="1"/>
      <w:marLeft w:val="0"/>
      <w:marRight w:val="0"/>
      <w:marTop w:val="0"/>
      <w:marBottom w:val="0"/>
      <w:divBdr>
        <w:top w:val="none" w:sz="0" w:space="0" w:color="auto"/>
        <w:left w:val="none" w:sz="0" w:space="0" w:color="auto"/>
        <w:bottom w:val="none" w:sz="0" w:space="0" w:color="auto"/>
        <w:right w:val="none" w:sz="0" w:space="0" w:color="auto"/>
      </w:divBdr>
      <w:divsChild>
        <w:div w:id="156576462">
          <w:marLeft w:val="0"/>
          <w:marRight w:val="0"/>
          <w:marTop w:val="0"/>
          <w:marBottom w:val="0"/>
          <w:divBdr>
            <w:top w:val="none" w:sz="0" w:space="0" w:color="auto"/>
            <w:left w:val="none" w:sz="0" w:space="0" w:color="auto"/>
            <w:bottom w:val="none" w:sz="0" w:space="0" w:color="auto"/>
            <w:right w:val="none" w:sz="0" w:space="0" w:color="auto"/>
          </w:divBdr>
          <w:divsChild>
            <w:div w:id="438569952">
              <w:marLeft w:val="0"/>
              <w:marRight w:val="0"/>
              <w:marTop w:val="0"/>
              <w:marBottom w:val="0"/>
              <w:divBdr>
                <w:top w:val="none" w:sz="0" w:space="0" w:color="auto"/>
                <w:left w:val="none" w:sz="0" w:space="0" w:color="auto"/>
                <w:bottom w:val="none" w:sz="0" w:space="0" w:color="auto"/>
                <w:right w:val="none" w:sz="0" w:space="0" w:color="auto"/>
              </w:divBdr>
              <w:divsChild>
                <w:div w:id="35927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7544712">
      <w:bodyDiv w:val="1"/>
      <w:marLeft w:val="0"/>
      <w:marRight w:val="0"/>
      <w:marTop w:val="0"/>
      <w:marBottom w:val="0"/>
      <w:divBdr>
        <w:top w:val="none" w:sz="0" w:space="0" w:color="auto"/>
        <w:left w:val="none" w:sz="0" w:space="0" w:color="auto"/>
        <w:bottom w:val="none" w:sz="0" w:space="0" w:color="auto"/>
        <w:right w:val="none" w:sz="0" w:space="0" w:color="auto"/>
      </w:divBdr>
      <w:divsChild>
        <w:div w:id="558247613">
          <w:marLeft w:val="0"/>
          <w:marRight w:val="0"/>
          <w:marTop w:val="0"/>
          <w:marBottom w:val="0"/>
          <w:divBdr>
            <w:top w:val="none" w:sz="0" w:space="0" w:color="auto"/>
            <w:left w:val="none" w:sz="0" w:space="0" w:color="auto"/>
            <w:bottom w:val="none" w:sz="0" w:space="0" w:color="auto"/>
            <w:right w:val="none" w:sz="0" w:space="0" w:color="auto"/>
          </w:divBdr>
          <w:divsChild>
            <w:div w:id="1814130453">
              <w:marLeft w:val="0"/>
              <w:marRight w:val="0"/>
              <w:marTop w:val="0"/>
              <w:marBottom w:val="0"/>
              <w:divBdr>
                <w:top w:val="none" w:sz="0" w:space="0" w:color="auto"/>
                <w:left w:val="none" w:sz="0" w:space="0" w:color="auto"/>
                <w:bottom w:val="none" w:sz="0" w:space="0" w:color="auto"/>
                <w:right w:val="none" w:sz="0" w:space="0" w:color="auto"/>
              </w:divBdr>
              <w:divsChild>
                <w:div w:id="1994480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6763578">
      <w:bodyDiv w:val="1"/>
      <w:marLeft w:val="0"/>
      <w:marRight w:val="0"/>
      <w:marTop w:val="0"/>
      <w:marBottom w:val="0"/>
      <w:divBdr>
        <w:top w:val="none" w:sz="0" w:space="0" w:color="auto"/>
        <w:left w:val="none" w:sz="0" w:space="0" w:color="auto"/>
        <w:bottom w:val="none" w:sz="0" w:space="0" w:color="auto"/>
        <w:right w:val="none" w:sz="0" w:space="0" w:color="auto"/>
      </w:divBdr>
      <w:divsChild>
        <w:div w:id="562567100">
          <w:marLeft w:val="0"/>
          <w:marRight w:val="0"/>
          <w:marTop w:val="0"/>
          <w:marBottom w:val="0"/>
          <w:divBdr>
            <w:top w:val="none" w:sz="0" w:space="0" w:color="auto"/>
            <w:left w:val="none" w:sz="0" w:space="0" w:color="auto"/>
            <w:bottom w:val="none" w:sz="0" w:space="0" w:color="auto"/>
            <w:right w:val="none" w:sz="0" w:space="0" w:color="auto"/>
          </w:divBdr>
          <w:divsChild>
            <w:div w:id="948701385">
              <w:marLeft w:val="0"/>
              <w:marRight w:val="0"/>
              <w:marTop w:val="0"/>
              <w:marBottom w:val="0"/>
              <w:divBdr>
                <w:top w:val="none" w:sz="0" w:space="0" w:color="auto"/>
                <w:left w:val="none" w:sz="0" w:space="0" w:color="auto"/>
                <w:bottom w:val="none" w:sz="0" w:space="0" w:color="auto"/>
                <w:right w:val="none" w:sz="0" w:space="0" w:color="auto"/>
              </w:divBdr>
              <w:divsChild>
                <w:div w:id="1181314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685288">
      <w:bodyDiv w:val="1"/>
      <w:marLeft w:val="0"/>
      <w:marRight w:val="0"/>
      <w:marTop w:val="0"/>
      <w:marBottom w:val="0"/>
      <w:divBdr>
        <w:top w:val="none" w:sz="0" w:space="0" w:color="auto"/>
        <w:left w:val="none" w:sz="0" w:space="0" w:color="auto"/>
        <w:bottom w:val="none" w:sz="0" w:space="0" w:color="auto"/>
        <w:right w:val="none" w:sz="0" w:space="0" w:color="auto"/>
      </w:divBdr>
    </w:div>
    <w:div w:id="665593676">
      <w:bodyDiv w:val="1"/>
      <w:marLeft w:val="0"/>
      <w:marRight w:val="0"/>
      <w:marTop w:val="0"/>
      <w:marBottom w:val="0"/>
      <w:divBdr>
        <w:top w:val="none" w:sz="0" w:space="0" w:color="auto"/>
        <w:left w:val="none" w:sz="0" w:space="0" w:color="auto"/>
        <w:bottom w:val="none" w:sz="0" w:space="0" w:color="auto"/>
        <w:right w:val="none" w:sz="0" w:space="0" w:color="auto"/>
      </w:divBdr>
    </w:div>
    <w:div w:id="670720546">
      <w:bodyDiv w:val="1"/>
      <w:marLeft w:val="0"/>
      <w:marRight w:val="0"/>
      <w:marTop w:val="0"/>
      <w:marBottom w:val="0"/>
      <w:divBdr>
        <w:top w:val="none" w:sz="0" w:space="0" w:color="auto"/>
        <w:left w:val="none" w:sz="0" w:space="0" w:color="auto"/>
        <w:bottom w:val="none" w:sz="0" w:space="0" w:color="auto"/>
        <w:right w:val="none" w:sz="0" w:space="0" w:color="auto"/>
      </w:divBdr>
    </w:div>
    <w:div w:id="674309487">
      <w:bodyDiv w:val="1"/>
      <w:marLeft w:val="0"/>
      <w:marRight w:val="0"/>
      <w:marTop w:val="0"/>
      <w:marBottom w:val="0"/>
      <w:divBdr>
        <w:top w:val="none" w:sz="0" w:space="0" w:color="auto"/>
        <w:left w:val="none" w:sz="0" w:space="0" w:color="auto"/>
        <w:bottom w:val="none" w:sz="0" w:space="0" w:color="auto"/>
        <w:right w:val="none" w:sz="0" w:space="0" w:color="auto"/>
      </w:divBdr>
    </w:div>
    <w:div w:id="690912010">
      <w:bodyDiv w:val="1"/>
      <w:marLeft w:val="0"/>
      <w:marRight w:val="0"/>
      <w:marTop w:val="0"/>
      <w:marBottom w:val="0"/>
      <w:divBdr>
        <w:top w:val="none" w:sz="0" w:space="0" w:color="auto"/>
        <w:left w:val="none" w:sz="0" w:space="0" w:color="auto"/>
        <w:bottom w:val="none" w:sz="0" w:space="0" w:color="auto"/>
        <w:right w:val="none" w:sz="0" w:space="0" w:color="auto"/>
      </w:divBdr>
    </w:div>
    <w:div w:id="704134145">
      <w:bodyDiv w:val="1"/>
      <w:marLeft w:val="0"/>
      <w:marRight w:val="0"/>
      <w:marTop w:val="0"/>
      <w:marBottom w:val="0"/>
      <w:divBdr>
        <w:top w:val="none" w:sz="0" w:space="0" w:color="auto"/>
        <w:left w:val="none" w:sz="0" w:space="0" w:color="auto"/>
        <w:bottom w:val="none" w:sz="0" w:space="0" w:color="auto"/>
        <w:right w:val="none" w:sz="0" w:space="0" w:color="auto"/>
      </w:divBdr>
    </w:div>
    <w:div w:id="734084245">
      <w:bodyDiv w:val="1"/>
      <w:marLeft w:val="0"/>
      <w:marRight w:val="0"/>
      <w:marTop w:val="0"/>
      <w:marBottom w:val="0"/>
      <w:divBdr>
        <w:top w:val="none" w:sz="0" w:space="0" w:color="auto"/>
        <w:left w:val="none" w:sz="0" w:space="0" w:color="auto"/>
        <w:bottom w:val="none" w:sz="0" w:space="0" w:color="auto"/>
        <w:right w:val="none" w:sz="0" w:space="0" w:color="auto"/>
      </w:divBdr>
      <w:divsChild>
        <w:div w:id="474177864">
          <w:marLeft w:val="0"/>
          <w:marRight w:val="0"/>
          <w:marTop w:val="0"/>
          <w:marBottom w:val="0"/>
          <w:divBdr>
            <w:top w:val="none" w:sz="0" w:space="0" w:color="auto"/>
            <w:left w:val="none" w:sz="0" w:space="0" w:color="auto"/>
            <w:bottom w:val="none" w:sz="0" w:space="0" w:color="auto"/>
            <w:right w:val="none" w:sz="0" w:space="0" w:color="auto"/>
          </w:divBdr>
          <w:divsChild>
            <w:div w:id="1461996440">
              <w:marLeft w:val="0"/>
              <w:marRight w:val="0"/>
              <w:marTop w:val="0"/>
              <w:marBottom w:val="0"/>
              <w:divBdr>
                <w:top w:val="none" w:sz="0" w:space="0" w:color="auto"/>
                <w:left w:val="none" w:sz="0" w:space="0" w:color="auto"/>
                <w:bottom w:val="none" w:sz="0" w:space="0" w:color="auto"/>
                <w:right w:val="none" w:sz="0" w:space="0" w:color="auto"/>
              </w:divBdr>
              <w:divsChild>
                <w:div w:id="166940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745204">
      <w:bodyDiv w:val="1"/>
      <w:marLeft w:val="0"/>
      <w:marRight w:val="0"/>
      <w:marTop w:val="0"/>
      <w:marBottom w:val="0"/>
      <w:divBdr>
        <w:top w:val="none" w:sz="0" w:space="0" w:color="auto"/>
        <w:left w:val="none" w:sz="0" w:space="0" w:color="auto"/>
        <w:bottom w:val="none" w:sz="0" w:space="0" w:color="auto"/>
        <w:right w:val="none" w:sz="0" w:space="0" w:color="auto"/>
      </w:divBdr>
    </w:div>
    <w:div w:id="754209468">
      <w:bodyDiv w:val="1"/>
      <w:marLeft w:val="0"/>
      <w:marRight w:val="0"/>
      <w:marTop w:val="0"/>
      <w:marBottom w:val="0"/>
      <w:divBdr>
        <w:top w:val="none" w:sz="0" w:space="0" w:color="auto"/>
        <w:left w:val="none" w:sz="0" w:space="0" w:color="auto"/>
        <w:bottom w:val="none" w:sz="0" w:space="0" w:color="auto"/>
        <w:right w:val="none" w:sz="0" w:space="0" w:color="auto"/>
      </w:divBdr>
    </w:div>
    <w:div w:id="756947181">
      <w:bodyDiv w:val="1"/>
      <w:marLeft w:val="0"/>
      <w:marRight w:val="0"/>
      <w:marTop w:val="0"/>
      <w:marBottom w:val="0"/>
      <w:divBdr>
        <w:top w:val="none" w:sz="0" w:space="0" w:color="auto"/>
        <w:left w:val="none" w:sz="0" w:space="0" w:color="auto"/>
        <w:bottom w:val="none" w:sz="0" w:space="0" w:color="auto"/>
        <w:right w:val="none" w:sz="0" w:space="0" w:color="auto"/>
      </w:divBdr>
      <w:divsChild>
        <w:div w:id="503282995">
          <w:marLeft w:val="0"/>
          <w:marRight w:val="0"/>
          <w:marTop w:val="0"/>
          <w:marBottom w:val="0"/>
          <w:divBdr>
            <w:top w:val="none" w:sz="0" w:space="0" w:color="auto"/>
            <w:left w:val="none" w:sz="0" w:space="0" w:color="auto"/>
            <w:bottom w:val="none" w:sz="0" w:space="0" w:color="auto"/>
            <w:right w:val="none" w:sz="0" w:space="0" w:color="auto"/>
          </w:divBdr>
          <w:divsChild>
            <w:div w:id="1044671039">
              <w:marLeft w:val="0"/>
              <w:marRight w:val="0"/>
              <w:marTop w:val="0"/>
              <w:marBottom w:val="0"/>
              <w:divBdr>
                <w:top w:val="none" w:sz="0" w:space="0" w:color="auto"/>
                <w:left w:val="none" w:sz="0" w:space="0" w:color="auto"/>
                <w:bottom w:val="none" w:sz="0" w:space="0" w:color="auto"/>
                <w:right w:val="none" w:sz="0" w:space="0" w:color="auto"/>
              </w:divBdr>
              <w:divsChild>
                <w:div w:id="168867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908444">
      <w:bodyDiv w:val="1"/>
      <w:marLeft w:val="0"/>
      <w:marRight w:val="0"/>
      <w:marTop w:val="0"/>
      <w:marBottom w:val="0"/>
      <w:divBdr>
        <w:top w:val="none" w:sz="0" w:space="0" w:color="auto"/>
        <w:left w:val="none" w:sz="0" w:space="0" w:color="auto"/>
        <w:bottom w:val="none" w:sz="0" w:space="0" w:color="auto"/>
        <w:right w:val="none" w:sz="0" w:space="0" w:color="auto"/>
      </w:divBdr>
    </w:div>
    <w:div w:id="767040521">
      <w:bodyDiv w:val="1"/>
      <w:marLeft w:val="0"/>
      <w:marRight w:val="0"/>
      <w:marTop w:val="0"/>
      <w:marBottom w:val="0"/>
      <w:divBdr>
        <w:top w:val="none" w:sz="0" w:space="0" w:color="auto"/>
        <w:left w:val="none" w:sz="0" w:space="0" w:color="auto"/>
        <w:bottom w:val="none" w:sz="0" w:space="0" w:color="auto"/>
        <w:right w:val="none" w:sz="0" w:space="0" w:color="auto"/>
      </w:divBdr>
      <w:divsChild>
        <w:div w:id="312758295">
          <w:marLeft w:val="0"/>
          <w:marRight w:val="0"/>
          <w:marTop w:val="0"/>
          <w:marBottom w:val="0"/>
          <w:divBdr>
            <w:top w:val="none" w:sz="0" w:space="0" w:color="auto"/>
            <w:left w:val="none" w:sz="0" w:space="0" w:color="auto"/>
            <w:bottom w:val="none" w:sz="0" w:space="0" w:color="auto"/>
            <w:right w:val="none" w:sz="0" w:space="0" w:color="auto"/>
          </w:divBdr>
          <w:divsChild>
            <w:div w:id="1715811499">
              <w:marLeft w:val="0"/>
              <w:marRight w:val="0"/>
              <w:marTop w:val="0"/>
              <w:marBottom w:val="0"/>
              <w:divBdr>
                <w:top w:val="none" w:sz="0" w:space="0" w:color="auto"/>
                <w:left w:val="none" w:sz="0" w:space="0" w:color="auto"/>
                <w:bottom w:val="none" w:sz="0" w:space="0" w:color="auto"/>
                <w:right w:val="none" w:sz="0" w:space="0" w:color="auto"/>
              </w:divBdr>
              <w:divsChild>
                <w:div w:id="167171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439220">
      <w:bodyDiv w:val="1"/>
      <w:marLeft w:val="0"/>
      <w:marRight w:val="0"/>
      <w:marTop w:val="0"/>
      <w:marBottom w:val="0"/>
      <w:divBdr>
        <w:top w:val="none" w:sz="0" w:space="0" w:color="auto"/>
        <w:left w:val="none" w:sz="0" w:space="0" w:color="auto"/>
        <w:bottom w:val="none" w:sz="0" w:space="0" w:color="auto"/>
        <w:right w:val="none" w:sz="0" w:space="0" w:color="auto"/>
      </w:divBdr>
    </w:div>
    <w:div w:id="785655562">
      <w:bodyDiv w:val="1"/>
      <w:marLeft w:val="0"/>
      <w:marRight w:val="0"/>
      <w:marTop w:val="0"/>
      <w:marBottom w:val="0"/>
      <w:divBdr>
        <w:top w:val="none" w:sz="0" w:space="0" w:color="auto"/>
        <w:left w:val="none" w:sz="0" w:space="0" w:color="auto"/>
        <w:bottom w:val="none" w:sz="0" w:space="0" w:color="auto"/>
        <w:right w:val="none" w:sz="0" w:space="0" w:color="auto"/>
      </w:divBdr>
    </w:div>
    <w:div w:id="809788988">
      <w:bodyDiv w:val="1"/>
      <w:marLeft w:val="0"/>
      <w:marRight w:val="0"/>
      <w:marTop w:val="0"/>
      <w:marBottom w:val="0"/>
      <w:divBdr>
        <w:top w:val="none" w:sz="0" w:space="0" w:color="auto"/>
        <w:left w:val="none" w:sz="0" w:space="0" w:color="auto"/>
        <w:bottom w:val="none" w:sz="0" w:space="0" w:color="auto"/>
        <w:right w:val="none" w:sz="0" w:space="0" w:color="auto"/>
      </w:divBdr>
    </w:div>
    <w:div w:id="816728777">
      <w:bodyDiv w:val="1"/>
      <w:marLeft w:val="0"/>
      <w:marRight w:val="0"/>
      <w:marTop w:val="0"/>
      <w:marBottom w:val="0"/>
      <w:divBdr>
        <w:top w:val="none" w:sz="0" w:space="0" w:color="auto"/>
        <w:left w:val="none" w:sz="0" w:space="0" w:color="auto"/>
        <w:bottom w:val="none" w:sz="0" w:space="0" w:color="auto"/>
        <w:right w:val="none" w:sz="0" w:space="0" w:color="auto"/>
      </w:divBdr>
      <w:divsChild>
        <w:div w:id="920677989">
          <w:marLeft w:val="0"/>
          <w:marRight w:val="0"/>
          <w:marTop w:val="0"/>
          <w:marBottom w:val="0"/>
          <w:divBdr>
            <w:top w:val="none" w:sz="0" w:space="0" w:color="auto"/>
            <w:left w:val="none" w:sz="0" w:space="0" w:color="auto"/>
            <w:bottom w:val="none" w:sz="0" w:space="0" w:color="auto"/>
            <w:right w:val="none" w:sz="0" w:space="0" w:color="auto"/>
          </w:divBdr>
          <w:divsChild>
            <w:div w:id="192041888">
              <w:marLeft w:val="0"/>
              <w:marRight w:val="0"/>
              <w:marTop w:val="0"/>
              <w:marBottom w:val="0"/>
              <w:divBdr>
                <w:top w:val="none" w:sz="0" w:space="0" w:color="auto"/>
                <w:left w:val="none" w:sz="0" w:space="0" w:color="auto"/>
                <w:bottom w:val="none" w:sz="0" w:space="0" w:color="auto"/>
                <w:right w:val="none" w:sz="0" w:space="0" w:color="auto"/>
              </w:divBdr>
              <w:divsChild>
                <w:div w:id="184851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249249">
      <w:bodyDiv w:val="1"/>
      <w:marLeft w:val="0"/>
      <w:marRight w:val="0"/>
      <w:marTop w:val="0"/>
      <w:marBottom w:val="0"/>
      <w:divBdr>
        <w:top w:val="none" w:sz="0" w:space="0" w:color="auto"/>
        <w:left w:val="none" w:sz="0" w:space="0" w:color="auto"/>
        <w:bottom w:val="none" w:sz="0" w:space="0" w:color="auto"/>
        <w:right w:val="none" w:sz="0" w:space="0" w:color="auto"/>
      </w:divBdr>
    </w:div>
    <w:div w:id="873886300">
      <w:bodyDiv w:val="1"/>
      <w:marLeft w:val="0"/>
      <w:marRight w:val="0"/>
      <w:marTop w:val="0"/>
      <w:marBottom w:val="0"/>
      <w:divBdr>
        <w:top w:val="none" w:sz="0" w:space="0" w:color="auto"/>
        <w:left w:val="none" w:sz="0" w:space="0" w:color="auto"/>
        <w:bottom w:val="none" w:sz="0" w:space="0" w:color="auto"/>
        <w:right w:val="none" w:sz="0" w:space="0" w:color="auto"/>
      </w:divBdr>
      <w:divsChild>
        <w:div w:id="973021591">
          <w:marLeft w:val="0"/>
          <w:marRight w:val="0"/>
          <w:marTop w:val="0"/>
          <w:marBottom w:val="0"/>
          <w:divBdr>
            <w:top w:val="none" w:sz="0" w:space="0" w:color="auto"/>
            <w:left w:val="none" w:sz="0" w:space="0" w:color="auto"/>
            <w:bottom w:val="none" w:sz="0" w:space="0" w:color="auto"/>
            <w:right w:val="none" w:sz="0" w:space="0" w:color="auto"/>
          </w:divBdr>
          <w:divsChild>
            <w:div w:id="1388649128">
              <w:marLeft w:val="0"/>
              <w:marRight w:val="0"/>
              <w:marTop w:val="0"/>
              <w:marBottom w:val="0"/>
              <w:divBdr>
                <w:top w:val="none" w:sz="0" w:space="0" w:color="auto"/>
                <w:left w:val="none" w:sz="0" w:space="0" w:color="auto"/>
                <w:bottom w:val="none" w:sz="0" w:space="0" w:color="auto"/>
                <w:right w:val="none" w:sz="0" w:space="0" w:color="auto"/>
              </w:divBdr>
              <w:divsChild>
                <w:div w:id="185900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901366">
      <w:bodyDiv w:val="1"/>
      <w:marLeft w:val="0"/>
      <w:marRight w:val="0"/>
      <w:marTop w:val="0"/>
      <w:marBottom w:val="0"/>
      <w:divBdr>
        <w:top w:val="none" w:sz="0" w:space="0" w:color="auto"/>
        <w:left w:val="none" w:sz="0" w:space="0" w:color="auto"/>
        <w:bottom w:val="none" w:sz="0" w:space="0" w:color="auto"/>
        <w:right w:val="none" w:sz="0" w:space="0" w:color="auto"/>
      </w:divBdr>
      <w:divsChild>
        <w:div w:id="297302549">
          <w:marLeft w:val="0"/>
          <w:marRight w:val="0"/>
          <w:marTop w:val="0"/>
          <w:marBottom w:val="0"/>
          <w:divBdr>
            <w:top w:val="none" w:sz="0" w:space="0" w:color="auto"/>
            <w:left w:val="none" w:sz="0" w:space="0" w:color="auto"/>
            <w:bottom w:val="none" w:sz="0" w:space="0" w:color="auto"/>
            <w:right w:val="none" w:sz="0" w:space="0" w:color="auto"/>
          </w:divBdr>
          <w:divsChild>
            <w:div w:id="566114825">
              <w:marLeft w:val="0"/>
              <w:marRight w:val="0"/>
              <w:marTop w:val="0"/>
              <w:marBottom w:val="0"/>
              <w:divBdr>
                <w:top w:val="none" w:sz="0" w:space="0" w:color="auto"/>
                <w:left w:val="none" w:sz="0" w:space="0" w:color="auto"/>
                <w:bottom w:val="none" w:sz="0" w:space="0" w:color="auto"/>
                <w:right w:val="none" w:sz="0" w:space="0" w:color="auto"/>
              </w:divBdr>
              <w:divsChild>
                <w:div w:id="584997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093931">
      <w:bodyDiv w:val="1"/>
      <w:marLeft w:val="0"/>
      <w:marRight w:val="0"/>
      <w:marTop w:val="0"/>
      <w:marBottom w:val="0"/>
      <w:divBdr>
        <w:top w:val="none" w:sz="0" w:space="0" w:color="auto"/>
        <w:left w:val="none" w:sz="0" w:space="0" w:color="auto"/>
        <w:bottom w:val="none" w:sz="0" w:space="0" w:color="auto"/>
        <w:right w:val="none" w:sz="0" w:space="0" w:color="auto"/>
      </w:divBdr>
    </w:div>
    <w:div w:id="905452184">
      <w:bodyDiv w:val="1"/>
      <w:marLeft w:val="0"/>
      <w:marRight w:val="0"/>
      <w:marTop w:val="0"/>
      <w:marBottom w:val="0"/>
      <w:divBdr>
        <w:top w:val="none" w:sz="0" w:space="0" w:color="auto"/>
        <w:left w:val="none" w:sz="0" w:space="0" w:color="auto"/>
        <w:bottom w:val="none" w:sz="0" w:space="0" w:color="auto"/>
        <w:right w:val="none" w:sz="0" w:space="0" w:color="auto"/>
      </w:divBdr>
    </w:div>
    <w:div w:id="926770753">
      <w:bodyDiv w:val="1"/>
      <w:marLeft w:val="0"/>
      <w:marRight w:val="0"/>
      <w:marTop w:val="0"/>
      <w:marBottom w:val="0"/>
      <w:divBdr>
        <w:top w:val="none" w:sz="0" w:space="0" w:color="auto"/>
        <w:left w:val="none" w:sz="0" w:space="0" w:color="auto"/>
        <w:bottom w:val="none" w:sz="0" w:space="0" w:color="auto"/>
        <w:right w:val="none" w:sz="0" w:space="0" w:color="auto"/>
      </w:divBdr>
    </w:div>
    <w:div w:id="936444040">
      <w:bodyDiv w:val="1"/>
      <w:marLeft w:val="0"/>
      <w:marRight w:val="0"/>
      <w:marTop w:val="0"/>
      <w:marBottom w:val="0"/>
      <w:divBdr>
        <w:top w:val="none" w:sz="0" w:space="0" w:color="auto"/>
        <w:left w:val="none" w:sz="0" w:space="0" w:color="auto"/>
        <w:bottom w:val="none" w:sz="0" w:space="0" w:color="auto"/>
        <w:right w:val="none" w:sz="0" w:space="0" w:color="auto"/>
      </w:divBdr>
      <w:divsChild>
        <w:div w:id="883564481">
          <w:marLeft w:val="0"/>
          <w:marRight w:val="0"/>
          <w:marTop w:val="0"/>
          <w:marBottom w:val="0"/>
          <w:divBdr>
            <w:top w:val="none" w:sz="0" w:space="0" w:color="auto"/>
            <w:left w:val="none" w:sz="0" w:space="0" w:color="auto"/>
            <w:bottom w:val="none" w:sz="0" w:space="0" w:color="auto"/>
            <w:right w:val="none" w:sz="0" w:space="0" w:color="auto"/>
          </w:divBdr>
          <w:divsChild>
            <w:div w:id="752358092">
              <w:marLeft w:val="0"/>
              <w:marRight w:val="0"/>
              <w:marTop w:val="0"/>
              <w:marBottom w:val="0"/>
              <w:divBdr>
                <w:top w:val="none" w:sz="0" w:space="0" w:color="auto"/>
                <w:left w:val="none" w:sz="0" w:space="0" w:color="auto"/>
                <w:bottom w:val="none" w:sz="0" w:space="0" w:color="auto"/>
                <w:right w:val="none" w:sz="0" w:space="0" w:color="auto"/>
              </w:divBdr>
              <w:divsChild>
                <w:div w:id="46812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843909">
      <w:bodyDiv w:val="1"/>
      <w:marLeft w:val="0"/>
      <w:marRight w:val="0"/>
      <w:marTop w:val="0"/>
      <w:marBottom w:val="0"/>
      <w:divBdr>
        <w:top w:val="none" w:sz="0" w:space="0" w:color="auto"/>
        <w:left w:val="none" w:sz="0" w:space="0" w:color="auto"/>
        <w:bottom w:val="none" w:sz="0" w:space="0" w:color="auto"/>
        <w:right w:val="none" w:sz="0" w:space="0" w:color="auto"/>
      </w:divBdr>
      <w:divsChild>
        <w:div w:id="1399479390">
          <w:marLeft w:val="0"/>
          <w:marRight w:val="0"/>
          <w:marTop w:val="0"/>
          <w:marBottom w:val="0"/>
          <w:divBdr>
            <w:top w:val="none" w:sz="0" w:space="0" w:color="auto"/>
            <w:left w:val="none" w:sz="0" w:space="0" w:color="auto"/>
            <w:bottom w:val="none" w:sz="0" w:space="0" w:color="auto"/>
            <w:right w:val="none" w:sz="0" w:space="0" w:color="auto"/>
          </w:divBdr>
          <w:divsChild>
            <w:div w:id="1635335007">
              <w:marLeft w:val="0"/>
              <w:marRight w:val="0"/>
              <w:marTop w:val="0"/>
              <w:marBottom w:val="0"/>
              <w:divBdr>
                <w:top w:val="none" w:sz="0" w:space="0" w:color="auto"/>
                <w:left w:val="none" w:sz="0" w:space="0" w:color="auto"/>
                <w:bottom w:val="none" w:sz="0" w:space="0" w:color="auto"/>
                <w:right w:val="none" w:sz="0" w:space="0" w:color="auto"/>
              </w:divBdr>
              <w:divsChild>
                <w:div w:id="18753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85193">
      <w:bodyDiv w:val="1"/>
      <w:marLeft w:val="0"/>
      <w:marRight w:val="0"/>
      <w:marTop w:val="0"/>
      <w:marBottom w:val="0"/>
      <w:divBdr>
        <w:top w:val="none" w:sz="0" w:space="0" w:color="auto"/>
        <w:left w:val="none" w:sz="0" w:space="0" w:color="auto"/>
        <w:bottom w:val="none" w:sz="0" w:space="0" w:color="auto"/>
        <w:right w:val="none" w:sz="0" w:space="0" w:color="auto"/>
      </w:divBdr>
    </w:div>
    <w:div w:id="1000767440">
      <w:bodyDiv w:val="1"/>
      <w:marLeft w:val="0"/>
      <w:marRight w:val="0"/>
      <w:marTop w:val="0"/>
      <w:marBottom w:val="0"/>
      <w:divBdr>
        <w:top w:val="none" w:sz="0" w:space="0" w:color="auto"/>
        <w:left w:val="none" w:sz="0" w:space="0" w:color="auto"/>
        <w:bottom w:val="none" w:sz="0" w:space="0" w:color="auto"/>
        <w:right w:val="none" w:sz="0" w:space="0" w:color="auto"/>
      </w:divBdr>
      <w:divsChild>
        <w:div w:id="1558979615">
          <w:marLeft w:val="0"/>
          <w:marRight w:val="0"/>
          <w:marTop w:val="0"/>
          <w:marBottom w:val="0"/>
          <w:divBdr>
            <w:top w:val="none" w:sz="0" w:space="0" w:color="auto"/>
            <w:left w:val="none" w:sz="0" w:space="0" w:color="auto"/>
            <w:bottom w:val="none" w:sz="0" w:space="0" w:color="auto"/>
            <w:right w:val="none" w:sz="0" w:space="0" w:color="auto"/>
          </w:divBdr>
          <w:divsChild>
            <w:div w:id="1817188379">
              <w:marLeft w:val="0"/>
              <w:marRight w:val="0"/>
              <w:marTop w:val="0"/>
              <w:marBottom w:val="0"/>
              <w:divBdr>
                <w:top w:val="none" w:sz="0" w:space="0" w:color="auto"/>
                <w:left w:val="none" w:sz="0" w:space="0" w:color="auto"/>
                <w:bottom w:val="none" w:sz="0" w:space="0" w:color="auto"/>
                <w:right w:val="none" w:sz="0" w:space="0" w:color="auto"/>
              </w:divBdr>
              <w:divsChild>
                <w:div w:id="184104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778692">
      <w:bodyDiv w:val="1"/>
      <w:marLeft w:val="0"/>
      <w:marRight w:val="0"/>
      <w:marTop w:val="0"/>
      <w:marBottom w:val="0"/>
      <w:divBdr>
        <w:top w:val="none" w:sz="0" w:space="0" w:color="auto"/>
        <w:left w:val="none" w:sz="0" w:space="0" w:color="auto"/>
        <w:bottom w:val="none" w:sz="0" w:space="0" w:color="auto"/>
        <w:right w:val="none" w:sz="0" w:space="0" w:color="auto"/>
      </w:divBdr>
      <w:divsChild>
        <w:div w:id="1301376256">
          <w:marLeft w:val="0"/>
          <w:marRight w:val="0"/>
          <w:marTop w:val="0"/>
          <w:marBottom w:val="0"/>
          <w:divBdr>
            <w:top w:val="none" w:sz="0" w:space="0" w:color="auto"/>
            <w:left w:val="none" w:sz="0" w:space="0" w:color="auto"/>
            <w:bottom w:val="none" w:sz="0" w:space="0" w:color="auto"/>
            <w:right w:val="none" w:sz="0" w:space="0" w:color="auto"/>
          </w:divBdr>
          <w:divsChild>
            <w:div w:id="1440956389">
              <w:marLeft w:val="0"/>
              <w:marRight w:val="0"/>
              <w:marTop w:val="0"/>
              <w:marBottom w:val="0"/>
              <w:divBdr>
                <w:top w:val="none" w:sz="0" w:space="0" w:color="auto"/>
                <w:left w:val="none" w:sz="0" w:space="0" w:color="auto"/>
                <w:bottom w:val="none" w:sz="0" w:space="0" w:color="auto"/>
                <w:right w:val="none" w:sz="0" w:space="0" w:color="auto"/>
              </w:divBdr>
              <w:divsChild>
                <w:div w:id="379133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010407">
      <w:bodyDiv w:val="1"/>
      <w:marLeft w:val="0"/>
      <w:marRight w:val="0"/>
      <w:marTop w:val="0"/>
      <w:marBottom w:val="0"/>
      <w:divBdr>
        <w:top w:val="none" w:sz="0" w:space="0" w:color="auto"/>
        <w:left w:val="none" w:sz="0" w:space="0" w:color="auto"/>
        <w:bottom w:val="none" w:sz="0" w:space="0" w:color="auto"/>
        <w:right w:val="none" w:sz="0" w:space="0" w:color="auto"/>
      </w:divBdr>
    </w:div>
    <w:div w:id="1006054569">
      <w:bodyDiv w:val="1"/>
      <w:marLeft w:val="0"/>
      <w:marRight w:val="0"/>
      <w:marTop w:val="0"/>
      <w:marBottom w:val="0"/>
      <w:divBdr>
        <w:top w:val="none" w:sz="0" w:space="0" w:color="auto"/>
        <w:left w:val="none" w:sz="0" w:space="0" w:color="auto"/>
        <w:bottom w:val="none" w:sz="0" w:space="0" w:color="auto"/>
        <w:right w:val="none" w:sz="0" w:space="0" w:color="auto"/>
      </w:divBdr>
    </w:div>
    <w:div w:id="1007832598">
      <w:bodyDiv w:val="1"/>
      <w:marLeft w:val="0"/>
      <w:marRight w:val="0"/>
      <w:marTop w:val="0"/>
      <w:marBottom w:val="0"/>
      <w:divBdr>
        <w:top w:val="none" w:sz="0" w:space="0" w:color="auto"/>
        <w:left w:val="none" w:sz="0" w:space="0" w:color="auto"/>
        <w:bottom w:val="none" w:sz="0" w:space="0" w:color="auto"/>
        <w:right w:val="none" w:sz="0" w:space="0" w:color="auto"/>
      </w:divBdr>
      <w:divsChild>
        <w:div w:id="815072962">
          <w:marLeft w:val="0"/>
          <w:marRight w:val="0"/>
          <w:marTop w:val="0"/>
          <w:marBottom w:val="0"/>
          <w:divBdr>
            <w:top w:val="none" w:sz="0" w:space="0" w:color="auto"/>
            <w:left w:val="none" w:sz="0" w:space="0" w:color="auto"/>
            <w:bottom w:val="none" w:sz="0" w:space="0" w:color="auto"/>
            <w:right w:val="none" w:sz="0" w:space="0" w:color="auto"/>
          </w:divBdr>
          <w:divsChild>
            <w:div w:id="1899776013">
              <w:marLeft w:val="0"/>
              <w:marRight w:val="0"/>
              <w:marTop w:val="0"/>
              <w:marBottom w:val="0"/>
              <w:divBdr>
                <w:top w:val="none" w:sz="0" w:space="0" w:color="auto"/>
                <w:left w:val="none" w:sz="0" w:space="0" w:color="auto"/>
                <w:bottom w:val="none" w:sz="0" w:space="0" w:color="auto"/>
                <w:right w:val="none" w:sz="0" w:space="0" w:color="auto"/>
              </w:divBdr>
              <w:divsChild>
                <w:div w:id="246350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976877">
      <w:bodyDiv w:val="1"/>
      <w:marLeft w:val="0"/>
      <w:marRight w:val="0"/>
      <w:marTop w:val="0"/>
      <w:marBottom w:val="0"/>
      <w:divBdr>
        <w:top w:val="none" w:sz="0" w:space="0" w:color="auto"/>
        <w:left w:val="none" w:sz="0" w:space="0" w:color="auto"/>
        <w:bottom w:val="none" w:sz="0" w:space="0" w:color="auto"/>
        <w:right w:val="none" w:sz="0" w:space="0" w:color="auto"/>
      </w:divBdr>
      <w:divsChild>
        <w:div w:id="1733769351">
          <w:marLeft w:val="0"/>
          <w:marRight w:val="0"/>
          <w:marTop w:val="0"/>
          <w:marBottom w:val="0"/>
          <w:divBdr>
            <w:top w:val="none" w:sz="0" w:space="0" w:color="auto"/>
            <w:left w:val="none" w:sz="0" w:space="0" w:color="auto"/>
            <w:bottom w:val="none" w:sz="0" w:space="0" w:color="auto"/>
            <w:right w:val="none" w:sz="0" w:space="0" w:color="auto"/>
          </w:divBdr>
          <w:divsChild>
            <w:div w:id="873005656">
              <w:marLeft w:val="0"/>
              <w:marRight w:val="0"/>
              <w:marTop w:val="0"/>
              <w:marBottom w:val="0"/>
              <w:divBdr>
                <w:top w:val="none" w:sz="0" w:space="0" w:color="auto"/>
                <w:left w:val="none" w:sz="0" w:space="0" w:color="auto"/>
                <w:bottom w:val="none" w:sz="0" w:space="0" w:color="auto"/>
                <w:right w:val="none" w:sz="0" w:space="0" w:color="auto"/>
              </w:divBdr>
              <w:divsChild>
                <w:div w:id="1665935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5619143">
      <w:bodyDiv w:val="1"/>
      <w:marLeft w:val="0"/>
      <w:marRight w:val="0"/>
      <w:marTop w:val="0"/>
      <w:marBottom w:val="0"/>
      <w:divBdr>
        <w:top w:val="none" w:sz="0" w:space="0" w:color="auto"/>
        <w:left w:val="none" w:sz="0" w:space="0" w:color="auto"/>
        <w:bottom w:val="none" w:sz="0" w:space="0" w:color="auto"/>
        <w:right w:val="none" w:sz="0" w:space="0" w:color="auto"/>
      </w:divBdr>
      <w:divsChild>
        <w:div w:id="840855128">
          <w:marLeft w:val="0"/>
          <w:marRight w:val="0"/>
          <w:marTop w:val="0"/>
          <w:marBottom w:val="0"/>
          <w:divBdr>
            <w:top w:val="none" w:sz="0" w:space="0" w:color="auto"/>
            <w:left w:val="none" w:sz="0" w:space="0" w:color="auto"/>
            <w:bottom w:val="none" w:sz="0" w:space="0" w:color="auto"/>
            <w:right w:val="none" w:sz="0" w:space="0" w:color="auto"/>
          </w:divBdr>
          <w:divsChild>
            <w:div w:id="1572158262">
              <w:marLeft w:val="0"/>
              <w:marRight w:val="0"/>
              <w:marTop w:val="0"/>
              <w:marBottom w:val="0"/>
              <w:divBdr>
                <w:top w:val="none" w:sz="0" w:space="0" w:color="auto"/>
                <w:left w:val="none" w:sz="0" w:space="0" w:color="auto"/>
                <w:bottom w:val="none" w:sz="0" w:space="0" w:color="auto"/>
                <w:right w:val="none" w:sz="0" w:space="0" w:color="auto"/>
              </w:divBdr>
              <w:divsChild>
                <w:div w:id="763723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9282122">
      <w:bodyDiv w:val="1"/>
      <w:marLeft w:val="0"/>
      <w:marRight w:val="0"/>
      <w:marTop w:val="0"/>
      <w:marBottom w:val="0"/>
      <w:divBdr>
        <w:top w:val="none" w:sz="0" w:space="0" w:color="auto"/>
        <w:left w:val="none" w:sz="0" w:space="0" w:color="auto"/>
        <w:bottom w:val="none" w:sz="0" w:space="0" w:color="auto"/>
        <w:right w:val="none" w:sz="0" w:space="0" w:color="auto"/>
      </w:divBdr>
      <w:divsChild>
        <w:div w:id="866913499">
          <w:marLeft w:val="0"/>
          <w:marRight w:val="0"/>
          <w:marTop w:val="0"/>
          <w:marBottom w:val="0"/>
          <w:divBdr>
            <w:top w:val="none" w:sz="0" w:space="0" w:color="auto"/>
            <w:left w:val="none" w:sz="0" w:space="0" w:color="auto"/>
            <w:bottom w:val="none" w:sz="0" w:space="0" w:color="auto"/>
            <w:right w:val="none" w:sz="0" w:space="0" w:color="auto"/>
          </w:divBdr>
          <w:divsChild>
            <w:div w:id="44380465">
              <w:marLeft w:val="0"/>
              <w:marRight w:val="0"/>
              <w:marTop w:val="0"/>
              <w:marBottom w:val="0"/>
              <w:divBdr>
                <w:top w:val="none" w:sz="0" w:space="0" w:color="auto"/>
                <w:left w:val="none" w:sz="0" w:space="0" w:color="auto"/>
                <w:bottom w:val="none" w:sz="0" w:space="0" w:color="auto"/>
                <w:right w:val="none" w:sz="0" w:space="0" w:color="auto"/>
              </w:divBdr>
              <w:divsChild>
                <w:div w:id="1252198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793762">
      <w:bodyDiv w:val="1"/>
      <w:marLeft w:val="0"/>
      <w:marRight w:val="0"/>
      <w:marTop w:val="0"/>
      <w:marBottom w:val="0"/>
      <w:divBdr>
        <w:top w:val="none" w:sz="0" w:space="0" w:color="auto"/>
        <w:left w:val="none" w:sz="0" w:space="0" w:color="auto"/>
        <w:bottom w:val="none" w:sz="0" w:space="0" w:color="auto"/>
        <w:right w:val="none" w:sz="0" w:space="0" w:color="auto"/>
      </w:divBdr>
      <w:divsChild>
        <w:div w:id="164784203">
          <w:marLeft w:val="0"/>
          <w:marRight w:val="0"/>
          <w:marTop w:val="0"/>
          <w:marBottom w:val="0"/>
          <w:divBdr>
            <w:top w:val="none" w:sz="0" w:space="0" w:color="auto"/>
            <w:left w:val="none" w:sz="0" w:space="0" w:color="auto"/>
            <w:bottom w:val="none" w:sz="0" w:space="0" w:color="auto"/>
            <w:right w:val="none" w:sz="0" w:space="0" w:color="auto"/>
          </w:divBdr>
          <w:divsChild>
            <w:div w:id="656571020">
              <w:marLeft w:val="0"/>
              <w:marRight w:val="0"/>
              <w:marTop w:val="0"/>
              <w:marBottom w:val="0"/>
              <w:divBdr>
                <w:top w:val="none" w:sz="0" w:space="0" w:color="auto"/>
                <w:left w:val="none" w:sz="0" w:space="0" w:color="auto"/>
                <w:bottom w:val="none" w:sz="0" w:space="0" w:color="auto"/>
                <w:right w:val="none" w:sz="0" w:space="0" w:color="auto"/>
              </w:divBdr>
              <w:divsChild>
                <w:div w:id="1902404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458656">
      <w:bodyDiv w:val="1"/>
      <w:marLeft w:val="0"/>
      <w:marRight w:val="0"/>
      <w:marTop w:val="0"/>
      <w:marBottom w:val="0"/>
      <w:divBdr>
        <w:top w:val="none" w:sz="0" w:space="0" w:color="auto"/>
        <w:left w:val="none" w:sz="0" w:space="0" w:color="auto"/>
        <w:bottom w:val="none" w:sz="0" w:space="0" w:color="auto"/>
        <w:right w:val="none" w:sz="0" w:space="0" w:color="auto"/>
      </w:divBdr>
      <w:divsChild>
        <w:div w:id="1464225432">
          <w:marLeft w:val="0"/>
          <w:marRight w:val="0"/>
          <w:marTop w:val="0"/>
          <w:marBottom w:val="0"/>
          <w:divBdr>
            <w:top w:val="none" w:sz="0" w:space="0" w:color="auto"/>
            <w:left w:val="none" w:sz="0" w:space="0" w:color="auto"/>
            <w:bottom w:val="none" w:sz="0" w:space="0" w:color="auto"/>
            <w:right w:val="none" w:sz="0" w:space="0" w:color="auto"/>
          </w:divBdr>
          <w:divsChild>
            <w:div w:id="2065643079">
              <w:marLeft w:val="0"/>
              <w:marRight w:val="0"/>
              <w:marTop w:val="0"/>
              <w:marBottom w:val="0"/>
              <w:divBdr>
                <w:top w:val="none" w:sz="0" w:space="0" w:color="auto"/>
                <w:left w:val="none" w:sz="0" w:space="0" w:color="auto"/>
                <w:bottom w:val="none" w:sz="0" w:space="0" w:color="auto"/>
                <w:right w:val="none" w:sz="0" w:space="0" w:color="auto"/>
              </w:divBdr>
              <w:divsChild>
                <w:div w:id="949434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334145">
      <w:bodyDiv w:val="1"/>
      <w:marLeft w:val="0"/>
      <w:marRight w:val="0"/>
      <w:marTop w:val="0"/>
      <w:marBottom w:val="0"/>
      <w:divBdr>
        <w:top w:val="none" w:sz="0" w:space="0" w:color="auto"/>
        <w:left w:val="none" w:sz="0" w:space="0" w:color="auto"/>
        <w:bottom w:val="none" w:sz="0" w:space="0" w:color="auto"/>
        <w:right w:val="none" w:sz="0" w:space="0" w:color="auto"/>
      </w:divBdr>
    </w:div>
    <w:div w:id="1106192842">
      <w:bodyDiv w:val="1"/>
      <w:marLeft w:val="0"/>
      <w:marRight w:val="0"/>
      <w:marTop w:val="0"/>
      <w:marBottom w:val="0"/>
      <w:divBdr>
        <w:top w:val="none" w:sz="0" w:space="0" w:color="auto"/>
        <w:left w:val="none" w:sz="0" w:space="0" w:color="auto"/>
        <w:bottom w:val="none" w:sz="0" w:space="0" w:color="auto"/>
        <w:right w:val="none" w:sz="0" w:space="0" w:color="auto"/>
      </w:divBdr>
    </w:div>
    <w:div w:id="1123843662">
      <w:bodyDiv w:val="1"/>
      <w:marLeft w:val="0"/>
      <w:marRight w:val="0"/>
      <w:marTop w:val="0"/>
      <w:marBottom w:val="0"/>
      <w:divBdr>
        <w:top w:val="none" w:sz="0" w:space="0" w:color="auto"/>
        <w:left w:val="none" w:sz="0" w:space="0" w:color="auto"/>
        <w:bottom w:val="none" w:sz="0" w:space="0" w:color="auto"/>
        <w:right w:val="none" w:sz="0" w:space="0" w:color="auto"/>
      </w:divBdr>
      <w:divsChild>
        <w:div w:id="1124498833">
          <w:marLeft w:val="0"/>
          <w:marRight w:val="0"/>
          <w:marTop w:val="0"/>
          <w:marBottom w:val="0"/>
          <w:divBdr>
            <w:top w:val="none" w:sz="0" w:space="0" w:color="auto"/>
            <w:left w:val="none" w:sz="0" w:space="0" w:color="auto"/>
            <w:bottom w:val="none" w:sz="0" w:space="0" w:color="auto"/>
            <w:right w:val="none" w:sz="0" w:space="0" w:color="auto"/>
          </w:divBdr>
          <w:divsChild>
            <w:div w:id="508444538">
              <w:marLeft w:val="0"/>
              <w:marRight w:val="0"/>
              <w:marTop w:val="0"/>
              <w:marBottom w:val="0"/>
              <w:divBdr>
                <w:top w:val="none" w:sz="0" w:space="0" w:color="auto"/>
                <w:left w:val="none" w:sz="0" w:space="0" w:color="auto"/>
                <w:bottom w:val="none" w:sz="0" w:space="0" w:color="auto"/>
                <w:right w:val="none" w:sz="0" w:space="0" w:color="auto"/>
              </w:divBdr>
              <w:divsChild>
                <w:div w:id="29814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083770">
      <w:bodyDiv w:val="1"/>
      <w:marLeft w:val="0"/>
      <w:marRight w:val="0"/>
      <w:marTop w:val="0"/>
      <w:marBottom w:val="0"/>
      <w:divBdr>
        <w:top w:val="none" w:sz="0" w:space="0" w:color="auto"/>
        <w:left w:val="none" w:sz="0" w:space="0" w:color="auto"/>
        <w:bottom w:val="none" w:sz="0" w:space="0" w:color="auto"/>
        <w:right w:val="none" w:sz="0" w:space="0" w:color="auto"/>
      </w:divBdr>
    </w:div>
    <w:div w:id="1128473166">
      <w:bodyDiv w:val="1"/>
      <w:marLeft w:val="0"/>
      <w:marRight w:val="0"/>
      <w:marTop w:val="0"/>
      <w:marBottom w:val="0"/>
      <w:divBdr>
        <w:top w:val="none" w:sz="0" w:space="0" w:color="auto"/>
        <w:left w:val="none" w:sz="0" w:space="0" w:color="auto"/>
        <w:bottom w:val="none" w:sz="0" w:space="0" w:color="auto"/>
        <w:right w:val="none" w:sz="0" w:space="0" w:color="auto"/>
      </w:divBdr>
      <w:divsChild>
        <w:div w:id="627246078">
          <w:marLeft w:val="0"/>
          <w:marRight w:val="0"/>
          <w:marTop w:val="0"/>
          <w:marBottom w:val="0"/>
          <w:divBdr>
            <w:top w:val="none" w:sz="0" w:space="0" w:color="auto"/>
            <w:left w:val="none" w:sz="0" w:space="0" w:color="auto"/>
            <w:bottom w:val="none" w:sz="0" w:space="0" w:color="auto"/>
            <w:right w:val="none" w:sz="0" w:space="0" w:color="auto"/>
          </w:divBdr>
          <w:divsChild>
            <w:div w:id="1616522644">
              <w:marLeft w:val="0"/>
              <w:marRight w:val="0"/>
              <w:marTop w:val="0"/>
              <w:marBottom w:val="0"/>
              <w:divBdr>
                <w:top w:val="none" w:sz="0" w:space="0" w:color="auto"/>
                <w:left w:val="none" w:sz="0" w:space="0" w:color="auto"/>
                <w:bottom w:val="none" w:sz="0" w:space="0" w:color="auto"/>
                <w:right w:val="none" w:sz="0" w:space="0" w:color="auto"/>
              </w:divBdr>
              <w:divsChild>
                <w:div w:id="1520120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099110">
      <w:bodyDiv w:val="1"/>
      <w:marLeft w:val="0"/>
      <w:marRight w:val="0"/>
      <w:marTop w:val="0"/>
      <w:marBottom w:val="0"/>
      <w:divBdr>
        <w:top w:val="none" w:sz="0" w:space="0" w:color="auto"/>
        <w:left w:val="none" w:sz="0" w:space="0" w:color="auto"/>
        <w:bottom w:val="none" w:sz="0" w:space="0" w:color="auto"/>
        <w:right w:val="none" w:sz="0" w:space="0" w:color="auto"/>
      </w:divBdr>
    </w:div>
    <w:div w:id="1165432993">
      <w:bodyDiv w:val="1"/>
      <w:marLeft w:val="0"/>
      <w:marRight w:val="0"/>
      <w:marTop w:val="0"/>
      <w:marBottom w:val="0"/>
      <w:divBdr>
        <w:top w:val="none" w:sz="0" w:space="0" w:color="auto"/>
        <w:left w:val="none" w:sz="0" w:space="0" w:color="auto"/>
        <w:bottom w:val="none" w:sz="0" w:space="0" w:color="auto"/>
        <w:right w:val="none" w:sz="0" w:space="0" w:color="auto"/>
      </w:divBdr>
      <w:divsChild>
        <w:div w:id="454761125">
          <w:marLeft w:val="0"/>
          <w:marRight w:val="0"/>
          <w:marTop w:val="0"/>
          <w:marBottom w:val="0"/>
          <w:divBdr>
            <w:top w:val="none" w:sz="0" w:space="0" w:color="auto"/>
            <w:left w:val="none" w:sz="0" w:space="0" w:color="auto"/>
            <w:bottom w:val="none" w:sz="0" w:space="0" w:color="auto"/>
            <w:right w:val="none" w:sz="0" w:space="0" w:color="auto"/>
          </w:divBdr>
          <w:divsChild>
            <w:div w:id="164830034">
              <w:marLeft w:val="0"/>
              <w:marRight w:val="0"/>
              <w:marTop w:val="0"/>
              <w:marBottom w:val="0"/>
              <w:divBdr>
                <w:top w:val="none" w:sz="0" w:space="0" w:color="auto"/>
                <w:left w:val="none" w:sz="0" w:space="0" w:color="auto"/>
                <w:bottom w:val="none" w:sz="0" w:space="0" w:color="auto"/>
                <w:right w:val="none" w:sz="0" w:space="0" w:color="auto"/>
              </w:divBdr>
              <w:divsChild>
                <w:div w:id="1685785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3595297">
      <w:bodyDiv w:val="1"/>
      <w:marLeft w:val="0"/>
      <w:marRight w:val="0"/>
      <w:marTop w:val="0"/>
      <w:marBottom w:val="0"/>
      <w:divBdr>
        <w:top w:val="none" w:sz="0" w:space="0" w:color="auto"/>
        <w:left w:val="none" w:sz="0" w:space="0" w:color="auto"/>
        <w:bottom w:val="none" w:sz="0" w:space="0" w:color="auto"/>
        <w:right w:val="none" w:sz="0" w:space="0" w:color="auto"/>
      </w:divBdr>
      <w:divsChild>
        <w:div w:id="934048024">
          <w:marLeft w:val="0"/>
          <w:marRight w:val="0"/>
          <w:marTop w:val="0"/>
          <w:marBottom w:val="0"/>
          <w:divBdr>
            <w:top w:val="none" w:sz="0" w:space="0" w:color="auto"/>
            <w:left w:val="none" w:sz="0" w:space="0" w:color="auto"/>
            <w:bottom w:val="none" w:sz="0" w:space="0" w:color="auto"/>
            <w:right w:val="none" w:sz="0" w:space="0" w:color="auto"/>
          </w:divBdr>
          <w:divsChild>
            <w:div w:id="806513923">
              <w:marLeft w:val="0"/>
              <w:marRight w:val="0"/>
              <w:marTop w:val="0"/>
              <w:marBottom w:val="0"/>
              <w:divBdr>
                <w:top w:val="none" w:sz="0" w:space="0" w:color="auto"/>
                <w:left w:val="none" w:sz="0" w:space="0" w:color="auto"/>
                <w:bottom w:val="none" w:sz="0" w:space="0" w:color="auto"/>
                <w:right w:val="none" w:sz="0" w:space="0" w:color="auto"/>
              </w:divBdr>
              <w:divsChild>
                <w:div w:id="904876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7866659">
      <w:bodyDiv w:val="1"/>
      <w:marLeft w:val="0"/>
      <w:marRight w:val="0"/>
      <w:marTop w:val="0"/>
      <w:marBottom w:val="0"/>
      <w:divBdr>
        <w:top w:val="none" w:sz="0" w:space="0" w:color="auto"/>
        <w:left w:val="none" w:sz="0" w:space="0" w:color="auto"/>
        <w:bottom w:val="none" w:sz="0" w:space="0" w:color="auto"/>
        <w:right w:val="none" w:sz="0" w:space="0" w:color="auto"/>
      </w:divBdr>
      <w:divsChild>
        <w:div w:id="343366778">
          <w:marLeft w:val="0"/>
          <w:marRight w:val="0"/>
          <w:marTop w:val="0"/>
          <w:marBottom w:val="0"/>
          <w:divBdr>
            <w:top w:val="none" w:sz="0" w:space="0" w:color="auto"/>
            <w:left w:val="none" w:sz="0" w:space="0" w:color="auto"/>
            <w:bottom w:val="none" w:sz="0" w:space="0" w:color="auto"/>
            <w:right w:val="none" w:sz="0" w:space="0" w:color="auto"/>
          </w:divBdr>
          <w:divsChild>
            <w:div w:id="933711574">
              <w:marLeft w:val="0"/>
              <w:marRight w:val="0"/>
              <w:marTop w:val="0"/>
              <w:marBottom w:val="0"/>
              <w:divBdr>
                <w:top w:val="none" w:sz="0" w:space="0" w:color="auto"/>
                <w:left w:val="none" w:sz="0" w:space="0" w:color="auto"/>
                <w:bottom w:val="none" w:sz="0" w:space="0" w:color="auto"/>
                <w:right w:val="none" w:sz="0" w:space="0" w:color="auto"/>
              </w:divBdr>
              <w:divsChild>
                <w:div w:id="126511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921429">
      <w:bodyDiv w:val="1"/>
      <w:marLeft w:val="0"/>
      <w:marRight w:val="0"/>
      <w:marTop w:val="0"/>
      <w:marBottom w:val="0"/>
      <w:divBdr>
        <w:top w:val="none" w:sz="0" w:space="0" w:color="auto"/>
        <w:left w:val="none" w:sz="0" w:space="0" w:color="auto"/>
        <w:bottom w:val="none" w:sz="0" w:space="0" w:color="auto"/>
        <w:right w:val="none" w:sz="0" w:space="0" w:color="auto"/>
      </w:divBdr>
      <w:divsChild>
        <w:div w:id="1095785136">
          <w:marLeft w:val="0"/>
          <w:marRight w:val="0"/>
          <w:marTop w:val="0"/>
          <w:marBottom w:val="0"/>
          <w:divBdr>
            <w:top w:val="none" w:sz="0" w:space="0" w:color="auto"/>
            <w:left w:val="none" w:sz="0" w:space="0" w:color="auto"/>
            <w:bottom w:val="none" w:sz="0" w:space="0" w:color="auto"/>
            <w:right w:val="none" w:sz="0" w:space="0" w:color="auto"/>
          </w:divBdr>
          <w:divsChild>
            <w:div w:id="32778825">
              <w:marLeft w:val="0"/>
              <w:marRight w:val="0"/>
              <w:marTop w:val="0"/>
              <w:marBottom w:val="0"/>
              <w:divBdr>
                <w:top w:val="none" w:sz="0" w:space="0" w:color="auto"/>
                <w:left w:val="none" w:sz="0" w:space="0" w:color="auto"/>
                <w:bottom w:val="none" w:sz="0" w:space="0" w:color="auto"/>
                <w:right w:val="none" w:sz="0" w:space="0" w:color="auto"/>
              </w:divBdr>
              <w:divsChild>
                <w:div w:id="89496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3134489">
      <w:bodyDiv w:val="1"/>
      <w:marLeft w:val="0"/>
      <w:marRight w:val="0"/>
      <w:marTop w:val="0"/>
      <w:marBottom w:val="0"/>
      <w:divBdr>
        <w:top w:val="none" w:sz="0" w:space="0" w:color="auto"/>
        <w:left w:val="none" w:sz="0" w:space="0" w:color="auto"/>
        <w:bottom w:val="none" w:sz="0" w:space="0" w:color="auto"/>
        <w:right w:val="none" w:sz="0" w:space="0" w:color="auto"/>
      </w:divBdr>
      <w:divsChild>
        <w:div w:id="1205868901">
          <w:marLeft w:val="0"/>
          <w:marRight w:val="0"/>
          <w:marTop w:val="0"/>
          <w:marBottom w:val="0"/>
          <w:divBdr>
            <w:top w:val="none" w:sz="0" w:space="0" w:color="auto"/>
            <w:left w:val="none" w:sz="0" w:space="0" w:color="auto"/>
            <w:bottom w:val="none" w:sz="0" w:space="0" w:color="auto"/>
            <w:right w:val="none" w:sz="0" w:space="0" w:color="auto"/>
          </w:divBdr>
          <w:divsChild>
            <w:div w:id="1638996248">
              <w:marLeft w:val="0"/>
              <w:marRight w:val="0"/>
              <w:marTop w:val="0"/>
              <w:marBottom w:val="0"/>
              <w:divBdr>
                <w:top w:val="none" w:sz="0" w:space="0" w:color="auto"/>
                <w:left w:val="none" w:sz="0" w:space="0" w:color="auto"/>
                <w:bottom w:val="none" w:sz="0" w:space="0" w:color="auto"/>
                <w:right w:val="none" w:sz="0" w:space="0" w:color="auto"/>
              </w:divBdr>
              <w:divsChild>
                <w:div w:id="543711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032056">
      <w:bodyDiv w:val="1"/>
      <w:marLeft w:val="0"/>
      <w:marRight w:val="0"/>
      <w:marTop w:val="0"/>
      <w:marBottom w:val="0"/>
      <w:divBdr>
        <w:top w:val="none" w:sz="0" w:space="0" w:color="auto"/>
        <w:left w:val="none" w:sz="0" w:space="0" w:color="auto"/>
        <w:bottom w:val="none" w:sz="0" w:space="0" w:color="auto"/>
        <w:right w:val="none" w:sz="0" w:space="0" w:color="auto"/>
      </w:divBdr>
    </w:div>
    <w:div w:id="1273167931">
      <w:bodyDiv w:val="1"/>
      <w:marLeft w:val="0"/>
      <w:marRight w:val="0"/>
      <w:marTop w:val="0"/>
      <w:marBottom w:val="0"/>
      <w:divBdr>
        <w:top w:val="none" w:sz="0" w:space="0" w:color="auto"/>
        <w:left w:val="none" w:sz="0" w:space="0" w:color="auto"/>
        <w:bottom w:val="none" w:sz="0" w:space="0" w:color="auto"/>
        <w:right w:val="none" w:sz="0" w:space="0" w:color="auto"/>
      </w:divBdr>
    </w:div>
    <w:div w:id="1281301061">
      <w:bodyDiv w:val="1"/>
      <w:marLeft w:val="0"/>
      <w:marRight w:val="0"/>
      <w:marTop w:val="0"/>
      <w:marBottom w:val="0"/>
      <w:divBdr>
        <w:top w:val="none" w:sz="0" w:space="0" w:color="auto"/>
        <w:left w:val="none" w:sz="0" w:space="0" w:color="auto"/>
        <w:bottom w:val="none" w:sz="0" w:space="0" w:color="auto"/>
        <w:right w:val="none" w:sz="0" w:space="0" w:color="auto"/>
      </w:divBdr>
      <w:divsChild>
        <w:div w:id="1432705833">
          <w:marLeft w:val="0"/>
          <w:marRight w:val="0"/>
          <w:marTop w:val="0"/>
          <w:marBottom w:val="0"/>
          <w:divBdr>
            <w:top w:val="none" w:sz="0" w:space="0" w:color="auto"/>
            <w:left w:val="none" w:sz="0" w:space="0" w:color="auto"/>
            <w:bottom w:val="none" w:sz="0" w:space="0" w:color="auto"/>
            <w:right w:val="none" w:sz="0" w:space="0" w:color="auto"/>
          </w:divBdr>
          <w:divsChild>
            <w:div w:id="1747262104">
              <w:marLeft w:val="0"/>
              <w:marRight w:val="0"/>
              <w:marTop w:val="0"/>
              <w:marBottom w:val="0"/>
              <w:divBdr>
                <w:top w:val="none" w:sz="0" w:space="0" w:color="auto"/>
                <w:left w:val="none" w:sz="0" w:space="0" w:color="auto"/>
                <w:bottom w:val="none" w:sz="0" w:space="0" w:color="auto"/>
                <w:right w:val="none" w:sz="0" w:space="0" w:color="auto"/>
              </w:divBdr>
              <w:divsChild>
                <w:div w:id="213860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058234">
      <w:bodyDiv w:val="1"/>
      <w:marLeft w:val="0"/>
      <w:marRight w:val="0"/>
      <w:marTop w:val="0"/>
      <w:marBottom w:val="0"/>
      <w:divBdr>
        <w:top w:val="none" w:sz="0" w:space="0" w:color="auto"/>
        <w:left w:val="none" w:sz="0" w:space="0" w:color="auto"/>
        <w:bottom w:val="none" w:sz="0" w:space="0" w:color="auto"/>
        <w:right w:val="none" w:sz="0" w:space="0" w:color="auto"/>
      </w:divBdr>
      <w:divsChild>
        <w:div w:id="501892750">
          <w:marLeft w:val="0"/>
          <w:marRight w:val="0"/>
          <w:marTop w:val="0"/>
          <w:marBottom w:val="0"/>
          <w:divBdr>
            <w:top w:val="none" w:sz="0" w:space="0" w:color="auto"/>
            <w:left w:val="none" w:sz="0" w:space="0" w:color="auto"/>
            <w:bottom w:val="none" w:sz="0" w:space="0" w:color="auto"/>
            <w:right w:val="none" w:sz="0" w:space="0" w:color="auto"/>
          </w:divBdr>
          <w:divsChild>
            <w:div w:id="1787970078">
              <w:marLeft w:val="0"/>
              <w:marRight w:val="0"/>
              <w:marTop w:val="0"/>
              <w:marBottom w:val="0"/>
              <w:divBdr>
                <w:top w:val="none" w:sz="0" w:space="0" w:color="auto"/>
                <w:left w:val="none" w:sz="0" w:space="0" w:color="auto"/>
                <w:bottom w:val="none" w:sz="0" w:space="0" w:color="auto"/>
                <w:right w:val="none" w:sz="0" w:space="0" w:color="auto"/>
              </w:divBdr>
              <w:divsChild>
                <w:div w:id="66466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541367">
      <w:bodyDiv w:val="1"/>
      <w:marLeft w:val="0"/>
      <w:marRight w:val="0"/>
      <w:marTop w:val="0"/>
      <w:marBottom w:val="0"/>
      <w:divBdr>
        <w:top w:val="none" w:sz="0" w:space="0" w:color="auto"/>
        <w:left w:val="none" w:sz="0" w:space="0" w:color="auto"/>
        <w:bottom w:val="none" w:sz="0" w:space="0" w:color="auto"/>
        <w:right w:val="none" w:sz="0" w:space="0" w:color="auto"/>
      </w:divBdr>
    </w:div>
    <w:div w:id="1348827642">
      <w:bodyDiv w:val="1"/>
      <w:marLeft w:val="0"/>
      <w:marRight w:val="0"/>
      <w:marTop w:val="0"/>
      <w:marBottom w:val="0"/>
      <w:divBdr>
        <w:top w:val="none" w:sz="0" w:space="0" w:color="auto"/>
        <w:left w:val="none" w:sz="0" w:space="0" w:color="auto"/>
        <w:bottom w:val="none" w:sz="0" w:space="0" w:color="auto"/>
        <w:right w:val="none" w:sz="0" w:space="0" w:color="auto"/>
      </w:divBdr>
    </w:div>
    <w:div w:id="1357584239">
      <w:bodyDiv w:val="1"/>
      <w:marLeft w:val="0"/>
      <w:marRight w:val="0"/>
      <w:marTop w:val="0"/>
      <w:marBottom w:val="0"/>
      <w:divBdr>
        <w:top w:val="none" w:sz="0" w:space="0" w:color="auto"/>
        <w:left w:val="none" w:sz="0" w:space="0" w:color="auto"/>
        <w:bottom w:val="none" w:sz="0" w:space="0" w:color="auto"/>
        <w:right w:val="none" w:sz="0" w:space="0" w:color="auto"/>
      </w:divBdr>
    </w:div>
    <w:div w:id="1374691253">
      <w:bodyDiv w:val="1"/>
      <w:marLeft w:val="0"/>
      <w:marRight w:val="0"/>
      <w:marTop w:val="0"/>
      <w:marBottom w:val="0"/>
      <w:divBdr>
        <w:top w:val="none" w:sz="0" w:space="0" w:color="auto"/>
        <w:left w:val="none" w:sz="0" w:space="0" w:color="auto"/>
        <w:bottom w:val="none" w:sz="0" w:space="0" w:color="auto"/>
        <w:right w:val="none" w:sz="0" w:space="0" w:color="auto"/>
      </w:divBdr>
    </w:div>
    <w:div w:id="1382439741">
      <w:bodyDiv w:val="1"/>
      <w:marLeft w:val="0"/>
      <w:marRight w:val="0"/>
      <w:marTop w:val="0"/>
      <w:marBottom w:val="0"/>
      <w:divBdr>
        <w:top w:val="none" w:sz="0" w:space="0" w:color="auto"/>
        <w:left w:val="none" w:sz="0" w:space="0" w:color="auto"/>
        <w:bottom w:val="none" w:sz="0" w:space="0" w:color="auto"/>
        <w:right w:val="none" w:sz="0" w:space="0" w:color="auto"/>
      </w:divBdr>
    </w:div>
    <w:div w:id="1429277588">
      <w:bodyDiv w:val="1"/>
      <w:marLeft w:val="0"/>
      <w:marRight w:val="0"/>
      <w:marTop w:val="0"/>
      <w:marBottom w:val="0"/>
      <w:divBdr>
        <w:top w:val="none" w:sz="0" w:space="0" w:color="auto"/>
        <w:left w:val="none" w:sz="0" w:space="0" w:color="auto"/>
        <w:bottom w:val="none" w:sz="0" w:space="0" w:color="auto"/>
        <w:right w:val="none" w:sz="0" w:space="0" w:color="auto"/>
      </w:divBdr>
    </w:div>
    <w:div w:id="1434132514">
      <w:bodyDiv w:val="1"/>
      <w:marLeft w:val="0"/>
      <w:marRight w:val="0"/>
      <w:marTop w:val="0"/>
      <w:marBottom w:val="0"/>
      <w:divBdr>
        <w:top w:val="none" w:sz="0" w:space="0" w:color="auto"/>
        <w:left w:val="none" w:sz="0" w:space="0" w:color="auto"/>
        <w:bottom w:val="none" w:sz="0" w:space="0" w:color="auto"/>
        <w:right w:val="none" w:sz="0" w:space="0" w:color="auto"/>
      </w:divBdr>
      <w:divsChild>
        <w:div w:id="1204437599">
          <w:marLeft w:val="0"/>
          <w:marRight w:val="0"/>
          <w:marTop w:val="0"/>
          <w:marBottom w:val="0"/>
          <w:divBdr>
            <w:top w:val="none" w:sz="0" w:space="0" w:color="auto"/>
            <w:left w:val="none" w:sz="0" w:space="0" w:color="auto"/>
            <w:bottom w:val="none" w:sz="0" w:space="0" w:color="auto"/>
            <w:right w:val="none" w:sz="0" w:space="0" w:color="auto"/>
          </w:divBdr>
          <w:divsChild>
            <w:div w:id="1787698346">
              <w:marLeft w:val="0"/>
              <w:marRight w:val="0"/>
              <w:marTop w:val="0"/>
              <w:marBottom w:val="0"/>
              <w:divBdr>
                <w:top w:val="none" w:sz="0" w:space="0" w:color="auto"/>
                <w:left w:val="none" w:sz="0" w:space="0" w:color="auto"/>
                <w:bottom w:val="none" w:sz="0" w:space="0" w:color="auto"/>
                <w:right w:val="none" w:sz="0" w:space="0" w:color="auto"/>
              </w:divBdr>
              <w:divsChild>
                <w:div w:id="1502769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3067459">
      <w:bodyDiv w:val="1"/>
      <w:marLeft w:val="0"/>
      <w:marRight w:val="0"/>
      <w:marTop w:val="0"/>
      <w:marBottom w:val="0"/>
      <w:divBdr>
        <w:top w:val="none" w:sz="0" w:space="0" w:color="auto"/>
        <w:left w:val="none" w:sz="0" w:space="0" w:color="auto"/>
        <w:bottom w:val="none" w:sz="0" w:space="0" w:color="auto"/>
        <w:right w:val="none" w:sz="0" w:space="0" w:color="auto"/>
      </w:divBdr>
    </w:div>
    <w:div w:id="1446383807">
      <w:bodyDiv w:val="1"/>
      <w:marLeft w:val="0"/>
      <w:marRight w:val="0"/>
      <w:marTop w:val="0"/>
      <w:marBottom w:val="0"/>
      <w:divBdr>
        <w:top w:val="none" w:sz="0" w:space="0" w:color="auto"/>
        <w:left w:val="none" w:sz="0" w:space="0" w:color="auto"/>
        <w:bottom w:val="none" w:sz="0" w:space="0" w:color="auto"/>
        <w:right w:val="none" w:sz="0" w:space="0" w:color="auto"/>
      </w:divBdr>
      <w:divsChild>
        <w:div w:id="370345710">
          <w:marLeft w:val="0"/>
          <w:marRight w:val="0"/>
          <w:marTop w:val="0"/>
          <w:marBottom w:val="0"/>
          <w:divBdr>
            <w:top w:val="none" w:sz="0" w:space="0" w:color="auto"/>
            <w:left w:val="none" w:sz="0" w:space="0" w:color="auto"/>
            <w:bottom w:val="none" w:sz="0" w:space="0" w:color="auto"/>
            <w:right w:val="none" w:sz="0" w:space="0" w:color="auto"/>
          </w:divBdr>
          <w:divsChild>
            <w:div w:id="941302283">
              <w:marLeft w:val="0"/>
              <w:marRight w:val="0"/>
              <w:marTop w:val="0"/>
              <w:marBottom w:val="0"/>
              <w:divBdr>
                <w:top w:val="none" w:sz="0" w:space="0" w:color="auto"/>
                <w:left w:val="none" w:sz="0" w:space="0" w:color="auto"/>
                <w:bottom w:val="none" w:sz="0" w:space="0" w:color="auto"/>
                <w:right w:val="none" w:sz="0" w:space="0" w:color="auto"/>
              </w:divBdr>
              <w:divsChild>
                <w:div w:id="16451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098830">
      <w:bodyDiv w:val="1"/>
      <w:marLeft w:val="0"/>
      <w:marRight w:val="0"/>
      <w:marTop w:val="0"/>
      <w:marBottom w:val="0"/>
      <w:divBdr>
        <w:top w:val="none" w:sz="0" w:space="0" w:color="auto"/>
        <w:left w:val="none" w:sz="0" w:space="0" w:color="auto"/>
        <w:bottom w:val="none" w:sz="0" w:space="0" w:color="auto"/>
        <w:right w:val="none" w:sz="0" w:space="0" w:color="auto"/>
      </w:divBdr>
      <w:divsChild>
        <w:div w:id="2010207554">
          <w:marLeft w:val="0"/>
          <w:marRight w:val="0"/>
          <w:marTop w:val="0"/>
          <w:marBottom w:val="0"/>
          <w:divBdr>
            <w:top w:val="none" w:sz="0" w:space="0" w:color="auto"/>
            <w:left w:val="none" w:sz="0" w:space="0" w:color="auto"/>
            <w:bottom w:val="none" w:sz="0" w:space="0" w:color="auto"/>
            <w:right w:val="none" w:sz="0" w:space="0" w:color="auto"/>
          </w:divBdr>
          <w:divsChild>
            <w:div w:id="2009669010">
              <w:marLeft w:val="0"/>
              <w:marRight w:val="0"/>
              <w:marTop w:val="0"/>
              <w:marBottom w:val="0"/>
              <w:divBdr>
                <w:top w:val="none" w:sz="0" w:space="0" w:color="auto"/>
                <w:left w:val="none" w:sz="0" w:space="0" w:color="auto"/>
                <w:bottom w:val="none" w:sz="0" w:space="0" w:color="auto"/>
                <w:right w:val="none" w:sz="0" w:space="0" w:color="auto"/>
              </w:divBdr>
              <w:divsChild>
                <w:div w:id="27387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627911">
      <w:bodyDiv w:val="1"/>
      <w:marLeft w:val="0"/>
      <w:marRight w:val="0"/>
      <w:marTop w:val="0"/>
      <w:marBottom w:val="0"/>
      <w:divBdr>
        <w:top w:val="none" w:sz="0" w:space="0" w:color="auto"/>
        <w:left w:val="none" w:sz="0" w:space="0" w:color="auto"/>
        <w:bottom w:val="none" w:sz="0" w:space="0" w:color="auto"/>
        <w:right w:val="none" w:sz="0" w:space="0" w:color="auto"/>
      </w:divBdr>
    </w:div>
    <w:div w:id="1475563318">
      <w:bodyDiv w:val="1"/>
      <w:marLeft w:val="0"/>
      <w:marRight w:val="0"/>
      <w:marTop w:val="0"/>
      <w:marBottom w:val="0"/>
      <w:divBdr>
        <w:top w:val="none" w:sz="0" w:space="0" w:color="auto"/>
        <w:left w:val="none" w:sz="0" w:space="0" w:color="auto"/>
        <w:bottom w:val="none" w:sz="0" w:space="0" w:color="auto"/>
        <w:right w:val="none" w:sz="0" w:space="0" w:color="auto"/>
      </w:divBdr>
    </w:div>
    <w:div w:id="1504666476">
      <w:bodyDiv w:val="1"/>
      <w:marLeft w:val="0"/>
      <w:marRight w:val="0"/>
      <w:marTop w:val="0"/>
      <w:marBottom w:val="0"/>
      <w:divBdr>
        <w:top w:val="none" w:sz="0" w:space="0" w:color="auto"/>
        <w:left w:val="none" w:sz="0" w:space="0" w:color="auto"/>
        <w:bottom w:val="none" w:sz="0" w:space="0" w:color="auto"/>
        <w:right w:val="none" w:sz="0" w:space="0" w:color="auto"/>
      </w:divBdr>
      <w:divsChild>
        <w:div w:id="1775319383">
          <w:marLeft w:val="0"/>
          <w:marRight w:val="0"/>
          <w:marTop w:val="0"/>
          <w:marBottom w:val="0"/>
          <w:divBdr>
            <w:top w:val="none" w:sz="0" w:space="0" w:color="auto"/>
            <w:left w:val="none" w:sz="0" w:space="0" w:color="auto"/>
            <w:bottom w:val="none" w:sz="0" w:space="0" w:color="auto"/>
            <w:right w:val="none" w:sz="0" w:space="0" w:color="auto"/>
          </w:divBdr>
          <w:divsChild>
            <w:div w:id="1225917590">
              <w:marLeft w:val="0"/>
              <w:marRight w:val="0"/>
              <w:marTop w:val="0"/>
              <w:marBottom w:val="0"/>
              <w:divBdr>
                <w:top w:val="none" w:sz="0" w:space="0" w:color="auto"/>
                <w:left w:val="none" w:sz="0" w:space="0" w:color="auto"/>
                <w:bottom w:val="none" w:sz="0" w:space="0" w:color="auto"/>
                <w:right w:val="none" w:sz="0" w:space="0" w:color="auto"/>
              </w:divBdr>
              <w:divsChild>
                <w:div w:id="677316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102329">
      <w:bodyDiv w:val="1"/>
      <w:marLeft w:val="0"/>
      <w:marRight w:val="0"/>
      <w:marTop w:val="0"/>
      <w:marBottom w:val="0"/>
      <w:divBdr>
        <w:top w:val="none" w:sz="0" w:space="0" w:color="auto"/>
        <w:left w:val="none" w:sz="0" w:space="0" w:color="auto"/>
        <w:bottom w:val="none" w:sz="0" w:space="0" w:color="auto"/>
        <w:right w:val="none" w:sz="0" w:space="0" w:color="auto"/>
      </w:divBdr>
    </w:div>
    <w:div w:id="1517033783">
      <w:bodyDiv w:val="1"/>
      <w:marLeft w:val="0"/>
      <w:marRight w:val="0"/>
      <w:marTop w:val="0"/>
      <w:marBottom w:val="0"/>
      <w:divBdr>
        <w:top w:val="none" w:sz="0" w:space="0" w:color="auto"/>
        <w:left w:val="none" w:sz="0" w:space="0" w:color="auto"/>
        <w:bottom w:val="none" w:sz="0" w:space="0" w:color="auto"/>
        <w:right w:val="none" w:sz="0" w:space="0" w:color="auto"/>
      </w:divBdr>
    </w:div>
    <w:div w:id="1548183158">
      <w:bodyDiv w:val="1"/>
      <w:marLeft w:val="0"/>
      <w:marRight w:val="0"/>
      <w:marTop w:val="0"/>
      <w:marBottom w:val="0"/>
      <w:divBdr>
        <w:top w:val="none" w:sz="0" w:space="0" w:color="auto"/>
        <w:left w:val="none" w:sz="0" w:space="0" w:color="auto"/>
        <w:bottom w:val="none" w:sz="0" w:space="0" w:color="auto"/>
        <w:right w:val="none" w:sz="0" w:space="0" w:color="auto"/>
      </w:divBdr>
      <w:divsChild>
        <w:div w:id="1949510655">
          <w:marLeft w:val="0"/>
          <w:marRight w:val="0"/>
          <w:marTop w:val="0"/>
          <w:marBottom w:val="0"/>
          <w:divBdr>
            <w:top w:val="none" w:sz="0" w:space="0" w:color="auto"/>
            <w:left w:val="none" w:sz="0" w:space="0" w:color="auto"/>
            <w:bottom w:val="none" w:sz="0" w:space="0" w:color="auto"/>
            <w:right w:val="none" w:sz="0" w:space="0" w:color="auto"/>
          </w:divBdr>
          <w:divsChild>
            <w:div w:id="514156841">
              <w:marLeft w:val="0"/>
              <w:marRight w:val="0"/>
              <w:marTop w:val="0"/>
              <w:marBottom w:val="0"/>
              <w:divBdr>
                <w:top w:val="none" w:sz="0" w:space="0" w:color="auto"/>
                <w:left w:val="none" w:sz="0" w:space="0" w:color="auto"/>
                <w:bottom w:val="none" w:sz="0" w:space="0" w:color="auto"/>
                <w:right w:val="none" w:sz="0" w:space="0" w:color="auto"/>
              </w:divBdr>
              <w:divsChild>
                <w:div w:id="1753889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141730">
      <w:bodyDiv w:val="1"/>
      <w:marLeft w:val="0"/>
      <w:marRight w:val="0"/>
      <w:marTop w:val="0"/>
      <w:marBottom w:val="0"/>
      <w:divBdr>
        <w:top w:val="none" w:sz="0" w:space="0" w:color="auto"/>
        <w:left w:val="none" w:sz="0" w:space="0" w:color="auto"/>
        <w:bottom w:val="none" w:sz="0" w:space="0" w:color="auto"/>
        <w:right w:val="none" w:sz="0" w:space="0" w:color="auto"/>
      </w:divBdr>
      <w:divsChild>
        <w:div w:id="1480465769">
          <w:marLeft w:val="0"/>
          <w:marRight w:val="0"/>
          <w:marTop w:val="0"/>
          <w:marBottom w:val="0"/>
          <w:divBdr>
            <w:top w:val="none" w:sz="0" w:space="0" w:color="auto"/>
            <w:left w:val="none" w:sz="0" w:space="0" w:color="auto"/>
            <w:bottom w:val="none" w:sz="0" w:space="0" w:color="auto"/>
            <w:right w:val="none" w:sz="0" w:space="0" w:color="auto"/>
          </w:divBdr>
          <w:divsChild>
            <w:div w:id="548537620">
              <w:marLeft w:val="0"/>
              <w:marRight w:val="0"/>
              <w:marTop w:val="0"/>
              <w:marBottom w:val="0"/>
              <w:divBdr>
                <w:top w:val="none" w:sz="0" w:space="0" w:color="auto"/>
                <w:left w:val="none" w:sz="0" w:space="0" w:color="auto"/>
                <w:bottom w:val="none" w:sz="0" w:space="0" w:color="auto"/>
                <w:right w:val="none" w:sz="0" w:space="0" w:color="auto"/>
              </w:divBdr>
              <w:divsChild>
                <w:div w:id="501972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139439">
      <w:bodyDiv w:val="1"/>
      <w:marLeft w:val="0"/>
      <w:marRight w:val="0"/>
      <w:marTop w:val="0"/>
      <w:marBottom w:val="0"/>
      <w:divBdr>
        <w:top w:val="none" w:sz="0" w:space="0" w:color="auto"/>
        <w:left w:val="none" w:sz="0" w:space="0" w:color="auto"/>
        <w:bottom w:val="none" w:sz="0" w:space="0" w:color="auto"/>
        <w:right w:val="none" w:sz="0" w:space="0" w:color="auto"/>
      </w:divBdr>
      <w:divsChild>
        <w:div w:id="726683686">
          <w:marLeft w:val="0"/>
          <w:marRight w:val="0"/>
          <w:marTop w:val="0"/>
          <w:marBottom w:val="0"/>
          <w:divBdr>
            <w:top w:val="none" w:sz="0" w:space="0" w:color="auto"/>
            <w:left w:val="none" w:sz="0" w:space="0" w:color="auto"/>
            <w:bottom w:val="none" w:sz="0" w:space="0" w:color="auto"/>
            <w:right w:val="none" w:sz="0" w:space="0" w:color="auto"/>
          </w:divBdr>
          <w:divsChild>
            <w:div w:id="67115524">
              <w:marLeft w:val="0"/>
              <w:marRight w:val="0"/>
              <w:marTop w:val="0"/>
              <w:marBottom w:val="0"/>
              <w:divBdr>
                <w:top w:val="none" w:sz="0" w:space="0" w:color="auto"/>
                <w:left w:val="none" w:sz="0" w:space="0" w:color="auto"/>
                <w:bottom w:val="none" w:sz="0" w:space="0" w:color="auto"/>
                <w:right w:val="none" w:sz="0" w:space="0" w:color="auto"/>
              </w:divBdr>
              <w:divsChild>
                <w:div w:id="2002462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4289961">
      <w:bodyDiv w:val="1"/>
      <w:marLeft w:val="0"/>
      <w:marRight w:val="0"/>
      <w:marTop w:val="0"/>
      <w:marBottom w:val="0"/>
      <w:divBdr>
        <w:top w:val="none" w:sz="0" w:space="0" w:color="auto"/>
        <w:left w:val="none" w:sz="0" w:space="0" w:color="auto"/>
        <w:bottom w:val="none" w:sz="0" w:space="0" w:color="auto"/>
        <w:right w:val="none" w:sz="0" w:space="0" w:color="auto"/>
      </w:divBdr>
    </w:div>
    <w:div w:id="1648243997">
      <w:bodyDiv w:val="1"/>
      <w:marLeft w:val="0"/>
      <w:marRight w:val="0"/>
      <w:marTop w:val="0"/>
      <w:marBottom w:val="0"/>
      <w:divBdr>
        <w:top w:val="none" w:sz="0" w:space="0" w:color="auto"/>
        <w:left w:val="none" w:sz="0" w:space="0" w:color="auto"/>
        <w:bottom w:val="none" w:sz="0" w:space="0" w:color="auto"/>
        <w:right w:val="none" w:sz="0" w:space="0" w:color="auto"/>
      </w:divBdr>
      <w:divsChild>
        <w:div w:id="1818917832">
          <w:marLeft w:val="0"/>
          <w:marRight w:val="0"/>
          <w:marTop w:val="0"/>
          <w:marBottom w:val="0"/>
          <w:divBdr>
            <w:top w:val="none" w:sz="0" w:space="0" w:color="auto"/>
            <w:left w:val="none" w:sz="0" w:space="0" w:color="auto"/>
            <w:bottom w:val="none" w:sz="0" w:space="0" w:color="auto"/>
            <w:right w:val="none" w:sz="0" w:space="0" w:color="auto"/>
          </w:divBdr>
          <w:divsChild>
            <w:div w:id="1196970079">
              <w:marLeft w:val="0"/>
              <w:marRight w:val="0"/>
              <w:marTop w:val="0"/>
              <w:marBottom w:val="0"/>
              <w:divBdr>
                <w:top w:val="none" w:sz="0" w:space="0" w:color="auto"/>
                <w:left w:val="none" w:sz="0" w:space="0" w:color="auto"/>
                <w:bottom w:val="none" w:sz="0" w:space="0" w:color="auto"/>
                <w:right w:val="none" w:sz="0" w:space="0" w:color="auto"/>
              </w:divBdr>
              <w:divsChild>
                <w:div w:id="120174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7075077">
      <w:bodyDiv w:val="1"/>
      <w:marLeft w:val="0"/>
      <w:marRight w:val="0"/>
      <w:marTop w:val="0"/>
      <w:marBottom w:val="0"/>
      <w:divBdr>
        <w:top w:val="none" w:sz="0" w:space="0" w:color="auto"/>
        <w:left w:val="none" w:sz="0" w:space="0" w:color="auto"/>
        <w:bottom w:val="none" w:sz="0" w:space="0" w:color="auto"/>
        <w:right w:val="none" w:sz="0" w:space="0" w:color="auto"/>
      </w:divBdr>
    </w:div>
    <w:div w:id="1716078725">
      <w:bodyDiv w:val="1"/>
      <w:marLeft w:val="0"/>
      <w:marRight w:val="0"/>
      <w:marTop w:val="0"/>
      <w:marBottom w:val="0"/>
      <w:divBdr>
        <w:top w:val="none" w:sz="0" w:space="0" w:color="auto"/>
        <w:left w:val="none" w:sz="0" w:space="0" w:color="auto"/>
        <w:bottom w:val="none" w:sz="0" w:space="0" w:color="auto"/>
        <w:right w:val="none" w:sz="0" w:space="0" w:color="auto"/>
      </w:divBdr>
      <w:divsChild>
        <w:div w:id="902177200">
          <w:marLeft w:val="0"/>
          <w:marRight w:val="0"/>
          <w:marTop w:val="0"/>
          <w:marBottom w:val="0"/>
          <w:divBdr>
            <w:top w:val="none" w:sz="0" w:space="0" w:color="auto"/>
            <w:left w:val="none" w:sz="0" w:space="0" w:color="auto"/>
            <w:bottom w:val="none" w:sz="0" w:space="0" w:color="auto"/>
            <w:right w:val="none" w:sz="0" w:space="0" w:color="auto"/>
          </w:divBdr>
          <w:divsChild>
            <w:div w:id="509411963">
              <w:marLeft w:val="0"/>
              <w:marRight w:val="0"/>
              <w:marTop w:val="0"/>
              <w:marBottom w:val="0"/>
              <w:divBdr>
                <w:top w:val="none" w:sz="0" w:space="0" w:color="auto"/>
                <w:left w:val="none" w:sz="0" w:space="0" w:color="auto"/>
                <w:bottom w:val="none" w:sz="0" w:space="0" w:color="auto"/>
                <w:right w:val="none" w:sz="0" w:space="0" w:color="auto"/>
              </w:divBdr>
              <w:divsChild>
                <w:div w:id="769741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390097">
      <w:bodyDiv w:val="1"/>
      <w:marLeft w:val="0"/>
      <w:marRight w:val="0"/>
      <w:marTop w:val="0"/>
      <w:marBottom w:val="0"/>
      <w:divBdr>
        <w:top w:val="none" w:sz="0" w:space="0" w:color="auto"/>
        <w:left w:val="none" w:sz="0" w:space="0" w:color="auto"/>
        <w:bottom w:val="none" w:sz="0" w:space="0" w:color="auto"/>
        <w:right w:val="none" w:sz="0" w:space="0" w:color="auto"/>
      </w:divBdr>
      <w:divsChild>
        <w:div w:id="738794200">
          <w:marLeft w:val="0"/>
          <w:marRight w:val="0"/>
          <w:marTop w:val="0"/>
          <w:marBottom w:val="0"/>
          <w:divBdr>
            <w:top w:val="none" w:sz="0" w:space="0" w:color="auto"/>
            <w:left w:val="none" w:sz="0" w:space="0" w:color="auto"/>
            <w:bottom w:val="none" w:sz="0" w:space="0" w:color="auto"/>
            <w:right w:val="none" w:sz="0" w:space="0" w:color="auto"/>
          </w:divBdr>
          <w:divsChild>
            <w:div w:id="1335260693">
              <w:marLeft w:val="0"/>
              <w:marRight w:val="0"/>
              <w:marTop w:val="0"/>
              <w:marBottom w:val="0"/>
              <w:divBdr>
                <w:top w:val="none" w:sz="0" w:space="0" w:color="auto"/>
                <w:left w:val="none" w:sz="0" w:space="0" w:color="auto"/>
                <w:bottom w:val="none" w:sz="0" w:space="0" w:color="auto"/>
                <w:right w:val="none" w:sz="0" w:space="0" w:color="auto"/>
              </w:divBdr>
              <w:divsChild>
                <w:div w:id="359821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022260">
      <w:bodyDiv w:val="1"/>
      <w:marLeft w:val="0"/>
      <w:marRight w:val="0"/>
      <w:marTop w:val="0"/>
      <w:marBottom w:val="0"/>
      <w:divBdr>
        <w:top w:val="none" w:sz="0" w:space="0" w:color="auto"/>
        <w:left w:val="none" w:sz="0" w:space="0" w:color="auto"/>
        <w:bottom w:val="none" w:sz="0" w:space="0" w:color="auto"/>
        <w:right w:val="none" w:sz="0" w:space="0" w:color="auto"/>
      </w:divBdr>
    </w:div>
    <w:div w:id="1781560439">
      <w:bodyDiv w:val="1"/>
      <w:marLeft w:val="0"/>
      <w:marRight w:val="0"/>
      <w:marTop w:val="0"/>
      <w:marBottom w:val="0"/>
      <w:divBdr>
        <w:top w:val="none" w:sz="0" w:space="0" w:color="auto"/>
        <w:left w:val="none" w:sz="0" w:space="0" w:color="auto"/>
        <w:bottom w:val="none" w:sz="0" w:space="0" w:color="auto"/>
        <w:right w:val="none" w:sz="0" w:space="0" w:color="auto"/>
      </w:divBdr>
    </w:div>
    <w:div w:id="1782603102">
      <w:bodyDiv w:val="1"/>
      <w:marLeft w:val="0"/>
      <w:marRight w:val="0"/>
      <w:marTop w:val="0"/>
      <w:marBottom w:val="0"/>
      <w:divBdr>
        <w:top w:val="none" w:sz="0" w:space="0" w:color="auto"/>
        <w:left w:val="none" w:sz="0" w:space="0" w:color="auto"/>
        <w:bottom w:val="none" w:sz="0" w:space="0" w:color="auto"/>
        <w:right w:val="none" w:sz="0" w:space="0" w:color="auto"/>
      </w:divBdr>
    </w:div>
    <w:div w:id="1791777827">
      <w:bodyDiv w:val="1"/>
      <w:marLeft w:val="0"/>
      <w:marRight w:val="0"/>
      <w:marTop w:val="0"/>
      <w:marBottom w:val="0"/>
      <w:divBdr>
        <w:top w:val="none" w:sz="0" w:space="0" w:color="auto"/>
        <w:left w:val="none" w:sz="0" w:space="0" w:color="auto"/>
        <w:bottom w:val="none" w:sz="0" w:space="0" w:color="auto"/>
        <w:right w:val="none" w:sz="0" w:space="0" w:color="auto"/>
      </w:divBdr>
    </w:div>
    <w:div w:id="1827549123">
      <w:bodyDiv w:val="1"/>
      <w:marLeft w:val="0"/>
      <w:marRight w:val="0"/>
      <w:marTop w:val="0"/>
      <w:marBottom w:val="0"/>
      <w:divBdr>
        <w:top w:val="none" w:sz="0" w:space="0" w:color="auto"/>
        <w:left w:val="none" w:sz="0" w:space="0" w:color="auto"/>
        <w:bottom w:val="none" w:sz="0" w:space="0" w:color="auto"/>
        <w:right w:val="none" w:sz="0" w:space="0" w:color="auto"/>
      </w:divBdr>
    </w:div>
    <w:div w:id="1839228720">
      <w:bodyDiv w:val="1"/>
      <w:marLeft w:val="0"/>
      <w:marRight w:val="0"/>
      <w:marTop w:val="0"/>
      <w:marBottom w:val="0"/>
      <w:divBdr>
        <w:top w:val="none" w:sz="0" w:space="0" w:color="auto"/>
        <w:left w:val="none" w:sz="0" w:space="0" w:color="auto"/>
        <w:bottom w:val="none" w:sz="0" w:space="0" w:color="auto"/>
        <w:right w:val="none" w:sz="0" w:space="0" w:color="auto"/>
      </w:divBdr>
      <w:divsChild>
        <w:div w:id="1904490563">
          <w:marLeft w:val="0"/>
          <w:marRight w:val="0"/>
          <w:marTop w:val="0"/>
          <w:marBottom w:val="0"/>
          <w:divBdr>
            <w:top w:val="none" w:sz="0" w:space="0" w:color="auto"/>
            <w:left w:val="none" w:sz="0" w:space="0" w:color="auto"/>
            <w:bottom w:val="none" w:sz="0" w:space="0" w:color="auto"/>
            <w:right w:val="none" w:sz="0" w:space="0" w:color="auto"/>
          </w:divBdr>
          <w:divsChild>
            <w:div w:id="18630043">
              <w:marLeft w:val="0"/>
              <w:marRight w:val="0"/>
              <w:marTop w:val="0"/>
              <w:marBottom w:val="0"/>
              <w:divBdr>
                <w:top w:val="none" w:sz="0" w:space="0" w:color="auto"/>
                <w:left w:val="none" w:sz="0" w:space="0" w:color="auto"/>
                <w:bottom w:val="none" w:sz="0" w:space="0" w:color="auto"/>
                <w:right w:val="none" w:sz="0" w:space="0" w:color="auto"/>
              </w:divBdr>
              <w:divsChild>
                <w:div w:id="856190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758377">
      <w:bodyDiv w:val="1"/>
      <w:marLeft w:val="0"/>
      <w:marRight w:val="0"/>
      <w:marTop w:val="0"/>
      <w:marBottom w:val="0"/>
      <w:divBdr>
        <w:top w:val="none" w:sz="0" w:space="0" w:color="auto"/>
        <w:left w:val="none" w:sz="0" w:space="0" w:color="auto"/>
        <w:bottom w:val="none" w:sz="0" w:space="0" w:color="auto"/>
        <w:right w:val="none" w:sz="0" w:space="0" w:color="auto"/>
      </w:divBdr>
      <w:divsChild>
        <w:div w:id="1856647681">
          <w:marLeft w:val="0"/>
          <w:marRight w:val="0"/>
          <w:marTop w:val="0"/>
          <w:marBottom w:val="0"/>
          <w:divBdr>
            <w:top w:val="none" w:sz="0" w:space="0" w:color="auto"/>
            <w:left w:val="none" w:sz="0" w:space="0" w:color="auto"/>
            <w:bottom w:val="none" w:sz="0" w:space="0" w:color="auto"/>
            <w:right w:val="none" w:sz="0" w:space="0" w:color="auto"/>
          </w:divBdr>
          <w:divsChild>
            <w:div w:id="665598950">
              <w:marLeft w:val="0"/>
              <w:marRight w:val="0"/>
              <w:marTop w:val="0"/>
              <w:marBottom w:val="0"/>
              <w:divBdr>
                <w:top w:val="none" w:sz="0" w:space="0" w:color="auto"/>
                <w:left w:val="none" w:sz="0" w:space="0" w:color="auto"/>
                <w:bottom w:val="none" w:sz="0" w:space="0" w:color="auto"/>
                <w:right w:val="none" w:sz="0" w:space="0" w:color="auto"/>
              </w:divBdr>
              <w:divsChild>
                <w:div w:id="1405177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825565">
      <w:bodyDiv w:val="1"/>
      <w:marLeft w:val="0"/>
      <w:marRight w:val="0"/>
      <w:marTop w:val="0"/>
      <w:marBottom w:val="0"/>
      <w:divBdr>
        <w:top w:val="none" w:sz="0" w:space="0" w:color="auto"/>
        <w:left w:val="none" w:sz="0" w:space="0" w:color="auto"/>
        <w:bottom w:val="none" w:sz="0" w:space="0" w:color="auto"/>
        <w:right w:val="none" w:sz="0" w:space="0" w:color="auto"/>
      </w:divBdr>
      <w:divsChild>
        <w:div w:id="117532762">
          <w:marLeft w:val="0"/>
          <w:marRight w:val="0"/>
          <w:marTop w:val="0"/>
          <w:marBottom w:val="0"/>
          <w:divBdr>
            <w:top w:val="none" w:sz="0" w:space="0" w:color="auto"/>
            <w:left w:val="none" w:sz="0" w:space="0" w:color="auto"/>
            <w:bottom w:val="none" w:sz="0" w:space="0" w:color="auto"/>
            <w:right w:val="none" w:sz="0" w:space="0" w:color="auto"/>
          </w:divBdr>
          <w:divsChild>
            <w:div w:id="426390115">
              <w:marLeft w:val="0"/>
              <w:marRight w:val="0"/>
              <w:marTop w:val="0"/>
              <w:marBottom w:val="0"/>
              <w:divBdr>
                <w:top w:val="none" w:sz="0" w:space="0" w:color="auto"/>
                <w:left w:val="none" w:sz="0" w:space="0" w:color="auto"/>
                <w:bottom w:val="none" w:sz="0" w:space="0" w:color="auto"/>
                <w:right w:val="none" w:sz="0" w:space="0" w:color="auto"/>
              </w:divBdr>
              <w:divsChild>
                <w:div w:id="1997147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794750">
      <w:bodyDiv w:val="1"/>
      <w:marLeft w:val="0"/>
      <w:marRight w:val="0"/>
      <w:marTop w:val="0"/>
      <w:marBottom w:val="0"/>
      <w:divBdr>
        <w:top w:val="none" w:sz="0" w:space="0" w:color="auto"/>
        <w:left w:val="none" w:sz="0" w:space="0" w:color="auto"/>
        <w:bottom w:val="none" w:sz="0" w:space="0" w:color="auto"/>
        <w:right w:val="none" w:sz="0" w:space="0" w:color="auto"/>
      </w:divBdr>
      <w:divsChild>
        <w:div w:id="1544946167">
          <w:marLeft w:val="0"/>
          <w:marRight w:val="0"/>
          <w:marTop w:val="0"/>
          <w:marBottom w:val="0"/>
          <w:divBdr>
            <w:top w:val="none" w:sz="0" w:space="0" w:color="auto"/>
            <w:left w:val="none" w:sz="0" w:space="0" w:color="auto"/>
            <w:bottom w:val="none" w:sz="0" w:space="0" w:color="auto"/>
            <w:right w:val="none" w:sz="0" w:space="0" w:color="auto"/>
          </w:divBdr>
          <w:divsChild>
            <w:div w:id="1058285923">
              <w:marLeft w:val="0"/>
              <w:marRight w:val="0"/>
              <w:marTop w:val="0"/>
              <w:marBottom w:val="0"/>
              <w:divBdr>
                <w:top w:val="none" w:sz="0" w:space="0" w:color="auto"/>
                <w:left w:val="none" w:sz="0" w:space="0" w:color="auto"/>
                <w:bottom w:val="none" w:sz="0" w:space="0" w:color="auto"/>
                <w:right w:val="none" w:sz="0" w:space="0" w:color="auto"/>
              </w:divBdr>
              <w:divsChild>
                <w:div w:id="695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2982975">
      <w:bodyDiv w:val="1"/>
      <w:marLeft w:val="0"/>
      <w:marRight w:val="0"/>
      <w:marTop w:val="0"/>
      <w:marBottom w:val="0"/>
      <w:divBdr>
        <w:top w:val="none" w:sz="0" w:space="0" w:color="auto"/>
        <w:left w:val="none" w:sz="0" w:space="0" w:color="auto"/>
        <w:bottom w:val="none" w:sz="0" w:space="0" w:color="auto"/>
        <w:right w:val="none" w:sz="0" w:space="0" w:color="auto"/>
      </w:divBdr>
    </w:div>
    <w:div w:id="1901481210">
      <w:bodyDiv w:val="1"/>
      <w:marLeft w:val="0"/>
      <w:marRight w:val="0"/>
      <w:marTop w:val="0"/>
      <w:marBottom w:val="0"/>
      <w:divBdr>
        <w:top w:val="none" w:sz="0" w:space="0" w:color="auto"/>
        <w:left w:val="none" w:sz="0" w:space="0" w:color="auto"/>
        <w:bottom w:val="none" w:sz="0" w:space="0" w:color="auto"/>
        <w:right w:val="none" w:sz="0" w:space="0" w:color="auto"/>
      </w:divBdr>
      <w:divsChild>
        <w:div w:id="1063724421">
          <w:marLeft w:val="0"/>
          <w:marRight w:val="0"/>
          <w:marTop w:val="0"/>
          <w:marBottom w:val="0"/>
          <w:divBdr>
            <w:top w:val="none" w:sz="0" w:space="0" w:color="auto"/>
            <w:left w:val="none" w:sz="0" w:space="0" w:color="auto"/>
            <w:bottom w:val="none" w:sz="0" w:space="0" w:color="auto"/>
            <w:right w:val="none" w:sz="0" w:space="0" w:color="auto"/>
          </w:divBdr>
          <w:divsChild>
            <w:div w:id="43412466">
              <w:marLeft w:val="0"/>
              <w:marRight w:val="0"/>
              <w:marTop w:val="0"/>
              <w:marBottom w:val="0"/>
              <w:divBdr>
                <w:top w:val="none" w:sz="0" w:space="0" w:color="auto"/>
                <w:left w:val="none" w:sz="0" w:space="0" w:color="auto"/>
                <w:bottom w:val="none" w:sz="0" w:space="0" w:color="auto"/>
                <w:right w:val="none" w:sz="0" w:space="0" w:color="auto"/>
              </w:divBdr>
              <w:divsChild>
                <w:div w:id="6757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9731129">
      <w:bodyDiv w:val="1"/>
      <w:marLeft w:val="0"/>
      <w:marRight w:val="0"/>
      <w:marTop w:val="0"/>
      <w:marBottom w:val="0"/>
      <w:divBdr>
        <w:top w:val="none" w:sz="0" w:space="0" w:color="auto"/>
        <w:left w:val="none" w:sz="0" w:space="0" w:color="auto"/>
        <w:bottom w:val="none" w:sz="0" w:space="0" w:color="auto"/>
        <w:right w:val="none" w:sz="0" w:space="0" w:color="auto"/>
      </w:divBdr>
      <w:divsChild>
        <w:div w:id="1377772693">
          <w:marLeft w:val="0"/>
          <w:marRight w:val="0"/>
          <w:marTop w:val="0"/>
          <w:marBottom w:val="0"/>
          <w:divBdr>
            <w:top w:val="none" w:sz="0" w:space="0" w:color="auto"/>
            <w:left w:val="none" w:sz="0" w:space="0" w:color="auto"/>
            <w:bottom w:val="none" w:sz="0" w:space="0" w:color="auto"/>
            <w:right w:val="none" w:sz="0" w:space="0" w:color="auto"/>
          </w:divBdr>
          <w:divsChild>
            <w:div w:id="567544645">
              <w:marLeft w:val="0"/>
              <w:marRight w:val="0"/>
              <w:marTop w:val="0"/>
              <w:marBottom w:val="0"/>
              <w:divBdr>
                <w:top w:val="none" w:sz="0" w:space="0" w:color="auto"/>
                <w:left w:val="none" w:sz="0" w:space="0" w:color="auto"/>
                <w:bottom w:val="none" w:sz="0" w:space="0" w:color="auto"/>
                <w:right w:val="none" w:sz="0" w:space="0" w:color="auto"/>
              </w:divBdr>
              <w:divsChild>
                <w:div w:id="109983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626577">
      <w:bodyDiv w:val="1"/>
      <w:marLeft w:val="0"/>
      <w:marRight w:val="0"/>
      <w:marTop w:val="0"/>
      <w:marBottom w:val="0"/>
      <w:divBdr>
        <w:top w:val="none" w:sz="0" w:space="0" w:color="auto"/>
        <w:left w:val="none" w:sz="0" w:space="0" w:color="auto"/>
        <w:bottom w:val="none" w:sz="0" w:space="0" w:color="auto"/>
        <w:right w:val="none" w:sz="0" w:space="0" w:color="auto"/>
      </w:divBdr>
      <w:divsChild>
        <w:div w:id="168451211">
          <w:marLeft w:val="0"/>
          <w:marRight w:val="0"/>
          <w:marTop w:val="0"/>
          <w:marBottom w:val="0"/>
          <w:divBdr>
            <w:top w:val="none" w:sz="0" w:space="0" w:color="auto"/>
            <w:left w:val="none" w:sz="0" w:space="0" w:color="auto"/>
            <w:bottom w:val="none" w:sz="0" w:space="0" w:color="auto"/>
            <w:right w:val="none" w:sz="0" w:space="0" w:color="auto"/>
          </w:divBdr>
          <w:divsChild>
            <w:div w:id="503784594">
              <w:marLeft w:val="0"/>
              <w:marRight w:val="0"/>
              <w:marTop w:val="0"/>
              <w:marBottom w:val="0"/>
              <w:divBdr>
                <w:top w:val="none" w:sz="0" w:space="0" w:color="auto"/>
                <w:left w:val="none" w:sz="0" w:space="0" w:color="auto"/>
                <w:bottom w:val="none" w:sz="0" w:space="0" w:color="auto"/>
                <w:right w:val="none" w:sz="0" w:space="0" w:color="auto"/>
              </w:divBdr>
              <w:divsChild>
                <w:div w:id="118189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349061">
      <w:bodyDiv w:val="1"/>
      <w:marLeft w:val="0"/>
      <w:marRight w:val="0"/>
      <w:marTop w:val="0"/>
      <w:marBottom w:val="0"/>
      <w:divBdr>
        <w:top w:val="none" w:sz="0" w:space="0" w:color="auto"/>
        <w:left w:val="none" w:sz="0" w:space="0" w:color="auto"/>
        <w:bottom w:val="none" w:sz="0" w:space="0" w:color="auto"/>
        <w:right w:val="none" w:sz="0" w:space="0" w:color="auto"/>
      </w:divBdr>
    </w:div>
    <w:div w:id="1987969701">
      <w:bodyDiv w:val="1"/>
      <w:marLeft w:val="0"/>
      <w:marRight w:val="0"/>
      <w:marTop w:val="0"/>
      <w:marBottom w:val="0"/>
      <w:divBdr>
        <w:top w:val="none" w:sz="0" w:space="0" w:color="auto"/>
        <w:left w:val="none" w:sz="0" w:space="0" w:color="auto"/>
        <w:bottom w:val="none" w:sz="0" w:space="0" w:color="auto"/>
        <w:right w:val="none" w:sz="0" w:space="0" w:color="auto"/>
      </w:divBdr>
    </w:div>
    <w:div w:id="2015451339">
      <w:bodyDiv w:val="1"/>
      <w:marLeft w:val="0"/>
      <w:marRight w:val="0"/>
      <w:marTop w:val="0"/>
      <w:marBottom w:val="0"/>
      <w:divBdr>
        <w:top w:val="none" w:sz="0" w:space="0" w:color="auto"/>
        <w:left w:val="none" w:sz="0" w:space="0" w:color="auto"/>
        <w:bottom w:val="none" w:sz="0" w:space="0" w:color="auto"/>
        <w:right w:val="none" w:sz="0" w:space="0" w:color="auto"/>
      </w:divBdr>
      <w:divsChild>
        <w:div w:id="632715035">
          <w:marLeft w:val="0"/>
          <w:marRight w:val="0"/>
          <w:marTop w:val="0"/>
          <w:marBottom w:val="0"/>
          <w:divBdr>
            <w:top w:val="none" w:sz="0" w:space="0" w:color="auto"/>
            <w:left w:val="none" w:sz="0" w:space="0" w:color="auto"/>
            <w:bottom w:val="none" w:sz="0" w:space="0" w:color="auto"/>
            <w:right w:val="none" w:sz="0" w:space="0" w:color="auto"/>
          </w:divBdr>
          <w:divsChild>
            <w:div w:id="977102639">
              <w:marLeft w:val="0"/>
              <w:marRight w:val="0"/>
              <w:marTop w:val="0"/>
              <w:marBottom w:val="0"/>
              <w:divBdr>
                <w:top w:val="none" w:sz="0" w:space="0" w:color="auto"/>
                <w:left w:val="none" w:sz="0" w:space="0" w:color="auto"/>
                <w:bottom w:val="none" w:sz="0" w:space="0" w:color="auto"/>
                <w:right w:val="none" w:sz="0" w:space="0" w:color="auto"/>
              </w:divBdr>
              <w:divsChild>
                <w:div w:id="45182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242265">
      <w:bodyDiv w:val="1"/>
      <w:marLeft w:val="0"/>
      <w:marRight w:val="0"/>
      <w:marTop w:val="0"/>
      <w:marBottom w:val="0"/>
      <w:divBdr>
        <w:top w:val="none" w:sz="0" w:space="0" w:color="auto"/>
        <w:left w:val="none" w:sz="0" w:space="0" w:color="auto"/>
        <w:bottom w:val="none" w:sz="0" w:space="0" w:color="auto"/>
        <w:right w:val="none" w:sz="0" w:space="0" w:color="auto"/>
      </w:divBdr>
      <w:divsChild>
        <w:div w:id="1332445062">
          <w:marLeft w:val="0"/>
          <w:marRight w:val="0"/>
          <w:marTop w:val="0"/>
          <w:marBottom w:val="0"/>
          <w:divBdr>
            <w:top w:val="none" w:sz="0" w:space="0" w:color="auto"/>
            <w:left w:val="none" w:sz="0" w:space="0" w:color="auto"/>
            <w:bottom w:val="none" w:sz="0" w:space="0" w:color="auto"/>
            <w:right w:val="none" w:sz="0" w:space="0" w:color="auto"/>
          </w:divBdr>
          <w:divsChild>
            <w:div w:id="120879304">
              <w:marLeft w:val="0"/>
              <w:marRight w:val="0"/>
              <w:marTop w:val="0"/>
              <w:marBottom w:val="0"/>
              <w:divBdr>
                <w:top w:val="none" w:sz="0" w:space="0" w:color="auto"/>
                <w:left w:val="none" w:sz="0" w:space="0" w:color="auto"/>
                <w:bottom w:val="none" w:sz="0" w:space="0" w:color="auto"/>
                <w:right w:val="none" w:sz="0" w:space="0" w:color="auto"/>
              </w:divBdr>
              <w:divsChild>
                <w:div w:id="167336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167455">
      <w:bodyDiv w:val="1"/>
      <w:marLeft w:val="0"/>
      <w:marRight w:val="0"/>
      <w:marTop w:val="0"/>
      <w:marBottom w:val="0"/>
      <w:divBdr>
        <w:top w:val="none" w:sz="0" w:space="0" w:color="auto"/>
        <w:left w:val="none" w:sz="0" w:space="0" w:color="auto"/>
        <w:bottom w:val="none" w:sz="0" w:space="0" w:color="auto"/>
        <w:right w:val="none" w:sz="0" w:space="0" w:color="auto"/>
      </w:divBdr>
    </w:div>
    <w:div w:id="2031254661">
      <w:bodyDiv w:val="1"/>
      <w:marLeft w:val="0"/>
      <w:marRight w:val="0"/>
      <w:marTop w:val="0"/>
      <w:marBottom w:val="0"/>
      <w:divBdr>
        <w:top w:val="none" w:sz="0" w:space="0" w:color="auto"/>
        <w:left w:val="none" w:sz="0" w:space="0" w:color="auto"/>
        <w:bottom w:val="none" w:sz="0" w:space="0" w:color="auto"/>
        <w:right w:val="none" w:sz="0" w:space="0" w:color="auto"/>
      </w:divBdr>
      <w:divsChild>
        <w:div w:id="1225096210">
          <w:marLeft w:val="0"/>
          <w:marRight w:val="0"/>
          <w:marTop w:val="0"/>
          <w:marBottom w:val="0"/>
          <w:divBdr>
            <w:top w:val="none" w:sz="0" w:space="0" w:color="auto"/>
            <w:left w:val="none" w:sz="0" w:space="0" w:color="auto"/>
            <w:bottom w:val="none" w:sz="0" w:space="0" w:color="auto"/>
            <w:right w:val="none" w:sz="0" w:space="0" w:color="auto"/>
          </w:divBdr>
          <w:divsChild>
            <w:div w:id="980228867">
              <w:marLeft w:val="0"/>
              <w:marRight w:val="0"/>
              <w:marTop w:val="0"/>
              <w:marBottom w:val="0"/>
              <w:divBdr>
                <w:top w:val="none" w:sz="0" w:space="0" w:color="auto"/>
                <w:left w:val="none" w:sz="0" w:space="0" w:color="auto"/>
                <w:bottom w:val="none" w:sz="0" w:space="0" w:color="auto"/>
                <w:right w:val="none" w:sz="0" w:space="0" w:color="auto"/>
              </w:divBdr>
              <w:divsChild>
                <w:div w:id="9957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411746">
      <w:bodyDiv w:val="1"/>
      <w:marLeft w:val="0"/>
      <w:marRight w:val="0"/>
      <w:marTop w:val="0"/>
      <w:marBottom w:val="0"/>
      <w:divBdr>
        <w:top w:val="none" w:sz="0" w:space="0" w:color="auto"/>
        <w:left w:val="none" w:sz="0" w:space="0" w:color="auto"/>
        <w:bottom w:val="none" w:sz="0" w:space="0" w:color="auto"/>
        <w:right w:val="none" w:sz="0" w:space="0" w:color="auto"/>
      </w:divBdr>
    </w:div>
    <w:div w:id="2038694030">
      <w:bodyDiv w:val="1"/>
      <w:marLeft w:val="0"/>
      <w:marRight w:val="0"/>
      <w:marTop w:val="0"/>
      <w:marBottom w:val="0"/>
      <w:divBdr>
        <w:top w:val="none" w:sz="0" w:space="0" w:color="auto"/>
        <w:left w:val="none" w:sz="0" w:space="0" w:color="auto"/>
        <w:bottom w:val="none" w:sz="0" w:space="0" w:color="auto"/>
        <w:right w:val="none" w:sz="0" w:space="0" w:color="auto"/>
      </w:divBdr>
    </w:div>
    <w:div w:id="2039813058">
      <w:bodyDiv w:val="1"/>
      <w:marLeft w:val="0"/>
      <w:marRight w:val="0"/>
      <w:marTop w:val="0"/>
      <w:marBottom w:val="0"/>
      <w:divBdr>
        <w:top w:val="none" w:sz="0" w:space="0" w:color="auto"/>
        <w:left w:val="none" w:sz="0" w:space="0" w:color="auto"/>
        <w:bottom w:val="none" w:sz="0" w:space="0" w:color="auto"/>
        <w:right w:val="none" w:sz="0" w:space="0" w:color="auto"/>
      </w:divBdr>
    </w:div>
    <w:div w:id="2040007501">
      <w:bodyDiv w:val="1"/>
      <w:marLeft w:val="0"/>
      <w:marRight w:val="0"/>
      <w:marTop w:val="0"/>
      <w:marBottom w:val="0"/>
      <w:divBdr>
        <w:top w:val="none" w:sz="0" w:space="0" w:color="auto"/>
        <w:left w:val="none" w:sz="0" w:space="0" w:color="auto"/>
        <w:bottom w:val="none" w:sz="0" w:space="0" w:color="auto"/>
        <w:right w:val="none" w:sz="0" w:space="0" w:color="auto"/>
      </w:divBdr>
    </w:div>
    <w:div w:id="2047023634">
      <w:bodyDiv w:val="1"/>
      <w:marLeft w:val="0"/>
      <w:marRight w:val="0"/>
      <w:marTop w:val="0"/>
      <w:marBottom w:val="0"/>
      <w:divBdr>
        <w:top w:val="none" w:sz="0" w:space="0" w:color="auto"/>
        <w:left w:val="none" w:sz="0" w:space="0" w:color="auto"/>
        <w:bottom w:val="none" w:sz="0" w:space="0" w:color="auto"/>
        <w:right w:val="none" w:sz="0" w:space="0" w:color="auto"/>
      </w:divBdr>
      <w:divsChild>
        <w:div w:id="845241937">
          <w:marLeft w:val="0"/>
          <w:marRight w:val="0"/>
          <w:marTop w:val="0"/>
          <w:marBottom w:val="0"/>
          <w:divBdr>
            <w:top w:val="none" w:sz="0" w:space="0" w:color="auto"/>
            <w:left w:val="none" w:sz="0" w:space="0" w:color="auto"/>
            <w:bottom w:val="none" w:sz="0" w:space="0" w:color="auto"/>
            <w:right w:val="none" w:sz="0" w:space="0" w:color="auto"/>
          </w:divBdr>
          <w:divsChild>
            <w:div w:id="284888460">
              <w:marLeft w:val="0"/>
              <w:marRight w:val="0"/>
              <w:marTop w:val="0"/>
              <w:marBottom w:val="0"/>
              <w:divBdr>
                <w:top w:val="none" w:sz="0" w:space="0" w:color="auto"/>
                <w:left w:val="none" w:sz="0" w:space="0" w:color="auto"/>
                <w:bottom w:val="none" w:sz="0" w:space="0" w:color="auto"/>
                <w:right w:val="none" w:sz="0" w:space="0" w:color="auto"/>
              </w:divBdr>
              <w:divsChild>
                <w:div w:id="58530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062121">
      <w:bodyDiv w:val="1"/>
      <w:marLeft w:val="0"/>
      <w:marRight w:val="0"/>
      <w:marTop w:val="0"/>
      <w:marBottom w:val="0"/>
      <w:divBdr>
        <w:top w:val="none" w:sz="0" w:space="0" w:color="auto"/>
        <w:left w:val="none" w:sz="0" w:space="0" w:color="auto"/>
        <w:bottom w:val="none" w:sz="0" w:space="0" w:color="auto"/>
        <w:right w:val="none" w:sz="0" w:space="0" w:color="auto"/>
      </w:divBdr>
    </w:div>
    <w:div w:id="2058315331">
      <w:bodyDiv w:val="1"/>
      <w:marLeft w:val="0"/>
      <w:marRight w:val="0"/>
      <w:marTop w:val="0"/>
      <w:marBottom w:val="0"/>
      <w:divBdr>
        <w:top w:val="none" w:sz="0" w:space="0" w:color="auto"/>
        <w:left w:val="none" w:sz="0" w:space="0" w:color="auto"/>
        <w:bottom w:val="none" w:sz="0" w:space="0" w:color="auto"/>
        <w:right w:val="none" w:sz="0" w:space="0" w:color="auto"/>
      </w:divBdr>
    </w:div>
    <w:div w:id="2076513824">
      <w:bodyDiv w:val="1"/>
      <w:marLeft w:val="0"/>
      <w:marRight w:val="0"/>
      <w:marTop w:val="0"/>
      <w:marBottom w:val="0"/>
      <w:divBdr>
        <w:top w:val="none" w:sz="0" w:space="0" w:color="auto"/>
        <w:left w:val="none" w:sz="0" w:space="0" w:color="auto"/>
        <w:bottom w:val="none" w:sz="0" w:space="0" w:color="auto"/>
        <w:right w:val="none" w:sz="0" w:space="0" w:color="auto"/>
      </w:divBdr>
      <w:divsChild>
        <w:div w:id="469589392">
          <w:marLeft w:val="0"/>
          <w:marRight w:val="0"/>
          <w:marTop w:val="0"/>
          <w:marBottom w:val="0"/>
          <w:divBdr>
            <w:top w:val="none" w:sz="0" w:space="0" w:color="auto"/>
            <w:left w:val="none" w:sz="0" w:space="0" w:color="auto"/>
            <w:bottom w:val="none" w:sz="0" w:space="0" w:color="auto"/>
            <w:right w:val="none" w:sz="0" w:space="0" w:color="auto"/>
          </w:divBdr>
          <w:divsChild>
            <w:div w:id="2059814841">
              <w:marLeft w:val="0"/>
              <w:marRight w:val="0"/>
              <w:marTop w:val="0"/>
              <w:marBottom w:val="0"/>
              <w:divBdr>
                <w:top w:val="none" w:sz="0" w:space="0" w:color="auto"/>
                <w:left w:val="none" w:sz="0" w:space="0" w:color="auto"/>
                <w:bottom w:val="none" w:sz="0" w:space="0" w:color="auto"/>
                <w:right w:val="none" w:sz="0" w:space="0" w:color="auto"/>
              </w:divBdr>
              <w:divsChild>
                <w:div w:id="473450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447049">
      <w:bodyDiv w:val="1"/>
      <w:marLeft w:val="0"/>
      <w:marRight w:val="0"/>
      <w:marTop w:val="0"/>
      <w:marBottom w:val="0"/>
      <w:divBdr>
        <w:top w:val="none" w:sz="0" w:space="0" w:color="auto"/>
        <w:left w:val="none" w:sz="0" w:space="0" w:color="auto"/>
        <w:bottom w:val="none" w:sz="0" w:space="0" w:color="auto"/>
        <w:right w:val="none" w:sz="0" w:space="0" w:color="auto"/>
      </w:divBdr>
      <w:divsChild>
        <w:div w:id="121581945">
          <w:marLeft w:val="0"/>
          <w:marRight w:val="0"/>
          <w:marTop w:val="0"/>
          <w:marBottom w:val="0"/>
          <w:divBdr>
            <w:top w:val="none" w:sz="0" w:space="0" w:color="auto"/>
            <w:left w:val="none" w:sz="0" w:space="0" w:color="auto"/>
            <w:bottom w:val="none" w:sz="0" w:space="0" w:color="auto"/>
            <w:right w:val="none" w:sz="0" w:space="0" w:color="auto"/>
          </w:divBdr>
          <w:divsChild>
            <w:div w:id="1279340250">
              <w:marLeft w:val="0"/>
              <w:marRight w:val="0"/>
              <w:marTop w:val="0"/>
              <w:marBottom w:val="0"/>
              <w:divBdr>
                <w:top w:val="none" w:sz="0" w:space="0" w:color="auto"/>
                <w:left w:val="none" w:sz="0" w:space="0" w:color="auto"/>
                <w:bottom w:val="none" w:sz="0" w:space="0" w:color="auto"/>
                <w:right w:val="none" w:sz="0" w:space="0" w:color="auto"/>
              </w:divBdr>
              <w:divsChild>
                <w:div w:id="80111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799406">
      <w:bodyDiv w:val="1"/>
      <w:marLeft w:val="0"/>
      <w:marRight w:val="0"/>
      <w:marTop w:val="0"/>
      <w:marBottom w:val="0"/>
      <w:divBdr>
        <w:top w:val="none" w:sz="0" w:space="0" w:color="auto"/>
        <w:left w:val="none" w:sz="0" w:space="0" w:color="auto"/>
        <w:bottom w:val="none" w:sz="0" w:space="0" w:color="auto"/>
        <w:right w:val="none" w:sz="0" w:space="0" w:color="auto"/>
      </w:divBdr>
    </w:div>
    <w:div w:id="2107187672">
      <w:bodyDiv w:val="1"/>
      <w:marLeft w:val="0"/>
      <w:marRight w:val="0"/>
      <w:marTop w:val="0"/>
      <w:marBottom w:val="0"/>
      <w:divBdr>
        <w:top w:val="none" w:sz="0" w:space="0" w:color="auto"/>
        <w:left w:val="none" w:sz="0" w:space="0" w:color="auto"/>
        <w:bottom w:val="none" w:sz="0" w:space="0" w:color="auto"/>
        <w:right w:val="none" w:sz="0" w:space="0" w:color="auto"/>
      </w:divBdr>
      <w:divsChild>
        <w:div w:id="1156842880">
          <w:marLeft w:val="0"/>
          <w:marRight w:val="0"/>
          <w:marTop w:val="0"/>
          <w:marBottom w:val="0"/>
          <w:divBdr>
            <w:top w:val="none" w:sz="0" w:space="0" w:color="auto"/>
            <w:left w:val="none" w:sz="0" w:space="0" w:color="auto"/>
            <w:bottom w:val="none" w:sz="0" w:space="0" w:color="auto"/>
            <w:right w:val="none" w:sz="0" w:space="0" w:color="auto"/>
          </w:divBdr>
          <w:divsChild>
            <w:div w:id="2068869463">
              <w:marLeft w:val="0"/>
              <w:marRight w:val="0"/>
              <w:marTop w:val="0"/>
              <w:marBottom w:val="0"/>
              <w:divBdr>
                <w:top w:val="none" w:sz="0" w:space="0" w:color="auto"/>
                <w:left w:val="none" w:sz="0" w:space="0" w:color="auto"/>
                <w:bottom w:val="none" w:sz="0" w:space="0" w:color="auto"/>
                <w:right w:val="none" w:sz="0" w:space="0" w:color="auto"/>
              </w:divBdr>
              <w:divsChild>
                <w:div w:id="163147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077901">
      <w:bodyDiv w:val="1"/>
      <w:marLeft w:val="0"/>
      <w:marRight w:val="0"/>
      <w:marTop w:val="0"/>
      <w:marBottom w:val="0"/>
      <w:divBdr>
        <w:top w:val="none" w:sz="0" w:space="0" w:color="auto"/>
        <w:left w:val="none" w:sz="0" w:space="0" w:color="auto"/>
        <w:bottom w:val="none" w:sz="0" w:space="0" w:color="auto"/>
        <w:right w:val="none" w:sz="0" w:space="0" w:color="auto"/>
      </w:divBdr>
      <w:divsChild>
        <w:div w:id="904295806">
          <w:marLeft w:val="0"/>
          <w:marRight w:val="0"/>
          <w:marTop w:val="0"/>
          <w:marBottom w:val="0"/>
          <w:divBdr>
            <w:top w:val="none" w:sz="0" w:space="0" w:color="auto"/>
            <w:left w:val="none" w:sz="0" w:space="0" w:color="auto"/>
            <w:bottom w:val="none" w:sz="0" w:space="0" w:color="auto"/>
            <w:right w:val="none" w:sz="0" w:space="0" w:color="auto"/>
          </w:divBdr>
          <w:divsChild>
            <w:div w:id="978992170">
              <w:marLeft w:val="0"/>
              <w:marRight w:val="0"/>
              <w:marTop w:val="0"/>
              <w:marBottom w:val="0"/>
              <w:divBdr>
                <w:top w:val="none" w:sz="0" w:space="0" w:color="auto"/>
                <w:left w:val="none" w:sz="0" w:space="0" w:color="auto"/>
                <w:bottom w:val="none" w:sz="0" w:space="0" w:color="auto"/>
                <w:right w:val="none" w:sz="0" w:space="0" w:color="auto"/>
              </w:divBdr>
              <w:divsChild>
                <w:div w:id="138753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191368">
      <w:bodyDiv w:val="1"/>
      <w:marLeft w:val="0"/>
      <w:marRight w:val="0"/>
      <w:marTop w:val="0"/>
      <w:marBottom w:val="0"/>
      <w:divBdr>
        <w:top w:val="none" w:sz="0" w:space="0" w:color="auto"/>
        <w:left w:val="none" w:sz="0" w:space="0" w:color="auto"/>
        <w:bottom w:val="none" w:sz="0" w:space="0" w:color="auto"/>
        <w:right w:val="none" w:sz="0" w:space="0" w:color="auto"/>
      </w:divBdr>
      <w:divsChild>
        <w:div w:id="255794828">
          <w:marLeft w:val="0"/>
          <w:marRight w:val="0"/>
          <w:marTop w:val="0"/>
          <w:marBottom w:val="0"/>
          <w:divBdr>
            <w:top w:val="none" w:sz="0" w:space="0" w:color="auto"/>
            <w:left w:val="none" w:sz="0" w:space="0" w:color="auto"/>
            <w:bottom w:val="none" w:sz="0" w:space="0" w:color="auto"/>
            <w:right w:val="none" w:sz="0" w:space="0" w:color="auto"/>
          </w:divBdr>
          <w:divsChild>
            <w:div w:id="2009939916">
              <w:marLeft w:val="0"/>
              <w:marRight w:val="0"/>
              <w:marTop w:val="0"/>
              <w:marBottom w:val="0"/>
              <w:divBdr>
                <w:top w:val="none" w:sz="0" w:space="0" w:color="auto"/>
                <w:left w:val="none" w:sz="0" w:space="0" w:color="auto"/>
                <w:bottom w:val="none" w:sz="0" w:space="0" w:color="auto"/>
                <w:right w:val="none" w:sz="0" w:space="0" w:color="auto"/>
              </w:divBdr>
              <w:divsChild>
                <w:div w:id="1070080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new/Desktop/Work/Compound%20exercise_Meta-analysis/ROB2_Compound%20exercises.xlsm"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s precentage (Per</a:t>
            </a:r>
            <a:r>
              <a:rPr lang="en-GB" baseline="0"/>
              <a:t> protocol</a:t>
            </a:r>
            <a:r>
              <a:rPr lang="en-GB"/>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2"/>
          <c:order val="0"/>
          <c:tx>
            <c:v>Low risk</c:v>
          </c:tx>
          <c:spPr>
            <a:solidFill>
              <a:srgbClr val="92D050"/>
            </a:solidFill>
            <a:ln>
              <a:noFill/>
            </a:ln>
            <a:effectLst/>
          </c:spPr>
          <c:invertIfNegative val="0"/>
          <c:cat>
            <c:strRef>
              <c:f>Summary!$AB$1:$AG$1</c:f>
              <c:strCache>
                <c:ptCount val="6"/>
                <c:pt idx="0">
                  <c:v>Randomization process</c:v>
                </c:pt>
                <c:pt idx="1">
                  <c:v>Deviations from intended interventions</c:v>
                </c:pt>
                <c:pt idx="2">
                  <c:v>Mising outcome data</c:v>
                </c:pt>
                <c:pt idx="3">
                  <c:v>Measurement of the outcome</c:v>
                </c:pt>
                <c:pt idx="4">
                  <c:v>Selection of the reported result</c:v>
                </c:pt>
                <c:pt idx="5">
                  <c:v>Overall Bias</c:v>
                </c:pt>
              </c:strCache>
            </c:strRef>
          </c:cat>
          <c:val>
            <c:numRef>
              <c:f>Summary!$AB$9:$AG$9</c:f>
              <c:numCache>
                <c:formatCode>General</c:formatCode>
                <c:ptCount val="6"/>
                <c:pt idx="0">
                  <c:v>81.8</c:v>
                </c:pt>
                <c:pt idx="1">
                  <c:v>90.9</c:v>
                </c:pt>
                <c:pt idx="2">
                  <c:v>100</c:v>
                </c:pt>
                <c:pt idx="3">
                  <c:v>90.9</c:v>
                </c:pt>
                <c:pt idx="4">
                  <c:v>81.8</c:v>
                </c:pt>
                <c:pt idx="5">
                  <c:v>63.6</c:v>
                </c:pt>
              </c:numCache>
            </c:numRef>
          </c:val>
          <c:extLst>
            <c:ext xmlns:c16="http://schemas.microsoft.com/office/drawing/2014/chart" uri="{C3380CC4-5D6E-409C-BE32-E72D297353CC}">
              <c16:uniqueId val="{00000000-3BED-AB41-9562-763F3FC74530}"/>
            </c:ext>
          </c:extLst>
        </c:ser>
        <c:ser>
          <c:idx val="0"/>
          <c:order val="1"/>
          <c:tx>
            <c:v>Some concerns</c:v>
          </c:tx>
          <c:spPr>
            <a:solidFill>
              <a:srgbClr val="FFFF00"/>
            </a:solidFill>
            <a:ln>
              <a:noFill/>
            </a:ln>
            <a:effectLst/>
          </c:spPr>
          <c:invertIfNegative val="0"/>
          <c:cat>
            <c:strRef>
              <c:f>Summary!$AB$1:$AG$1</c:f>
              <c:strCache>
                <c:ptCount val="6"/>
                <c:pt idx="0">
                  <c:v>Randomization process</c:v>
                </c:pt>
                <c:pt idx="1">
                  <c:v>Deviations from intended interventions</c:v>
                </c:pt>
                <c:pt idx="2">
                  <c:v>Mising outcome data</c:v>
                </c:pt>
                <c:pt idx="3">
                  <c:v>Measurement of the outcome</c:v>
                </c:pt>
                <c:pt idx="4">
                  <c:v>Selection of the reported result</c:v>
                </c:pt>
                <c:pt idx="5">
                  <c:v>Overall Bias</c:v>
                </c:pt>
              </c:strCache>
            </c:strRef>
          </c:cat>
          <c:val>
            <c:numRef>
              <c:f>Summary!$AB$10:$AG$10</c:f>
              <c:numCache>
                <c:formatCode>General</c:formatCode>
                <c:ptCount val="6"/>
                <c:pt idx="0">
                  <c:v>18.2</c:v>
                </c:pt>
                <c:pt idx="1">
                  <c:v>9.1</c:v>
                </c:pt>
                <c:pt idx="2">
                  <c:v>0</c:v>
                </c:pt>
                <c:pt idx="3">
                  <c:v>9.1</c:v>
                </c:pt>
                <c:pt idx="4">
                  <c:v>0</c:v>
                </c:pt>
                <c:pt idx="5">
                  <c:v>18.2</c:v>
                </c:pt>
              </c:numCache>
            </c:numRef>
          </c:val>
          <c:extLst>
            <c:ext xmlns:c16="http://schemas.microsoft.com/office/drawing/2014/chart" uri="{C3380CC4-5D6E-409C-BE32-E72D297353CC}">
              <c16:uniqueId val="{00000001-3BED-AB41-9562-763F3FC74530}"/>
            </c:ext>
          </c:extLst>
        </c:ser>
        <c:ser>
          <c:idx val="1"/>
          <c:order val="2"/>
          <c:tx>
            <c:v>High risk</c:v>
          </c:tx>
          <c:spPr>
            <a:solidFill>
              <a:srgbClr val="FF0000"/>
            </a:solidFill>
            <a:ln>
              <a:noFill/>
            </a:ln>
            <a:effectLst/>
          </c:spPr>
          <c:invertIfNegative val="0"/>
          <c:cat>
            <c:strRef>
              <c:f>Summary!$AB$1:$AG$1</c:f>
              <c:strCache>
                <c:ptCount val="6"/>
                <c:pt idx="0">
                  <c:v>Randomization process</c:v>
                </c:pt>
                <c:pt idx="1">
                  <c:v>Deviations from intended interventions</c:v>
                </c:pt>
                <c:pt idx="2">
                  <c:v>Mising outcome data</c:v>
                </c:pt>
                <c:pt idx="3">
                  <c:v>Measurement of the outcome</c:v>
                </c:pt>
                <c:pt idx="4">
                  <c:v>Selection of the reported result</c:v>
                </c:pt>
                <c:pt idx="5">
                  <c:v>Overall Bias</c:v>
                </c:pt>
              </c:strCache>
            </c:strRef>
          </c:cat>
          <c:val>
            <c:numRef>
              <c:f>Summary!$AB$11:$AG$11</c:f>
              <c:numCache>
                <c:formatCode>General</c:formatCode>
                <c:ptCount val="6"/>
                <c:pt idx="0">
                  <c:v>0</c:v>
                </c:pt>
                <c:pt idx="1">
                  <c:v>0</c:v>
                </c:pt>
                <c:pt idx="2">
                  <c:v>0</c:v>
                </c:pt>
                <c:pt idx="3">
                  <c:v>0</c:v>
                </c:pt>
                <c:pt idx="4">
                  <c:v>18.2</c:v>
                </c:pt>
                <c:pt idx="5">
                  <c:v>18.2</c:v>
                </c:pt>
              </c:numCache>
            </c:numRef>
          </c:val>
          <c:extLst>
            <c:ext xmlns:c16="http://schemas.microsoft.com/office/drawing/2014/chart" uri="{C3380CC4-5D6E-409C-BE32-E72D297353CC}">
              <c16:uniqueId val="{00000002-3BED-AB41-9562-763F3FC74530}"/>
            </c:ext>
          </c:extLst>
        </c:ser>
        <c:dLbls>
          <c:showLegendKey val="0"/>
          <c:showVal val="0"/>
          <c:showCatName val="0"/>
          <c:showSerName val="0"/>
          <c:showPercent val="0"/>
          <c:showBubbleSize val="0"/>
        </c:dLbls>
        <c:gapWidth val="150"/>
        <c:overlap val="100"/>
        <c:axId val="662849336"/>
        <c:axId val="662829984"/>
      </c:barChart>
      <c:catAx>
        <c:axId val="66284933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662829984"/>
        <c:crosses val="autoZero"/>
        <c:auto val="1"/>
        <c:lblAlgn val="ctr"/>
        <c:lblOffset val="100"/>
        <c:noMultiLvlLbl val="0"/>
      </c:catAx>
      <c:valAx>
        <c:axId val="662829984"/>
        <c:scaling>
          <c:orientation val="minMax"/>
          <c:max val="100"/>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2849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C7509F7D-9EDF-FE45-8A67-8BB21AB9C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18</Pages>
  <Words>63973</Words>
  <Characters>381280</Characters>
  <Application>Microsoft Office Word</Application>
  <DocSecurity>0</DocSecurity>
  <Lines>4888</Lines>
  <Paragraphs>1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earabetsoe@gmail.com</dc:creator>
  <cp:keywords/>
  <dc:description/>
  <cp:lastModifiedBy>mkearabetsoe@gmail.com</cp:lastModifiedBy>
  <cp:revision>47</cp:revision>
  <dcterms:created xsi:type="dcterms:W3CDTF">2023-05-04T06:09:00Z</dcterms:created>
  <dcterms:modified xsi:type="dcterms:W3CDTF">2023-05-04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83942a2-261a-335a-b692-b6c175a16613</vt:lpwstr>
  </property>
  <property fmtid="{D5CDD505-2E9C-101B-9397-08002B2CF9AE}" pid="4" name="Mendeley Citation Style_1">
    <vt:lpwstr>http://www.zotero.org/styles/vancouver</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1b7ded5145bb1400f2ef6604cc1e5f775028f3fb3e0194e735b9e092f0f80d26</vt:lpwstr>
  </property>
</Properties>
</file>